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99B9823" w14:textId="0BF11C5A" w:rsidR="00543728" w:rsidRDefault="004062C6" w:rsidP="00F34258">
      <w:pPr>
        <w:pStyle w:val="Title"/>
        <w:spacing w:line="360" w:lineRule="auto"/>
        <w:rPr>
          <w:rFonts w:asciiTheme="minorHAnsi" w:hAnsiTheme="minorHAnsi" w:cstheme="minorHAnsi"/>
          <w:lang w:val="en-AU"/>
        </w:rPr>
      </w:pPr>
      <w:r w:rsidRPr="00F15D89">
        <w:rPr>
          <w:rFonts w:asciiTheme="minorHAnsi" w:hAnsiTheme="minorHAnsi" w:cstheme="minorHAnsi"/>
          <w:lang w:val="en-AU"/>
        </w:rPr>
        <w:t>C</w:t>
      </w:r>
      <w:r w:rsidR="00543728" w:rsidRPr="00F15D89">
        <w:rPr>
          <w:rFonts w:asciiTheme="minorHAnsi" w:hAnsiTheme="minorHAnsi" w:cstheme="minorHAnsi"/>
          <w:lang w:val="en-AU"/>
        </w:rPr>
        <w:t>ross</w:t>
      </w:r>
      <w:r w:rsidR="005555B7">
        <w:rPr>
          <w:rFonts w:asciiTheme="minorHAnsi" w:hAnsiTheme="minorHAnsi" w:cstheme="minorHAnsi"/>
          <w:lang w:val="en-AU"/>
        </w:rPr>
        <w:t>-</w:t>
      </w:r>
      <w:r w:rsidR="00543728" w:rsidRPr="00F15D89">
        <w:rPr>
          <w:rFonts w:asciiTheme="minorHAnsi" w:hAnsiTheme="minorHAnsi" w:cstheme="minorHAnsi"/>
          <w:lang w:val="en-AU"/>
        </w:rPr>
        <w:t>shelf patterns in zooplankton</w:t>
      </w:r>
      <w:r w:rsidRPr="00F15D89">
        <w:rPr>
          <w:rFonts w:asciiTheme="minorHAnsi" w:hAnsiTheme="minorHAnsi" w:cstheme="minorHAnsi"/>
          <w:lang w:val="en-AU"/>
        </w:rPr>
        <w:t xml:space="preserve"> characteristics in</w:t>
      </w:r>
      <w:r w:rsidR="008D27F6" w:rsidRPr="00F15D89">
        <w:rPr>
          <w:rFonts w:asciiTheme="minorHAnsi" w:hAnsiTheme="minorHAnsi" w:cstheme="minorHAnsi"/>
          <w:lang w:val="en-AU"/>
        </w:rPr>
        <w:t xml:space="preserve"> a western boundary current</w:t>
      </w:r>
      <w:r w:rsidRPr="00F15D89">
        <w:rPr>
          <w:rFonts w:asciiTheme="minorHAnsi" w:hAnsiTheme="minorHAnsi" w:cstheme="minorHAnsi"/>
          <w:lang w:val="en-AU"/>
        </w:rPr>
        <w:t xml:space="preserve"> region</w:t>
      </w:r>
    </w:p>
    <w:p w14:paraId="3BD96FCE" w14:textId="3A426F46" w:rsidR="00985346" w:rsidRPr="00985346" w:rsidRDefault="00985346" w:rsidP="00985346">
      <w:pPr>
        <w:jc w:val="center"/>
        <w:rPr>
          <w:lang w:val="en-AU"/>
        </w:rPr>
      </w:pPr>
      <w:r>
        <w:rPr>
          <w:lang w:val="en-AU"/>
        </w:rPr>
        <w:t>OR</w:t>
      </w:r>
    </w:p>
    <w:p w14:paraId="01678777" w14:textId="2105BAB2" w:rsidR="00985346" w:rsidRDefault="00985346" w:rsidP="00985346">
      <w:pPr>
        <w:pStyle w:val="Title"/>
        <w:spacing w:line="360" w:lineRule="auto"/>
        <w:rPr>
          <w:rFonts w:asciiTheme="minorHAnsi" w:hAnsiTheme="minorHAnsi" w:cstheme="minorHAnsi"/>
          <w:lang w:val="en-AU"/>
        </w:rPr>
      </w:pPr>
      <w:r>
        <w:rPr>
          <w:rFonts w:asciiTheme="minorHAnsi" w:hAnsiTheme="minorHAnsi" w:cstheme="minorHAnsi"/>
          <w:lang w:val="en-AU"/>
        </w:rPr>
        <w:t>Z</w:t>
      </w:r>
      <w:r w:rsidRPr="00F15D89">
        <w:rPr>
          <w:rFonts w:asciiTheme="minorHAnsi" w:hAnsiTheme="minorHAnsi" w:cstheme="minorHAnsi"/>
          <w:lang w:val="en-AU"/>
        </w:rPr>
        <w:t xml:space="preserve">ooplankton characteristics </w:t>
      </w:r>
      <w:r>
        <w:rPr>
          <w:rFonts w:asciiTheme="minorHAnsi" w:hAnsiTheme="minorHAnsi" w:cstheme="minorHAnsi"/>
          <w:lang w:val="en-AU"/>
        </w:rPr>
        <w:t xml:space="preserve">across a </w:t>
      </w:r>
      <w:r w:rsidRPr="00F15D89">
        <w:rPr>
          <w:rFonts w:asciiTheme="minorHAnsi" w:hAnsiTheme="minorHAnsi" w:cstheme="minorHAnsi"/>
          <w:lang w:val="en-AU"/>
        </w:rPr>
        <w:t xml:space="preserve">western boundary current </w:t>
      </w:r>
      <w:r>
        <w:rPr>
          <w:rFonts w:asciiTheme="minorHAnsi" w:hAnsiTheme="minorHAnsi" w:cstheme="minorHAnsi"/>
          <w:lang w:val="en-AU"/>
        </w:rPr>
        <w:t>influenced continental shelf</w:t>
      </w:r>
    </w:p>
    <w:p w14:paraId="2061C03A" w14:textId="2626CE2D" w:rsidR="00A13F5C" w:rsidRPr="00A13F5C" w:rsidRDefault="00A13F5C" w:rsidP="00A13F5C">
      <w:pPr>
        <w:rPr>
          <w:lang w:val="en-AU"/>
        </w:rPr>
      </w:pPr>
    </w:p>
    <w:p w14:paraId="29544AD7" w14:textId="77777777" w:rsidR="00A07D65" w:rsidRPr="00F15D89" w:rsidRDefault="00A07D65" w:rsidP="00F34258">
      <w:pPr>
        <w:spacing w:line="360" w:lineRule="auto"/>
        <w:rPr>
          <w:rFonts w:asciiTheme="minorHAnsi" w:hAnsiTheme="minorHAnsi" w:cstheme="minorHAnsi"/>
          <w:b/>
          <w:bCs/>
          <w:sz w:val="22"/>
          <w:szCs w:val="22"/>
          <w:lang w:val="en-AU"/>
        </w:rPr>
      </w:pPr>
    </w:p>
    <w:p w14:paraId="3E43B7DF" w14:textId="5344AAA7" w:rsidR="00543728" w:rsidRPr="00F15D89" w:rsidRDefault="00543728" w:rsidP="00F34258">
      <w:pPr>
        <w:spacing w:line="360" w:lineRule="auto"/>
        <w:rPr>
          <w:rFonts w:asciiTheme="minorHAnsi" w:hAnsiTheme="minorHAnsi" w:cstheme="minorHAnsi"/>
          <w:sz w:val="22"/>
          <w:szCs w:val="22"/>
          <w:lang w:val="en-AU"/>
        </w:rPr>
      </w:pPr>
      <w:r w:rsidRPr="00F15D89">
        <w:rPr>
          <w:rFonts w:asciiTheme="minorHAnsi" w:hAnsiTheme="minorHAnsi" w:cstheme="minorHAnsi"/>
          <w:sz w:val="22"/>
          <w:szCs w:val="22"/>
          <w:lang w:val="en-AU"/>
        </w:rPr>
        <w:t xml:space="preserve">Hayden </w:t>
      </w:r>
      <w:r w:rsidR="00C21BB7" w:rsidRPr="00F15D89">
        <w:rPr>
          <w:rFonts w:asciiTheme="minorHAnsi" w:hAnsiTheme="minorHAnsi" w:cstheme="minorHAnsi"/>
          <w:sz w:val="22"/>
          <w:szCs w:val="22"/>
          <w:lang w:val="en-AU"/>
        </w:rPr>
        <w:t xml:space="preserve">T. </w:t>
      </w:r>
      <w:r w:rsidRPr="00F15D89">
        <w:rPr>
          <w:rFonts w:asciiTheme="minorHAnsi" w:hAnsiTheme="minorHAnsi" w:cstheme="minorHAnsi"/>
          <w:sz w:val="22"/>
          <w:szCs w:val="22"/>
          <w:lang w:val="en-AU"/>
        </w:rPr>
        <w:t>Schilling</w:t>
      </w:r>
      <w:r w:rsidRPr="00F15D89">
        <w:rPr>
          <w:rFonts w:asciiTheme="minorHAnsi" w:hAnsiTheme="minorHAnsi" w:cstheme="minorHAnsi"/>
          <w:sz w:val="22"/>
          <w:szCs w:val="22"/>
          <w:vertAlign w:val="superscript"/>
          <w:lang w:val="en-AU"/>
        </w:rPr>
        <w:t>1,2</w:t>
      </w:r>
      <w:r w:rsidRPr="00F15D89">
        <w:rPr>
          <w:rFonts w:asciiTheme="minorHAnsi" w:hAnsiTheme="minorHAnsi" w:cstheme="minorHAnsi"/>
          <w:sz w:val="22"/>
          <w:szCs w:val="22"/>
          <w:lang w:val="en-AU"/>
        </w:rPr>
        <w:t>,</w:t>
      </w:r>
      <w:r w:rsidR="00230E0E" w:rsidRPr="00230E0E">
        <w:rPr>
          <w:rFonts w:asciiTheme="minorHAnsi" w:hAnsiTheme="minorHAnsi" w:cstheme="minorHAnsi"/>
          <w:sz w:val="22"/>
          <w:szCs w:val="22"/>
          <w:lang w:val="en-AU"/>
        </w:rPr>
        <w:t xml:space="preserve"> </w:t>
      </w:r>
      <w:r w:rsidR="00230E0E" w:rsidRPr="00F15D89">
        <w:rPr>
          <w:rFonts w:asciiTheme="minorHAnsi" w:hAnsiTheme="minorHAnsi" w:cstheme="minorHAnsi"/>
          <w:sz w:val="22"/>
          <w:szCs w:val="22"/>
          <w:lang w:val="en-AU"/>
        </w:rPr>
        <w:t>Jason D. Everett</w:t>
      </w:r>
      <w:r w:rsidR="00230E0E" w:rsidRPr="00F15D89">
        <w:rPr>
          <w:rFonts w:asciiTheme="minorHAnsi" w:hAnsiTheme="minorHAnsi" w:cstheme="minorHAnsi"/>
          <w:sz w:val="22"/>
          <w:szCs w:val="22"/>
          <w:vertAlign w:val="superscript"/>
          <w:lang w:val="en-AU"/>
        </w:rPr>
        <w:t>2</w:t>
      </w:r>
      <w:r w:rsidR="005555B7">
        <w:rPr>
          <w:rFonts w:asciiTheme="minorHAnsi" w:hAnsiTheme="minorHAnsi" w:cstheme="minorHAnsi"/>
          <w:sz w:val="22"/>
          <w:szCs w:val="22"/>
          <w:vertAlign w:val="superscript"/>
          <w:lang w:val="en-AU"/>
        </w:rPr>
        <w:t>,3</w:t>
      </w:r>
      <w:r w:rsidR="00230E0E">
        <w:rPr>
          <w:rFonts w:asciiTheme="minorHAnsi" w:hAnsiTheme="minorHAnsi" w:cstheme="minorHAnsi"/>
          <w:sz w:val="22"/>
          <w:szCs w:val="22"/>
          <w:lang w:val="en-AU"/>
        </w:rPr>
        <w:t>,</w:t>
      </w:r>
      <w:r w:rsidRPr="00F15D89">
        <w:rPr>
          <w:rFonts w:asciiTheme="minorHAnsi" w:hAnsiTheme="minorHAnsi" w:cstheme="minorHAnsi"/>
          <w:sz w:val="22"/>
          <w:szCs w:val="22"/>
          <w:lang w:val="en-AU"/>
        </w:rPr>
        <w:t xml:space="preserve"> Amandine Schaeffer</w:t>
      </w:r>
      <w:r w:rsidR="005555B7">
        <w:rPr>
          <w:rFonts w:asciiTheme="minorHAnsi" w:hAnsiTheme="minorHAnsi" w:cstheme="minorHAnsi"/>
          <w:sz w:val="22"/>
          <w:szCs w:val="22"/>
          <w:vertAlign w:val="superscript"/>
          <w:lang w:val="en-AU"/>
        </w:rPr>
        <w:t>4</w:t>
      </w:r>
      <w:r w:rsidRPr="00F15D89">
        <w:rPr>
          <w:rFonts w:asciiTheme="minorHAnsi" w:hAnsiTheme="minorHAnsi" w:cstheme="minorHAnsi"/>
          <w:sz w:val="22"/>
          <w:szCs w:val="22"/>
          <w:lang w:val="en-AU"/>
        </w:rPr>
        <w:t>, Peter Yates</w:t>
      </w:r>
      <w:r w:rsidRPr="00F15D89">
        <w:rPr>
          <w:rFonts w:asciiTheme="minorHAnsi" w:hAnsiTheme="minorHAnsi" w:cstheme="minorHAnsi"/>
          <w:sz w:val="22"/>
          <w:szCs w:val="22"/>
          <w:vertAlign w:val="superscript"/>
          <w:lang w:val="en-AU"/>
        </w:rPr>
        <w:t>1,2</w:t>
      </w:r>
      <w:r w:rsidRPr="00F15D89">
        <w:rPr>
          <w:rFonts w:asciiTheme="minorHAnsi" w:hAnsiTheme="minorHAnsi" w:cstheme="minorHAnsi"/>
          <w:sz w:val="22"/>
          <w:szCs w:val="22"/>
          <w:lang w:val="en-AU"/>
        </w:rPr>
        <w:t>,</w:t>
      </w:r>
      <w:r w:rsidR="00627CA7" w:rsidRPr="00F15D89">
        <w:rPr>
          <w:rFonts w:asciiTheme="minorHAnsi" w:hAnsiTheme="minorHAnsi" w:cstheme="minorHAnsi"/>
          <w:sz w:val="22"/>
          <w:szCs w:val="22"/>
          <w:lang w:val="en-AU"/>
        </w:rPr>
        <w:t xml:space="preserve"> Mark </w:t>
      </w:r>
      <w:r w:rsidR="005555B7">
        <w:rPr>
          <w:rFonts w:asciiTheme="minorHAnsi" w:hAnsiTheme="minorHAnsi" w:cstheme="minorHAnsi"/>
          <w:sz w:val="22"/>
          <w:szCs w:val="22"/>
          <w:lang w:val="en-AU"/>
        </w:rPr>
        <w:t xml:space="preserve">E. </w:t>
      </w:r>
      <w:r w:rsidR="00627CA7" w:rsidRPr="00F15D89">
        <w:rPr>
          <w:rFonts w:asciiTheme="minorHAnsi" w:hAnsiTheme="minorHAnsi" w:cstheme="minorHAnsi"/>
          <w:sz w:val="22"/>
          <w:szCs w:val="22"/>
          <w:lang w:val="en-AU"/>
        </w:rPr>
        <w:t>Baird</w:t>
      </w:r>
      <w:r w:rsidR="005555B7">
        <w:rPr>
          <w:rFonts w:asciiTheme="minorHAnsi" w:hAnsiTheme="minorHAnsi" w:cstheme="minorHAnsi"/>
          <w:sz w:val="22"/>
          <w:szCs w:val="22"/>
          <w:vertAlign w:val="superscript"/>
          <w:lang w:val="en-AU"/>
        </w:rPr>
        <w:t>5</w:t>
      </w:r>
      <w:r w:rsidR="00627CA7" w:rsidRPr="00F15D89">
        <w:rPr>
          <w:rFonts w:asciiTheme="minorHAnsi" w:hAnsiTheme="minorHAnsi" w:cstheme="minorHAnsi"/>
          <w:sz w:val="22"/>
          <w:szCs w:val="22"/>
          <w:lang w:val="en-AU"/>
        </w:rPr>
        <w:t>,</w:t>
      </w:r>
      <w:r w:rsidRPr="00F15D89">
        <w:rPr>
          <w:rFonts w:asciiTheme="minorHAnsi" w:hAnsiTheme="minorHAnsi" w:cstheme="minorHAnsi"/>
          <w:sz w:val="22"/>
          <w:szCs w:val="22"/>
          <w:lang w:val="en-AU"/>
        </w:rPr>
        <w:t xml:space="preserve"> Iain</w:t>
      </w:r>
      <w:r w:rsidR="00C21BB7" w:rsidRPr="00F15D89">
        <w:rPr>
          <w:rFonts w:asciiTheme="minorHAnsi" w:hAnsiTheme="minorHAnsi" w:cstheme="minorHAnsi"/>
          <w:sz w:val="22"/>
          <w:szCs w:val="22"/>
          <w:lang w:val="en-AU"/>
        </w:rPr>
        <w:t xml:space="preserve"> M.</w:t>
      </w:r>
      <w:r w:rsidRPr="00F15D89">
        <w:rPr>
          <w:rFonts w:asciiTheme="minorHAnsi" w:hAnsiTheme="minorHAnsi" w:cstheme="minorHAnsi"/>
          <w:sz w:val="22"/>
          <w:szCs w:val="22"/>
          <w:lang w:val="en-AU"/>
        </w:rPr>
        <w:t xml:space="preserve"> Suthers</w:t>
      </w:r>
      <w:r w:rsidRPr="00F15D89">
        <w:rPr>
          <w:rFonts w:asciiTheme="minorHAnsi" w:hAnsiTheme="minorHAnsi" w:cstheme="minorHAnsi"/>
          <w:sz w:val="22"/>
          <w:szCs w:val="22"/>
          <w:vertAlign w:val="superscript"/>
          <w:lang w:val="en-AU"/>
        </w:rPr>
        <w:t>1,2</w:t>
      </w:r>
    </w:p>
    <w:p w14:paraId="46F1C64B" w14:textId="77777777" w:rsidR="00543728" w:rsidRPr="00F15D89" w:rsidRDefault="00543728" w:rsidP="00F34258">
      <w:pPr>
        <w:spacing w:line="360" w:lineRule="auto"/>
        <w:rPr>
          <w:rFonts w:asciiTheme="minorHAnsi" w:hAnsiTheme="minorHAnsi" w:cstheme="minorHAnsi"/>
          <w:sz w:val="22"/>
          <w:szCs w:val="22"/>
          <w:lang w:val="en-AU"/>
        </w:rPr>
      </w:pPr>
    </w:p>
    <w:p w14:paraId="445114BF" w14:textId="77777777" w:rsidR="00543728" w:rsidRPr="00F15D89" w:rsidRDefault="00543728" w:rsidP="00F34258">
      <w:pPr>
        <w:pStyle w:val="Affiliation"/>
        <w:spacing w:line="360" w:lineRule="auto"/>
        <w:rPr>
          <w:rFonts w:asciiTheme="minorHAnsi" w:hAnsiTheme="minorHAnsi" w:cstheme="minorHAnsi"/>
          <w:lang w:val="en-AU"/>
        </w:rPr>
      </w:pPr>
      <w:r w:rsidRPr="00F15D89">
        <w:rPr>
          <w:rFonts w:asciiTheme="minorHAnsi" w:hAnsiTheme="minorHAnsi" w:cstheme="minorHAnsi"/>
          <w:vertAlign w:val="superscript"/>
          <w:lang w:val="en-AU"/>
        </w:rPr>
        <w:t>1</w:t>
      </w:r>
      <w:r w:rsidRPr="00F15D89">
        <w:rPr>
          <w:rFonts w:asciiTheme="minorHAnsi" w:hAnsiTheme="minorHAnsi" w:cstheme="minorHAnsi"/>
          <w:lang w:val="en-AU"/>
        </w:rPr>
        <w:t>Sydney Institute of Marine Science, Chowder Bay Road, Mosman, New South Wales, Australia</w:t>
      </w:r>
    </w:p>
    <w:p w14:paraId="7595B3A2" w14:textId="23442A25" w:rsidR="00543728" w:rsidRDefault="00543728" w:rsidP="00F34258">
      <w:pPr>
        <w:pStyle w:val="Affiliation"/>
        <w:spacing w:line="360" w:lineRule="auto"/>
        <w:rPr>
          <w:rFonts w:asciiTheme="minorHAnsi" w:hAnsiTheme="minorHAnsi" w:cstheme="minorHAnsi"/>
          <w:lang w:val="en-AU"/>
        </w:rPr>
      </w:pPr>
      <w:r w:rsidRPr="00F15D89">
        <w:rPr>
          <w:rFonts w:asciiTheme="minorHAnsi" w:hAnsiTheme="minorHAnsi" w:cstheme="minorHAnsi"/>
          <w:vertAlign w:val="superscript"/>
          <w:lang w:val="en-AU"/>
        </w:rPr>
        <w:t>2</w:t>
      </w:r>
      <w:r w:rsidRPr="00F15D89">
        <w:rPr>
          <w:rFonts w:asciiTheme="minorHAnsi" w:hAnsiTheme="minorHAnsi" w:cstheme="minorHAnsi"/>
          <w:lang w:val="en-AU"/>
        </w:rPr>
        <w:t>Centre for Marine Science &amp; Innovation, University of New South Wales, High Street, Kensington, New South Wales, Australia</w:t>
      </w:r>
    </w:p>
    <w:p w14:paraId="091187D0" w14:textId="3937915D" w:rsidR="005555B7" w:rsidRPr="00F15D89" w:rsidRDefault="005555B7" w:rsidP="00F34258">
      <w:pPr>
        <w:pStyle w:val="Affiliation"/>
        <w:spacing w:line="360" w:lineRule="auto"/>
        <w:rPr>
          <w:rFonts w:asciiTheme="minorHAnsi" w:hAnsiTheme="minorHAnsi" w:cstheme="minorHAnsi"/>
          <w:lang w:val="en-AU"/>
        </w:rPr>
      </w:pPr>
      <w:r w:rsidRPr="004E1275">
        <w:rPr>
          <w:rFonts w:asciiTheme="minorHAnsi" w:hAnsiTheme="minorHAnsi" w:cstheme="minorHAnsi"/>
          <w:vertAlign w:val="superscript"/>
          <w:lang w:val="en-AU"/>
        </w:rPr>
        <w:t>3</w:t>
      </w:r>
      <w:r w:rsidRPr="005555B7">
        <w:rPr>
          <w:rFonts w:asciiTheme="minorHAnsi" w:hAnsiTheme="minorHAnsi" w:cstheme="minorHAnsi"/>
          <w:lang w:val="en-AU"/>
        </w:rPr>
        <w:t>Centre for Applications in Natural Resource Mathematics (CARM), School of Mathematics and Physics, University of Queensland, Brisbane, QLD, Australia</w:t>
      </w:r>
    </w:p>
    <w:p w14:paraId="0B193C4D" w14:textId="1075075B" w:rsidR="00543728" w:rsidRPr="00F15D89" w:rsidRDefault="005555B7" w:rsidP="00F34258">
      <w:pPr>
        <w:pStyle w:val="Affiliation"/>
        <w:spacing w:line="360" w:lineRule="auto"/>
        <w:rPr>
          <w:rFonts w:asciiTheme="minorHAnsi" w:hAnsiTheme="minorHAnsi" w:cstheme="minorHAnsi"/>
          <w:lang w:val="en-AU"/>
        </w:rPr>
      </w:pPr>
      <w:r>
        <w:rPr>
          <w:rFonts w:asciiTheme="minorHAnsi" w:hAnsiTheme="minorHAnsi" w:cstheme="minorHAnsi"/>
          <w:vertAlign w:val="superscript"/>
          <w:lang w:val="en-AU"/>
        </w:rPr>
        <w:t>4</w:t>
      </w:r>
      <w:r w:rsidR="00543728" w:rsidRPr="00F15D89">
        <w:rPr>
          <w:rFonts w:asciiTheme="minorHAnsi" w:hAnsiTheme="minorHAnsi" w:cstheme="minorHAnsi"/>
          <w:lang w:val="en-AU"/>
        </w:rPr>
        <w:t>School of Mathematics and Statistics, University of New South Wales, High Street, Kensington, New South Wales, Australia</w:t>
      </w:r>
    </w:p>
    <w:p w14:paraId="622AFF8E" w14:textId="74A7E43B" w:rsidR="00543728" w:rsidRPr="00F15D89" w:rsidRDefault="005555B7" w:rsidP="00F34258">
      <w:pPr>
        <w:pStyle w:val="Affiliation"/>
        <w:spacing w:line="360" w:lineRule="auto"/>
        <w:rPr>
          <w:rFonts w:asciiTheme="minorHAnsi" w:hAnsiTheme="minorHAnsi" w:cstheme="minorHAnsi"/>
          <w:lang w:val="en-AU"/>
        </w:rPr>
      </w:pPr>
      <w:r>
        <w:rPr>
          <w:rFonts w:asciiTheme="minorHAnsi" w:hAnsiTheme="minorHAnsi" w:cstheme="minorHAnsi"/>
          <w:vertAlign w:val="superscript"/>
          <w:lang w:val="en-AU"/>
        </w:rPr>
        <w:t>5</w:t>
      </w:r>
      <w:r w:rsidR="00543728" w:rsidRPr="00F15D89">
        <w:rPr>
          <w:rFonts w:asciiTheme="minorHAnsi" w:hAnsiTheme="minorHAnsi" w:cstheme="minorHAnsi"/>
          <w:lang w:val="en-AU"/>
        </w:rPr>
        <w:t xml:space="preserve">Commonwealth Scientific and Industrial Research Organisation, </w:t>
      </w:r>
      <w:proofErr w:type="spellStart"/>
      <w:r w:rsidR="00543728" w:rsidRPr="00F15D89">
        <w:rPr>
          <w:rFonts w:asciiTheme="minorHAnsi" w:hAnsiTheme="minorHAnsi" w:cstheme="minorHAnsi"/>
          <w:lang w:val="en-AU"/>
        </w:rPr>
        <w:t>Castray</w:t>
      </w:r>
      <w:proofErr w:type="spellEnd"/>
      <w:r w:rsidR="00543728" w:rsidRPr="00F15D89">
        <w:rPr>
          <w:rFonts w:asciiTheme="minorHAnsi" w:hAnsiTheme="minorHAnsi" w:cstheme="minorHAnsi"/>
          <w:lang w:val="en-AU"/>
        </w:rPr>
        <w:t xml:space="preserve"> Esplanade, Battery Point, Tasmania, Australia</w:t>
      </w:r>
    </w:p>
    <w:p w14:paraId="5614852F" w14:textId="0B345163" w:rsidR="00DE3F91" w:rsidRPr="00F15D89" w:rsidRDefault="008A6077" w:rsidP="00F34258">
      <w:pPr>
        <w:pStyle w:val="Affiliation"/>
        <w:spacing w:line="360" w:lineRule="auto"/>
        <w:rPr>
          <w:rFonts w:asciiTheme="minorHAnsi" w:hAnsiTheme="minorHAnsi" w:cstheme="minorHAnsi"/>
          <w:lang w:val="en-AU"/>
        </w:rPr>
      </w:pPr>
      <w:r w:rsidRPr="00F15D89">
        <w:rPr>
          <w:rFonts w:asciiTheme="minorHAnsi" w:hAnsiTheme="minorHAnsi" w:cstheme="minorHAnsi"/>
          <w:lang w:val="en-AU"/>
        </w:rPr>
        <w:t>Correspond</w:t>
      </w:r>
      <w:r w:rsidR="00DE3F91" w:rsidRPr="00F15D89">
        <w:rPr>
          <w:rFonts w:asciiTheme="minorHAnsi" w:hAnsiTheme="minorHAnsi" w:cstheme="minorHAnsi"/>
          <w:lang w:val="en-AU"/>
        </w:rPr>
        <w:t>ing</w:t>
      </w:r>
      <w:r w:rsidRPr="00F15D89">
        <w:rPr>
          <w:rFonts w:asciiTheme="minorHAnsi" w:hAnsiTheme="minorHAnsi" w:cstheme="minorHAnsi"/>
          <w:lang w:val="en-AU"/>
        </w:rPr>
        <w:t xml:space="preserve"> </w:t>
      </w:r>
      <w:r w:rsidR="006F662E" w:rsidRPr="00F15D89">
        <w:rPr>
          <w:rFonts w:asciiTheme="minorHAnsi" w:hAnsiTheme="minorHAnsi" w:cstheme="minorHAnsi"/>
          <w:lang w:val="en-AU"/>
        </w:rPr>
        <w:t>author:</w:t>
      </w:r>
      <w:r w:rsidRPr="00F15D89">
        <w:rPr>
          <w:rFonts w:asciiTheme="minorHAnsi" w:hAnsiTheme="minorHAnsi" w:cstheme="minorHAnsi"/>
          <w:lang w:val="en-AU"/>
        </w:rPr>
        <w:t xml:space="preserve"> </w:t>
      </w:r>
      <w:r w:rsidR="00543728" w:rsidRPr="00F15D89">
        <w:rPr>
          <w:rFonts w:asciiTheme="minorHAnsi" w:hAnsiTheme="minorHAnsi" w:cstheme="minorHAnsi"/>
          <w:lang w:val="en-AU"/>
        </w:rPr>
        <w:t>Hayden</w:t>
      </w:r>
      <w:r w:rsidR="00C21BB7" w:rsidRPr="00F15D89">
        <w:rPr>
          <w:rFonts w:asciiTheme="minorHAnsi" w:hAnsiTheme="minorHAnsi" w:cstheme="minorHAnsi"/>
          <w:lang w:val="en-AU"/>
        </w:rPr>
        <w:t xml:space="preserve"> T.</w:t>
      </w:r>
      <w:r w:rsidR="00543728" w:rsidRPr="00F15D89">
        <w:rPr>
          <w:rFonts w:asciiTheme="minorHAnsi" w:hAnsiTheme="minorHAnsi" w:cstheme="minorHAnsi"/>
          <w:lang w:val="en-AU"/>
        </w:rPr>
        <w:t xml:space="preserve"> Schilling</w:t>
      </w:r>
      <w:r w:rsidR="00DE3F91" w:rsidRPr="00F15D89">
        <w:rPr>
          <w:rFonts w:asciiTheme="minorHAnsi" w:hAnsiTheme="minorHAnsi" w:cstheme="minorHAnsi"/>
          <w:lang w:val="en-AU"/>
        </w:rPr>
        <w:t xml:space="preserve"> (</w:t>
      </w:r>
      <w:hyperlink r:id="rId7" w:history="1">
        <w:r w:rsidR="00543728" w:rsidRPr="00F15D89">
          <w:rPr>
            <w:rStyle w:val="Hyperlink"/>
            <w:rFonts w:asciiTheme="minorHAnsi" w:hAnsiTheme="minorHAnsi" w:cstheme="minorHAnsi"/>
            <w:lang w:val="en-AU"/>
          </w:rPr>
          <w:t>Hayden.Schilling@sims.org.au</w:t>
        </w:r>
      </w:hyperlink>
      <w:r w:rsidR="00543728" w:rsidRPr="00F15D89">
        <w:rPr>
          <w:rFonts w:asciiTheme="minorHAnsi" w:hAnsiTheme="minorHAnsi" w:cstheme="minorHAnsi"/>
          <w:lang w:val="en-AU"/>
        </w:rPr>
        <w:t>)</w:t>
      </w:r>
      <w:r w:rsidR="00DE3F91" w:rsidRPr="00F15D89">
        <w:rPr>
          <w:rFonts w:asciiTheme="minorHAnsi" w:hAnsiTheme="minorHAnsi" w:cstheme="minorHAnsi"/>
          <w:lang w:val="en-AU"/>
        </w:rPr>
        <w:t xml:space="preserve"> </w:t>
      </w:r>
    </w:p>
    <w:p w14:paraId="3C7DD84C" w14:textId="77777777" w:rsidR="001D170A" w:rsidRDefault="001D170A" w:rsidP="00F34258">
      <w:pPr>
        <w:spacing w:line="360" w:lineRule="auto"/>
        <w:rPr>
          <w:rFonts w:asciiTheme="minorHAnsi" w:hAnsiTheme="minorHAnsi" w:cstheme="minorHAnsi"/>
          <w:lang w:val="en-AU"/>
        </w:rPr>
      </w:pPr>
    </w:p>
    <w:p w14:paraId="18CE2AA5" w14:textId="77777777" w:rsidR="001D170A" w:rsidRDefault="001D170A" w:rsidP="00F34258">
      <w:pPr>
        <w:spacing w:line="360" w:lineRule="auto"/>
        <w:rPr>
          <w:rFonts w:asciiTheme="minorHAnsi" w:hAnsiTheme="minorHAnsi" w:cstheme="minorHAnsi"/>
          <w:lang w:val="en-AU"/>
        </w:rPr>
      </w:pPr>
    </w:p>
    <w:p w14:paraId="0B618015" w14:textId="77777777" w:rsidR="001D170A" w:rsidRDefault="001D170A" w:rsidP="00F34258">
      <w:pPr>
        <w:spacing w:line="360" w:lineRule="auto"/>
        <w:rPr>
          <w:rFonts w:asciiTheme="minorHAnsi" w:hAnsiTheme="minorHAnsi" w:cstheme="minorHAnsi"/>
          <w:b/>
          <w:bCs/>
          <w:lang w:val="en-AU"/>
        </w:rPr>
      </w:pPr>
      <w:r>
        <w:rPr>
          <w:rFonts w:asciiTheme="minorHAnsi" w:hAnsiTheme="minorHAnsi" w:cstheme="minorHAnsi"/>
          <w:b/>
          <w:bCs/>
          <w:lang w:val="en-AU"/>
        </w:rPr>
        <w:t>NOTES:</w:t>
      </w:r>
    </w:p>
    <w:p w14:paraId="40935291" w14:textId="52C6F058" w:rsidR="00353C6A" w:rsidRDefault="00353C6A" w:rsidP="00353C6A">
      <w:pPr>
        <w:spacing w:line="360" w:lineRule="auto"/>
        <w:rPr>
          <w:rFonts w:asciiTheme="minorHAnsi" w:hAnsiTheme="minorHAnsi" w:cstheme="minorHAnsi"/>
          <w:b/>
          <w:bCs/>
          <w:lang w:val="en-AU"/>
        </w:rPr>
      </w:pPr>
      <w:r>
        <w:rPr>
          <w:rFonts w:asciiTheme="minorHAnsi" w:hAnsiTheme="minorHAnsi" w:cstheme="minorHAnsi"/>
          <w:b/>
          <w:bCs/>
          <w:lang w:val="en-AU"/>
        </w:rPr>
        <w:t>Figures aren’t finalised. Some have minor details to fix, including interpolations</w:t>
      </w:r>
    </w:p>
    <w:p w14:paraId="656FD55D" w14:textId="13147ACE" w:rsidR="00353C6A" w:rsidRPr="00353C6A" w:rsidRDefault="00353C6A" w:rsidP="00353C6A">
      <w:pPr>
        <w:pStyle w:val="ListParagraph"/>
        <w:numPr>
          <w:ilvl w:val="0"/>
          <w:numId w:val="18"/>
        </w:numPr>
        <w:spacing w:line="360" w:lineRule="auto"/>
        <w:ind w:left="426" w:hanging="142"/>
        <w:rPr>
          <w:rFonts w:cstheme="minorHAnsi"/>
          <w:b/>
          <w:bCs/>
          <w:lang w:val="en-AU"/>
        </w:rPr>
      </w:pPr>
      <w:commentRangeStart w:id="0"/>
      <w:r>
        <w:rPr>
          <w:rFonts w:cstheme="minorHAnsi"/>
          <w:lang w:val="en-AU"/>
        </w:rPr>
        <w:t xml:space="preserve">Figures 7 &amp; 8 </w:t>
      </w:r>
      <w:commentRangeEnd w:id="0"/>
      <w:r w:rsidR="002C1CD6">
        <w:rPr>
          <w:rStyle w:val="CommentReference"/>
          <w:rFonts w:ascii="Times New Roman" w:eastAsia="Calibri" w:hAnsi="Times New Roman" w:cs="Times New Roman"/>
          <w:lang w:eastAsia="en-US"/>
        </w:rPr>
        <w:commentReference w:id="0"/>
      </w:r>
      <w:r>
        <w:rPr>
          <w:rFonts w:cstheme="minorHAnsi"/>
          <w:lang w:val="en-AU"/>
        </w:rPr>
        <w:t>show strong patterns but they are really just repeats of Figures 3 which I think are better because they show the depth and distance from coast at the same time which I think is important. I think we should remove F7 and F8 – thoughts?</w:t>
      </w:r>
    </w:p>
    <w:p w14:paraId="56836CF3" w14:textId="49EAAED7" w:rsidR="001D170A" w:rsidRPr="00353C6A" w:rsidRDefault="00353C6A" w:rsidP="00353C6A">
      <w:pPr>
        <w:pStyle w:val="ListParagraph"/>
        <w:numPr>
          <w:ilvl w:val="0"/>
          <w:numId w:val="18"/>
        </w:numPr>
        <w:spacing w:line="360" w:lineRule="auto"/>
        <w:ind w:left="426" w:hanging="142"/>
        <w:rPr>
          <w:rFonts w:cstheme="minorHAnsi"/>
          <w:b/>
          <w:bCs/>
          <w:lang w:val="en-AU"/>
        </w:rPr>
      </w:pPr>
      <w:commentRangeStart w:id="1"/>
      <w:r>
        <w:rPr>
          <w:rFonts w:cstheme="minorHAnsi"/>
          <w:lang w:val="en-AU"/>
        </w:rPr>
        <w:t xml:space="preserve">Iain </w:t>
      </w:r>
      <w:commentRangeEnd w:id="1"/>
      <w:r w:rsidR="002C1CD6">
        <w:rPr>
          <w:rStyle w:val="CommentReference"/>
          <w:rFonts w:ascii="Times New Roman" w:eastAsia="Calibri" w:hAnsi="Times New Roman" w:cs="Times New Roman"/>
          <w:lang w:eastAsia="en-US"/>
        </w:rPr>
        <w:commentReference w:id="1"/>
      </w:r>
      <w:r>
        <w:rPr>
          <w:rFonts w:cstheme="minorHAnsi"/>
          <w:lang w:val="en-AU"/>
        </w:rPr>
        <w:t>previously asked for a quantitative summary and plot of previous work</w:t>
      </w:r>
      <w:r w:rsidR="00C06DE0">
        <w:rPr>
          <w:rFonts w:cstheme="minorHAnsi"/>
          <w:lang w:val="en-AU"/>
        </w:rPr>
        <w:t xml:space="preserve"> (section 2.5)</w:t>
      </w:r>
      <w:r>
        <w:rPr>
          <w:rFonts w:cstheme="minorHAnsi"/>
          <w:lang w:val="en-AU"/>
        </w:rPr>
        <w:t xml:space="preserve"> which looked at changes in biomass/abundance across continental shelves. I have not included this in this version because it is not finished and I’m unsure of the value of adding </w:t>
      </w:r>
      <w:r>
        <w:rPr>
          <w:rFonts w:cstheme="minorHAnsi"/>
          <w:lang w:val="en-AU"/>
        </w:rPr>
        <w:lastRenderedPageBreak/>
        <w:t xml:space="preserve">this information as it was already included as a table in </w:t>
      </w:r>
      <w:proofErr w:type="spellStart"/>
      <w:r>
        <w:rPr>
          <w:rFonts w:cstheme="minorHAnsi"/>
          <w:lang w:val="en-AU"/>
        </w:rPr>
        <w:t>Marcolin</w:t>
      </w:r>
      <w:proofErr w:type="spellEnd"/>
      <w:r>
        <w:rPr>
          <w:rFonts w:cstheme="minorHAnsi"/>
          <w:lang w:val="en-AU"/>
        </w:rPr>
        <w:t xml:space="preserve"> (2013) where they identified it may not be appropriate to compare all the studies.</w:t>
      </w:r>
      <w:r w:rsidR="00B719C8" w:rsidRPr="00353C6A">
        <w:rPr>
          <w:rFonts w:cstheme="minorHAnsi"/>
          <w:lang w:val="en-AU"/>
        </w:rPr>
        <w:br w:type="page"/>
      </w:r>
    </w:p>
    <w:p w14:paraId="2659CCE1" w14:textId="77777777" w:rsidR="002F3B11" w:rsidRPr="00F15D89" w:rsidRDefault="008A6077" w:rsidP="00F34258">
      <w:pPr>
        <w:pStyle w:val="Heading-Main"/>
        <w:spacing w:line="360" w:lineRule="auto"/>
        <w:rPr>
          <w:rFonts w:asciiTheme="minorHAnsi" w:hAnsiTheme="minorHAnsi" w:cstheme="minorHAnsi"/>
          <w:lang w:val="en-AU"/>
        </w:rPr>
      </w:pPr>
      <w:commentRangeStart w:id="2"/>
      <w:commentRangeStart w:id="3"/>
      <w:commentRangeStart w:id="4"/>
      <w:r w:rsidRPr="00F15D89">
        <w:rPr>
          <w:rFonts w:asciiTheme="minorHAnsi" w:hAnsiTheme="minorHAnsi" w:cstheme="minorHAnsi"/>
          <w:lang w:val="en-AU"/>
        </w:rPr>
        <w:lastRenderedPageBreak/>
        <w:t>Abstract</w:t>
      </w:r>
      <w:commentRangeEnd w:id="2"/>
      <w:r w:rsidR="002C1CD6">
        <w:rPr>
          <w:rStyle w:val="CommentReference"/>
          <w:rFonts w:eastAsia="Calibri"/>
          <w:b w:val="0"/>
          <w:bCs w:val="0"/>
          <w:kern w:val="0"/>
        </w:rPr>
        <w:commentReference w:id="2"/>
      </w:r>
      <w:commentRangeEnd w:id="3"/>
      <w:r w:rsidR="00131D0E">
        <w:rPr>
          <w:rStyle w:val="CommentReference"/>
          <w:rFonts w:eastAsia="Calibri"/>
          <w:b w:val="0"/>
          <w:bCs w:val="0"/>
          <w:kern w:val="0"/>
        </w:rPr>
        <w:commentReference w:id="3"/>
      </w:r>
      <w:commentRangeEnd w:id="4"/>
      <w:r w:rsidR="00FA0A3C">
        <w:rPr>
          <w:rStyle w:val="CommentReference"/>
          <w:rFonts w:eastAsia="Calibri"/>
          <w:b w:val="0"/>
          <w:bCs w:val="0"/>
          <w:kern w:val="0"/>
        </w:rPr>
        <w:commentReference w:id="4"/>
      </w:r>
    </w:p>
    <w:p w14:paraId="1246089A" w14:textId="2C276F71" w:rsidR="00A47FEA" w:rsidRPr="00F15D89" w:rsidRDefault="00C4769C" w:rsidP="00F34258">
      <w:pPr>
        <w:pStyle w:val="Abstract"/>
        <w:spacing w:line="360" w:lineRule="auto"/>
        <w:rPr>
          <w:rFonts w:asciiTheme="minorHAnsi" w:hAnsiTheme="minorHAnsi" w:cstheme="minorHAnsi"/>
          <w:lang w:val="en-AU"/>
        </w:rPr>
      </w:pPr>
      <w:r w:rsidRPr="00F15D89">
        <w:rPr>
          <w:rFonts w:asciiTheme="minorHAnsi" w:hAnsiTheme="minorHAnsi" w:cstheme="minorHAnsi"/>
          <w:lang w:val="en-AU"/>
        </w:rPr>
        <w:t xml:space="preserve">Zooplankton </w:t>
      </w:r>
      <w:r w:rsidR="00F73988" w:rsidRPr="00F15D89">
        <w:rPr>
          <w:rFonts w:asciiTheme="minorHAnsi" w:hAnsiTheme="minorHAnsi" w:cstheme="minorHAnsi"/>
          <w:lang w:val="en-AU"/>
        </w:rPr>
        <w:t>are</w:t>
      </w:r>
      <w:r w:rsidRPr="00F15D89">
        <w:rPr>
          <w:rFonts w:asciiTheme="minorHAnsi" w:hAnsiTheme="minorHAnsi" w:cstheme="minorHAnsi"/>
          <w:lang w:val="en-AU"/>
        </w:rPr>
        <w:t xml:space="preserve"> </w:t>
      </w:r>
      <w:r w:rsidR="00B72021">
        <w:rPr>
          <w:rFonts w:asciiTheme="minorHAnsi" w:hAnsiTheme="minorHAnsi" w:cstheme="minorHAnsi"/>
          <w:lang w:val="en-AU"/>
        </w:rPr>
        <w:t>an important food source</w:t>
      </w:r>
      <w:r w:rsidRPr="00F15D89">
        <w:rPr>
          <w:rFonts w:asciiTheme="minorHAnsi" w:hAnsiTheme="minorHAnsi" w:cstheme="minorHAnsi"/>
          <w:lang w:val="en-AU"/>
        </w:rPr>
        <w:t xml:space="preserve"> for many </w:t>
      </w:r>
      <w:r w:rsidR="00E425AA" w:rsidRPr="00F15D89">
        <w:rPr>
          <w:rFonts w:asciiTheme="minorHAnsi" w:hAnsiTheme="minorHAnsi" w:cstheme="minorHAnsi"/>
          <w:lang w:val="en-AU"/>
        </w:rPr>
        <w:t xml:space="preserve">pelagic </w:t>
      </w:r>
      <w:r w:rsidR="000037BC" w:rsidRPr="00F15D89">
        <w:rPr>
          <w:rFonts w:asciiTheme="minorHAnsi" w:hAnsiTheme="minorHAnsi" w:cstheme="minorHAnsi"/>
          <w:lang w:val="en-AU"/>
        </w:rPr>
        <w:t>ecosystems,</w:t>
      </w:r>
      <w:r w:rsidRPr="00F15D89">
        <w:rPr>
          <w:rFonts w:asciiTheme="minorHAnsi" w:hAnsiTheme="minorHAnsi" w:cstheme="minorHAnsi"/>
          <w:lang w:val="en-AU"/>
        </w:rPr>
        <w:t xml:space="preserve"> yet it is largely unknown how the </w:t>
      </w:r>
      <w:r w:rsidR="00A07D65" w:rsidRPr="00F15D89">
        <w:rPr>
          <w:rFonts w:asciiTheme="minorHAnsi" w:hAnsiTheme="minorHAnsi" w:cstheme="minorHAnsi"/>
          <w:lang w:val="en-AU"/>
        </w:rPr>
        <w:t xml:space="preserve">zooplankton community varies </w:t>
      </w:r>
      <w:r w:rsidR="00E14016">
        <w:rPr>
          <w:rFonts w:asciiTheme="minorHAnsi" w:hAnsiTheme="minorHAnsi" w:cstheme="minorHAnsi"/>
          <w:lang w:val="en-AU"/>
        </w:rPr>
        <w:t>horizontally and vertically</w:t>
      </w:r>
      <w:r w:rsidR="00731BD2" w:rsidRPr="00F15D89">
        <w:rPr>
          <w:rFonts w:asciiTheme="minorHAnsi" w:hAnsiTheme="minorHAnsi" w:cstheme="minorHAnsi"/>
          <w:lang w:val="en-AU"/>
        </w:rPr>
        <w:t xml:space="preserve"> </w:t>
      </w:r>
      <w:r w:rsidR="00A07D65" w:rsidRPr="00F15D89">
        <w:rPr>
          <w:rFonts w:asciiTheme="minorHAnsi" w:hAnsiTheme="minorHAnsi" w:cstheme="minorHAnsi"/>
          <w:lang w:val="en-AU"/>
        </w:rPr>
        <w:t xml:space="preserve">across continental shelves, particularly in areas </w:t>
      </w:r>
      <w:r w:rsidR="001473FC" w:rsidRPr="00F15D89">
        <w:rPr>
          <w:rFonts w:asciiTheme="minorHAnsi" w:hAnsiTheme="minorHAnsi" w:cstheme="minorHAnsi"/>
          <w:lang w:val="en-AU"/>
        </w:rPr>
        <w:t>influenced by strong boundary currents</w:t>
      </w:r>
      <w:r w:rsidR="00A07D65" w:rsidRPr="00F15D89">
        <w:rPr>
          <w:rFonts w:asciiTheme="minorHAnsi" w:hAnsiTheme="minorHAnsi" w:cstheme="minorHAnsi"/>
          <w:lang w:val="en-AU"/>
        </w:rPr>
        <w:t>.</w:t>
      </w:r>
      <w:r w:rsidRPr="00F15D89">
        <w:rPr>
          <w:rFonts w:asciiTheme="minorHAnsi" w:hAnsiTheme="minorHAnsi" w:cstheme="minorHAnsi"/>
          <w:lang w:val="en-AU"/>
        </w:rPr>
        <w:t xml:space="preserve"> </w:t>
      </w:r>
      <w:r w:rsidR="005B31C3" w:rsidRPr="00F15D89">
        <w:rPr>
          <w:rFonts w:asciiTheme="minorHAnsi" w:hAnsiTheme="minorHAnsi" w:cstheme="minorHAnsi"/>
          <w:lang w:val="en-AU"/>
        </w:rPr>
        <w:t xml:space="preserve">Western boundary currents are known to influence continental shelf waters through a variety of physical mechanisms including </w:t>
      </w:r>
      <w:r w:rsidR="004E1275">
        <w:rPr>
          <w:rFonts w:asciiTheme="minorHAnsi" w:hAnsiTheme="minorHAnsi" w:cstheme="minorHAnsi"/>
          <w:lang w:val="en-AU"/>
        </w:rPr>
        <w:t>bottom water intrusions and coastal upwelling</w:t>
      </w:r>
      <w:r w:rsidR="004E1275" w:rsidRPr="00F15D89">
        <w:rPr>
          <w:rFonts w:asciiTheme="minorHAnsi" w:hAnsiTheme="minorHAnsi" w:cstheme="minorHAnsi"/>
          <w:lang w:val="en-AU"/>
        </w:rPr>
        <w:t xml:space="preserve"> </w:t>
      </w:r>
      <w:r w:rsidR="008D27F6" w:rsidRPr="00F15D89">
        <w:rPr>
          <w:rFonts w:asciiTheme="minorHAnsi" w:hAnsiTheme="minorHAnsi" w:cstheme="minorHAnsi"/>
          <w:lang w:val="en-AU"/>
        </w:rPr>
        <w:t>which have the potential to influence the planktonic community</w:t>
      </w:r>
      <w:r w:rsidR="005B31C3" w:rsidRPr="00F15D89">
        <w:rPr>
          <w:rFonts w:asciiTheme="minorHAnsi" w:hAnsiTheme="minorHAnsi" w:cstheme="minorHAnsi"/>
          <w:lang w:val="en-AU"/>
        </w:rPr>
        <w:t xml:space="preserve">. </w:t>
      </w:r>
      <w:r w:rsidR="002E1FC2" w:rsidRPr="00F15D89">
        <w:rPr>
          <w:rFonts w:asciiTheme="minorHAnsi" w:hAnsiTheme="minorHAnsi" w:cstheme="minorHAnsi"/>
          <w:lang w:val="en-AU"/>
        </w:rPr>
        <w:t>U</w:t>
      </w:r>
      <w:r w:rsidR="000928AB" w:rsidRPr="00F15D89">
        <w:rPr>
          <w:rFonts w:asciiTheme="minorHAnsi" w:hAnsiTheme="minorHAnsi" w:cstheme="minorHAnsi"/>
          <w:lang w:val="en-AU"/>
        </w:rPr>
        <w:t xml:space="preserve">sing an optical plankton counter </w:t>
      </w:r>
      <w:r w:rsidR="00E14016">
        <w:rPr>
          <w:rFonts w:asciiTheme="minorHAnsi" w:hAnsiTheme="minorHAnsi" w:cstheme="minorHAnsi"/>
          <w:lang w:val="en-AU"/>
        </w:rPr>
        <w:t>and</w:t>
      </w:r>
      <w:r w:rsidR="000928AB" w:rsidRPr="00F15D89">
        <w:rPr>
          <w:rFonts w:asciiTheme="minorHAnsi" w:hAnsiTheme="minorHAnsi" w:cstheme="minorHAnsi"/>
          <w:lang w:val="en-AU"/>
        </w:rPr>
        <w:t xml:space="preserve"> CTD </w:t>
      </w:r>
      <w:r w:rsidR="00E14016">
        <w:rPr>
          <w:rFonts w:asciiTheme="minorHAnsi" w:hAnsiTheme="minorHAnsi" w:cstheme="minorHAnsi"/>
          <w:lang w:val="en-AU"/>
        </w:rPr>
        <w:t xml:space="preserve">mounted </w:t>
      </w:r>
      <w:r w:rsidR="000928AB" w:rsidRPr="00F15D89">
        <w:rPr>
          <w:rFonts w:asciiTheme="minorHAnsi" w:hAnsiTheme="minorHAnsi" w:cstheme="minorHAnsi"/>
          <w:lang w:val="en-AU"/>
        </w:rPr>
        <w:t>on</w:t>
      </w:r>
      <w:r w:rsidR="00E14016">
        <w:rPr>
          <w:rFonts w:asciiTheme="minorHAnsi" w:hAnsiTheme="minorHAnsi" w:cstheme="minorHAnsi"/>
          <w:lang w:val="en-AU"/>
        </w:rPr>
        <w:t xml:space="preserve"> an</w:t>
      </w:r>
      <w:r w:rsidR="000928AB" w:rsidRPr="00F15D89">
        <w:rPr>
          <w:rFonts w:asciiTheme="minorHAnsi" w:hAnsiTheme="minorHAnsi" w:cstheme="minorHAnsi"/>
          <w:lang w:val="en-AU"/>
        </w:rPr>
        <w:t xml:space="preserve"> undulating towed body</w:t>
      </w:r>
      <w:r w:rsidR="00E14016" w:rsidRPr="00F15D89">
        <w:rPr>
          <w:rFonts w:asciiTheme="minorHAnsi" w:hAnsiTheme="minorHAnsi" w:cstheme="minorHAnsi"/>
          <w:lang w:val="en-AU"/>
        </w:rPr>
        <w:t xml:space="preserve"> </w:t>
      </w:r>
      <w:r w:rsidR="00E14016">
        <w:rPr>
          <w:rFonts w:asciiTheme="minorHAnsi" w:hAnsiTheme="minorHAnsi" w:cstheme="minorHAnsi"/>
          <w:lang w:val="en-AU"/>
        </w:rPr>
        <w:t>in waters</w:t>
      </w:r>
      <w:r w:rsidR="000928AB" w:rsidRPr="00F15D89">
        <w:rPr>
          <w:rFonts w:asciiTheme="minorHAnsi" w:hAnsiTheme="minorHAnsi" w:cstheme="minorHAnsi"/>
          <w:lang w:val="en-AU"/>
        </w:rPr>
        <w:t>,</w:t>
      </w:r>
      <w:r w:rsidR="005B31C3" w:rsidRPr="00F15D89">
        <w:rPr>
          <w:rFonts w:asciiTheme="minorHAnsi" w:hAnsiTheme="minorHAnsi" w:cstheme="minorHAnsi"/>
          <w:lang w:val="en-AU"/>
        </w:rPr>
        <w:t xml:space="preserve"> </w:t>
      </w:r>
      <w:r w:rsidR="00B72021">
        <w:rPr>
          <w:rFonts w:asciiTheme="minorHAnsi" w:hAnsiTheme="minorHAnsi" w:cstheme="minorHAnsi"/>
          <w:lang w:val="en-AU"/>
        </w:rPr>
        <w:t>t</w:t>
      </w:r>
      <w:r w:rsidR="00B72021" w:rsidRPr="00F15D89">
        <w:rPr>
          <w:rFonts w:asciiTheme="minorHAnsi" w:hAnsiTheme="minorHAnsi" w:cstheme="minorHAnsi"/>
          <w:lang w:val="en-AU"/>
        </w:rPr>
        <w:t>his study presents the first high</w:t>
      </w:r>
      <w:r w:rsidR="00B72021">
        <w:rPr>
          <w:rFonts w:asciiTheme="minorHAnsi" w:hAnsiTheme="minorHAnsi" w:cstheme="minorHAnsi"/>
          <w:lang w:val="en-AU"/>
        </w:rPr>
        <w:t>-</w:t>
      </w:r>
      <w:r w:rsidR="00B72021" w:rsidRPr="00F15D89">
        <w:rPr>
          <w:rFonts w:asciiTheme="minorHAnsi" w:hAnsiTheme="minorHAnsi" w:cstheme="minorHAnsi"/>
          <w:lang w:val="en-AU"/>
        </w:rPr>
        <w:t>resolution depth</w:t>
      </w:r>
      <w:r w:rsidR="00B72021">
        <w:rPr>
          <w:rFonts w:asciiTheme="minorHAnsi" w:hAnsiTheme="minorHAnsi" w:cstheme="minorHAnsi"/>
          <w:lang w:val="en-AU"/>
        </w:rPr>
        <w:t>-</w:t>
      </w:r>
      <w:r w:rsidR="00B72021" w:rsidRPr="00F15D89">
        <w:rPr>
          <w:rFonts w:asciiTheme="minorHAnsi" w:hAnsiTheme="minorHAnsi" w:cstheme="minorHAnsi"/>
          <w:lang w:val="en-AU"/>
        </w:rPr>
        <w:t>resolved profiles of the zooplankton community across a continental shelf</w:t>
      </w:r>
      <w:r w:rsidR="00B72021">
        <w:rPr>
          <w:rFonts w:asciiTheme="minorHAnsi" w:hAnsiTheme="minorHAnsi" w:cstheme="minorHAnsi"/>
          <w:lang w:val="en-AU"/>
        </w:rPr>
        <w:t>. W</w:t>
      </w:r>
      <w:r w:rsidR="005B31C3" w:rsidRPr="00F15D89">
        <w:rPr>
          <w:rFonts w:asciiTheme="minorHAnsi" w:hAnsiTheme="minorHAnsi" w:cstheme="minorHAnsi"/>
          <w:lang w:val="en-AU"/>
        </w:rPr>
        <w:t>e show that zooplankton biomass tends to be highest inshore with a decline in biomass with both</w:t>
      </w:r>
      <w:r w:rsidR="000928AB" w:rsidRPr="00F15D89">
        <w:rPr>
          <w:rFonts w:asciiTheme="minorHAnsi" w:hAnsiTheme="minorHAnsi" w:cstheme="minorHAnsi"/>
          <w:lang w:val="en-AU"/>
        </w:rPr>
        <w:t xml:space="preserve"> increasing</w:t>
      </w:r>
      <w:r w:rsidR="005B31C3" w:rsidRPr="00F15D89">
        <w:rPr>
          <w:rFonts w:asciiTheme="minorHAnsi" w:hAnsiTheme="minorHAnsi" w:cstheme="minorHAnsi"/>
          <w:lang w:val="en-AU"/>
        </w:rPr>
        <w:t xml:space="preserve"> distance from shore and depth in the water column.</w:t>
      </w:r>
      <w:r w:rsidR="00A47FEA" w:rsidRPr="00F15D89">
        <w:rPr>
          <w:rFonts w:asciiTheme="minorHAnsi" w:hAnsiTheme="minorHAnsi" w:cstheme="minorHAnsi"/>
          <w:lang w:val="en-AU"/>
        </w:rPr>
        <w:t xml:space="preserve"> Within </w:t>
      </w:r>
      <w:r w:rsidR="000928AB" w:rsidRPr="00F15D89">
        <w:rPr>
          <w:rFonts w:asciiTheme="minorHAnsi" w:hAnsiTheme="minorHAnsi" w:cstheme="minorHAnsi"/>
          <w:lang w:val="en-AU"/>
        </w:rPr>
        <w:t>uplift</w:t>
      </w:r>
      <w:r w:rsidR="00A47FEA" w:rsidRPr="00F15D89">
        <w:rPr>
          <w:rFonts w:asciiTheme="minorHAnsi" w:hAnsiTheme="minorHAnsi" w:cstheme="minorHAnsi"/>
          <w:lang w:val="en-AU"/>
        </w:rPr>
        <w:t xml:space="preserve"> influenced zones, the inner shelf zooplankton communities tended to be </w:t>
      </w:r>
      <w:r w:rsidR="00205464">
        <w:rPr>
          <w:rFonts w:asciiTheme="minorHAnsi" w:hAnsiTheme="minorHAnsi" w:cstheme="minorHAnsi"/>
          <w:lang w:val="en-AU"/>
        </w:rPr>
        <w:t xml:space="preserve">smaller and </w:t>
      </w:r>
      <w:r w:rsidR="00A47FEA" w:rsidRPr="00F15D89">
        <w:rPr>
          <w:rFonts w:asciiTheme="minorHAnsi" w:hAnsiTheme="minorHAnsi" w:cstheme="minorHAnsi"/>
          <w:lang w:val="en-AU"/>
        </w:rPr>
        <w:t>more productive</w:t>
      </w:r>
      <w:r w:rsidR="00205464">
        <w:rPr>
          <w:rFonts w:asciiTheme="minorHAnsi" w:hAnsiTheme="minorHAnsi" w:cstheme="minorHAnsi"/>
          <w:lang w:val="en-AU"/>
        </w:rPr>
        <w:t xml:space="preserve">, as determined by </w:t>
      </w:r>
      <w:r w:rsidR="00A47FEA" w:rsidRPr="00F15D89">
        <w:rPr>
          <w:rFonts w:asciiTheme="minorHAnsi" w:hAnsiTheme="minorHAnsi" w:cstheme="minorHAnsi"/>
          <w:lang w:val="en-AU"/>
        </w:rPr>
        <w:t>smaller geometric mean</w:t>
      </w:r>
      <w:r w:rsidR="00205464">
        <w:rPr>
          <w:rFonts w:asciiTheme="minorHAnsi" w:hAnsiTheme="minorHAnsi" w:cstheme="minorHAnsi"/>
          <w:lang w:val="en-AU"/>
        </w:rPr>
        <w:t xml:space="preserve"> </w:t>
      </w:r>
      <w:r w:rsidR="00A47FEA" w:rsidRPr="00F15D89">
        <w:rPr>
          <w:rFonts w:asciiTheme="minorHAnsi" w:hAnsiTheme="minorHAnsi" w:cstheme="minorHAnsi"/>
          <w:lang w:val="en-AU"/>
        </w:rPr>
        <w:t>sizes</w:t>
      </w:r>
      <w:r w:rsidR="002E1FC2" w:rsidRPr="00F15D89">
        <w:rPr>
          <w:rFonts w:asciiTheme="minorHAnsi" w:hAnsiTheme="minorHAnsi" w:cstheme="minorHAnsi"/>
          <w:lang w:val="en-AU"/>
        </w:rPr>
        <w:t xml:space="preserve"> and steeper</w:t>
      </w:r>
      <w:r w:rsidR="001764E7">
        <w:rPr>
          <w:rFonts w:asciiTheme="minorHAnsi" w:hAnsiTheme="minorHAnsi" w:cstheme="minorHAnsi"/>
          <w:lang w:val="en-AU"/>
        </w:rPr>
        <w:t xml:space="preserve"> estimated</w:t>
      </w:r>
      <w:r w:rsidR="002E1FC2" w:rsidRPr="00F15D89">
        <w:rPr>
          <w:rFonts w:asciiTheme="minorHAnsi" w:hAnsiTheme="minorHAnsi" w:cstheme="minorHAnsi"/>
          <w:lang w:val="en-AU"/>
        </w:rPr>
        <w:t xml:space="preserve"> normalised biomass size spectrum slopes</w:t>
      </w:r>
      <w:r w:rsidR="00A47FEA" w:rsidRPr="00F15D89">
        <w:rPr>
          <w:rFonts w:asciiTheme="minorHAnsi" w:hAnsiTheme="minorHAnsi" w:cstheme="minorHAnsi"/>
          <w:lang w:val="en-AU"/>
        </w:rPr>
        <w:t xml:space="preserve">. The patterns observed in this study align with previous research on zooplankton </w:t>
      </w:r>
      <w:r w:rsidR="00F34258" w:rsidRPr="00F15D89">
        <w:rPr>
          <w:rFonts w:asciiTheme="minorHAnsi" w:hAnsiTheme="minorHAnsi" w:cstheme="minorHAnsi"/>
          <w:lang w:val="en-AU"/>
        </w:rPr>
        <w:t>distributions</w:t>
      </w:r>
      <w:r w:rsidR="00A47FEA" w:rsidRPr="00F15D89">
        <w:rPr>
          <w:rFonts w:asciiTheme="minorHAnsi" w:hAnsiTheme="minorHAnsi" w:cstheme="minorHAnsi"/>
          <w:lang w:val="en-AU"/>
        </w:rPr>
        <w:t xml:space="preserve"> on continental shel</w:t>
      </w:r>
      <w:r w:rsidR="005E080D">
        <w:rPr>
          <w:rFonts w:asciiTheme="minorHAnsi" w:hAnsiTheme="minorHAnsi" w:cstheme="minorHAnsi"/>
          <w:lang w:val="en-AU"/>
        </w:rPr>
        <w:t>ves</w:t>
      </w:r>
      <w:r w:rsidR="00A47FEA" w:rsidRPr="00F15D89">
        <w:rPr>
          <w:rFonts w:asciiTheme="minorHAnsi" w:hAnsiTheme="minorHAnsi" w:cstheme="minorHAnsi"/>
          <w:lang w:val="en-AU"/>
        </w:rPr>
        <w:t xml:space="preserve"> suggesting that </w:t>
      </w:r>
      <w:r w:rsidR="00F34258" w:rsidRPr="00F15D89">
        <w:rPr>
          <w:rFonts w:asciiTheme="minorHAnsi" w:hAnsiTheme="minorHAnsi" w:cstheme="minorHAnsi"/>
          <w:lang w:val="en-AU"/>
        </w:rPr>
        <w:t xml:space="preserve">globally inner continental shelf regions appear to be </w:t>
      </w:r>
      <w:r w:rsidR="002E1FC2" w:rsidRPr="00F15D89">
        <w:rPr>
          <w:rFonts w:asciiTheme="minorHAnsi" w:hAnsiTheme="minorHAnsi" w:cstheme="minorHAnsi"/>
          <w:lang w:val="en-AU"/>
        </w:rPr>
        <w:t>more</w:t>
      </w:r>
      <w:r w:rsidR="00F34258" w:rsidRPr="00F15D89">
        <w:rPr>
          <w:rFonts w:asciiTheme="minorHAnsi" w:hAnsiTheme="minorHAnsi" w:cstheme="minorHAnsi"/>
          <w:lang w:val="en-AU"/>
        </w:rPr>
        <w:t xml:space="preserve"> productive and support high biomass</w:t>
      </w:r>
      <w:r w:rsidR="002E1FC2" w:rsidRPr="00F15D89">
        <w:rPr>
          <w:rFonts w:asciiTheme="minorHAnsi" w:hAnsiTheme="minorHAnsi" w:cstheme="minorHAnsi"/>
          <w:lang w:val="en-AU"/>
        </w:rPr>
        <w:t>es</w:t>
      </w:r>
      <w:r w:rsidR="00F34258" w:rsidRPr="00F15D89">
        <w:rPr>
          <w:rFonts w:asciiTheme="minorHAnsi" w:hAnsiTheme="minorHAnsi" w:cstheme="minorHAnsi"/>
          <w:lang w:val="en-AU"/>
        </w:rPr>
        <w:t xml:space="preserve"> of zooplankton </w:t>
      </w:r>
      <w:r w:rsidR="00D84E2F" w:rsidRPr="00F15D89">
        <w:rPr>
          <w:rFonts w:asciiTheme="minorHAnsi" w:hAnsiTheme="minorHAnsi" w:cstheme="minorHAnsi"/>
          <w:lang w:val="en-AU"/>
        </w:rPr>
        <w:t>compared to offshore</w:t>
      </w:r>
      <w:r w:rsidR="00F34258" w:rsidRPr="00F15D89">
        <w:rPr>
          <w:rFonts w:asciiTheme="minorHAnsi" w:hAnsiTheme="minorHAnsi" w:cstheme="minorHAnsi"/>
          <w:lang w:val="en-AU"/>
        </w:rPr>
        <w:t xml:space="preserve">, particularly where </w:t>
      </w:r>
      <w:r w:rsidR="001473FC" w:rsidRPr="00F15D89">
        <w:rPr>
          <w:rFonts w:asciiTheme="minorHAnsi" w:hAnsiTheme="minorHAnsi" w:cstheme="minorHAnsi"/>
          <w:lang w:val="en-AU"/>
        </w:rPr>
        <w:t>uplift</w:t>
      </w:r>
      <w:r w:rsidR="00F34258" w:rsidRPr="00F15D89">
        <w:rPr>
          <w:rFonts w:asciiTheme="minorHAnsi" w:hAnsiTheme="minorHAnsi" w:cstheme="minorHAnsi"/>
          <w:lang w:val="en-AU"/>
        </w:rPr>
        <w:t xml:space="preserve"> may be a common occurrence. This may be a driver of the highly productive fisheries which are often found </w:t>
      </w:r>
      <w:r w:rsidR="00D84E2F" w:rsidRPr="00F15D89">
        <w:rPr>
          <w:rFonts w:asciiTheme="minorHAnsi" w:hAnsiTheme="minorHAnsi" w:cstheme="minorHAnsi"/>
          <w:lang w:val="en-AU"/>
        </w:rPr>
        <w:t>on continental shelfs</w:t>
      </w:r>
      <w:r w:rsidR="00F34258" w:rsidRPr="00F15D89">
        <w:rPr>
          <w:rFonts w:asciiTheme="minorHAnsi" w:hAnsiTheme="minorHAnsi" w:cstheme="minorHAnsi"/>
          <w:lang w:val="en-AU"/>
        </w:rPr>
        <w:t>.</w:t>
      </w:r>
    </w:p>
    <w:p w14:paraId="086ED3EC" w14:textId="77777777" w:rsidR="00F34258" w:rsidRPr="00F15D89" w:rsidRDefault="00F34258" w:rsidP="00F34258">
      <w:pPr>
        <w:pStyle w:val="Abstract"/>
        <w:spacing w:line="360" w:lineRule="auto"/>
        <w:rPr>
          <w:rFonts w:asciiTheme="minorHAnsi" w:hAnsiTheme="minorHAnsi" w:cstheme="minorHAnsi"/>
          <w:lang w:val="en-AU"/>
        </w:rPr>
      </w:pPr>
    </w:p>
    <w:p w14:paraId="265814FA" w14:textId="0B6F39C9" w:rsidR="001C01D1" w:rsidRPr="00F15D89" w:rsidRDefault="001C01D1" w:rsidP="00F34258">
      <w:pPr>
        <w:pStyle w:val="Abstract"/>
        <w:spacing w:line="360" w:lineRule="auto"/>
        <w:rPr>
          <w:rFonts w:asciiTheme="minorHAnsi" w:hAnsiTheme="minorHAnsi" w:cstheme="minorHAnsi"/>
          <w:lang w:val="en-AU"/>
        </w:rPr>
      </w:pPr>
    </w:p>
    <w:p w14:paraId="450879DC" w14:textId="77777777" w:rsidR="003A1011" w:rsidRPr="00F15D89" w:rsidRDefault="003A1011" w:rsidP="00F34258">
      <w:pPr>
        <w:pStyle w:val="Abstract"/>
        <w:spacing w:line="360" w:lineRule="auto"/>
        <w:rPr>
          <w:rFonts w:asciiTheme="minorHAnsi" w:hAnsiTheme="minorHAnsi" w:cstheme="minorHAnsi"/>
          <w:lang w:val="en-AU"/>
        </w:rPr>
      </w:pPr>
    </w:p>
    <w:p w14:paraId="5ADDFF51" w14:textId="77777777" w:rsidR="00A07D65" w:rsidRPr="00F15D89" w:rsidRDefault="00A07D65" w:rsidP="00F34258">
      <w:pPr>
        <w:spacing w:line="360" w:lineRule="auto"/>
        <w:rPr>
          <w:rFonts w:asciiTheme="minorHAnsi" w:eastAsia="Times New Roman" w:hAnsiTheme="minorHAnsi" w:cstheme="minorHAnsi"/>
          <w:b/>
          <w:bCs/>
          <w:kern w:val="28"/>
          <w:szCs w:val="24"/>
          <w:lang w:val="en-AU"/>
        </w:rPr>
      </w:pPr>
      <w:r w:rsidRPr="00F15D89">
        <w:rPr>
          <w:rFonts w:asciiTheme="minorHAnsi" w:hAnsiTheme="minorHAnsi" w:cstheme="minorHAnsi"/>
          <w:lang w:val="en-AU"/>
        </w:rPr>
        <w:br w:type="page"/>
      </w:r>
    </w:p>
    <w:p w14:paraId="16752E20" w14:textId="176A0F69" w:rsidR="002F3B11" w:rsidRPr="00F15D89" w:rsidRDefault="002F3B11" w:rsidP="00F34258">
      <w:pPr>
        <w:pStyle w:val="Heading-Main"/>
        <w:spacing w:line="360" w:lineRule="auto"/>
        <w:rPr>
          <w:rFonts w:asciiTheme="minorHAnsi" w:hAnsiTheme="minorHAnsi" w:cstheme="minorHAnsi"/>
          <w:lang w:val="en-AU"/>
        </w:rPr>
      </w:pPr>
      <w:r w:rsidRPr="00F15D89">
        <w:rPr>
          <w:rFonts w:asciiTheme="minorHAnsi" w:hAnsiTheme="minorHAnsi" w:cstheme="minorHAnsi"/>
          <w:lang w:val="en-AU"/>
        </w:rPr>
        <w:lastRenderedPageBreak/>
        <w:t>1 Introduction</w:t>
      </w:r>
    </w:p>
    <w:p w14:paraId="43AEC5D3" w14:textId="0A9F2C55" w:rsidR="00543728" w:rsidRDefault="00F607B1" w:rsidP="00F34258">
      <w:pPr>
        <w:pStyle w:val="Text"/>
        <w:spacing w:line="360" w:lineRule="auto"/>
        <w:rPr>
          <w:rFonts w:asciiTheme="minorHAnsi" w:hAnsiTheme="minorHAnsi" w:cstheme="minorHAnsi"/>
          <w:lang w:val="en-AU"/>
        </w:rPr>
      </w:pPr>
      <w:r w:rsidRPr="00F15D89">
        <w:rPr>
          <w:rFonts w:asciiTheme="minorHAnsi" w:hAnsiTheme="minorHAnsi" w:cstheme="minorHAnsi"/>
          <w:lang w:val="en-AU"/>
        </w:rPr>
        <w:t xml:space="preserve">Western boundary currents (WBCs) are fast-flowing currents which transport warm salty water from </w:t>
      </w:r>
      <w:r w:rsidR="00131D0E">
        <w:rPr>
          <w:rFonts w:asciiTheme="minorHAnsi" w:hAnsiTheme="minorHAnsi" w:cstheme="minorHAnsi"/>
          <w:lang w:val="en-AU"/>
        </w:rPr>
        <w:t xml:space="preserve">the tropics to the </w:t>
      </w:r>
      <w:r w:rsidRPr="00F15D89">
        <w:rPr>
          <w:rFonts w:asciiTheme="minorHAnsi" w:hAnsiTheme="minorHAnsi" w:cstheme="minorHAnsi"/>
          <w:lang w:val="en-AU"/>
        </w:rPr>
        <w:t>pole</w:t>
      </w:r>
      <w:r w:rsidR="00131D0E">
        <w:rPr>
          <w:rFonts w:asciiTheme="minorHAnsi" w:hAnsiTheme="minorHAnsi" w:cstheme="minorHAnsi"/>
          <w:lang w:val="en-AU"/>
        </w:rPr>
        <w:t>s</w:t>
      </w:r>
      <w:r w:rsidR="00C52A34" w:rsidRPr="00F15D89">
        <w:rPr>
          <w:rFonts w:asciiTheme="minorHAnsi" w:hAnsiTheme="minorHAnsi" w:cstheme="minorHAnsi"/>
          <w:lang w:val="en-AU"/>
        </w:rPr>
        <w:t xml:space="preserve">. </w:t>
      </w:r>
      <w:r w:rsidR="006963FD">
        <w:rPr>
          <w:rFonts w:asciiTheme="minorHAnsi" w:hAnsiTheme="minorHAnsi" w:cstheme="minorHAnsi"/>
          <w:lang w:val="en-AU"/>
        </w:rPr>
        <w:t>At a broad scale, WBCs</w:t>
      </w:r>
      <w:r w:rsidR="00C52A34" w:rsidRPr="00F15D89">
        <w:rPr>
          <w:rFonts w:asciiTheme="minorHAnsi" w:hAnsiTheme="minorHAnsi" w:cstheme="minorHAnsi"/>
          <w:lang w:val="en-AU"/>
        </w:rPr>
        <w:t xml:space="preserve"> flow along continental boundaries generally </w:t>
      </w:r>
      <w:r w:rsidR="00D57724" w:rsidRPr="00F15D89">
        <w:rPr>
          <w:rFonts w:asciiTheme="minorHAnsi" w:hAnsiTheme="minorHAnsi" w:cstheme="minorHAnsi"/>
          <w:lang w:val="en-AU"/>
        </w:rPr>
        <w:t>inhibit</w:t>
      </w:r>
      <w:r w:rsidR="00897167">
        <w:rPr>
          <w:rFonts w:asciiTheme="minorHAnsi" w:hAnsiTheme="minorHAnsi" w:cstheme="minorHAnsi"/>
          <w:lang w:val="en-AU"/>
        </w:rPr>
        <w:t>ing</w:t>
      </w:r>
      <w:r w:rsidR="00D57724" w:rsidRPr="00F15D89">
        <w:rPr>
          <w:rFonts w:asciiTheme="minorHAnsi" w:hAnsiTheme="minorHAnsi" w:cstheme="minorHAnsi"/>
          <w:lang w:val="en-AU"/>
        </w:rPr>
        <w:t xml:space="preserve"> </w:t>
      </w:r>
      <w:r w:rsidR="005C7A03" w:rsidRPr="00F15D89">
        <w:rPr>
          <w:rFonts w:asciiTheme="minorHAnsi" w:hAnsiTheme="minorHAnsi" w:cstheme="minorHAnsi"/>
          <w:lang w:val="en-AU"/>
        </w:rPr>
        <w:t>cross-shelf transport</w:t>
      </w:r>
      <w:r w:rsidR="00C52A34" w:rsidRPr="00F15D89">
        <w:rPr>
          <w:rFonts w:asciiTheme="minorHAnsi" w:hAnsiTheme="minorHAnsi" w:cstheme="minorHAnsi"/>
          <w:lang w:val="en-AU"/>
        </w:rPr>
        <w:t xml:space="preserve"> due to their strong along</w:t>
      </w:r>
      <w:r w:rsidR="008D27F6" w:rsidRPr="00F15D89">
        <w:rPr>
          <w:rFonts w:asciiTheme="minorHAnsi" w:hAnsiTheme="minorHAnsi" w:cstheme="minorHAnsi"/>
          <w:lang w:val="en-AU"/>
        </w:rPr>
        <w:t>-</w:t>
      </w:r>
      <w:r w:rsidR="00C52A34" w:rsidRPr="00F15D89">
        <w:rPr>
          <w:rFonts w:asciiTheme="minorHAnsi" w:hAnsiTheme="minorHAnsi" w:cstheme="minorHAnsi"/>
          <w:lang w:val="en-AU"/>
        </w:rPr>
        <w:t>shore flows</w:t>
      </w:r>
      <w:r w:rsidR="00D41212">
        <w:rPr>
          <w:rFonts w:asciiTheme="minorHAnsi" w:hAnsiTheme="minorHAnsi" w:cstheme="minorHAnsi"/>
          <w:lang w:val="en-AU"/>
        </w:rPr>
        <w:t xml:space="preserve"> </w:t>
      </w:r>
      <w:r w:rsidR="00D41212">
        <w:rPr>
          <w:rFonts w:asciiTheme="minorHAnsi" w:hAnsiTheme="minorHAnsi" w:cstheme="minorHAnsi"/>
          <w:lang w:val="en-AU"/>
        </w:rPr>
        <w:fldChar w:fldCharType="begin"/>
      </w:r>
      <w:r w:rsidR="00D41212">
        <w:rPr>
          <w:rFonts w:asciiTheme="minorHAnsi" w:hAnsiTheme="minorHAnsi" w:cstheme="minorHAnsi"/>
          <w:lang w:val="en-AU"/>
        </w:rPr>
        <w:instrText xml:space="preserve"> ADDIN ZOTERO_ITEM CSL_CITATION {"citationID":"tymk1ZAh","properties":{"formattedCitation":"(Roughan {\\i{}et al.}, 2011)","plainCitation":"(Roughan et al., 2011)","noteIndex":0},"citationItems":[{"id":911,"uris":["http://zotero.org/users/local/U6DoygBa/items/CW3VCJXN"],"uri":["http://zotero.org/users/local/U6DoygBa/items/CW3VCJXN"],"itemData":{"id":911,"type":"article-journal","abstract":"Understanding the transport and distribution of marine larvae by ocean currents is one of the key goals of population ecology. Here we investigate circulation in the East Australian Current (EAC) and its impact on the transport of larvae and coastal connectivity. A series of Lagrangian particle trajectory experiments are conducted in summer and winter from 1992-2006 which enables us to investigate seasonal and inter-annual variability. We also estimate a mean connectivity state from the average of each of the individual realisations. Connectivity patterns are related to the movement of five individual larval species (two tropical, two temperate and one invasive species) and are found to be in qualitative agreement with historical distribution patterns found along the coast of SE Australia. We use a configuration of the Princeton Ocean Model to investigate physical processes in the ocean along the coast of SE Australia where the circulation is dominated by the EAC, a vigorous western boundary current. We assimilate hydrographic fields from a similar to 10-km global analysis into a similar to 3-km resolution continental shelf model to create a high-resolution hindcast of ocean state for each summer and winter from 1992-2006. Particles are released along the coast of SE Australia, and at various isobaths across the shelf (25-1000 m) over timescales ranging from 10-90 days. Upstream of the EAC separation point across-shelf release location dominates the particle trajectory length scales, whereas seasonality dominates in the southern half of the domain, downstream of the separation point. Lagrangian probability density functions show dispersion pathways vary with release latitude, distance offshore and the timescale of dispersion. Northern (southern) release sites are typified by maximum (minimum) dispersal pathways. Offshore release distance also plays a role having the greatest impact at the mid-latitude release sites. Maximum alongshore dispersion occurs at the mid-latitude release sites such as Sydney. Seasonal variability is also greatest at mid-latitudes, associated with variations in the separation point of the EAC. Climatic variations such as El Nino and La Nina are also shown to play a role in dictating the connectivity patterns. La Nina periods have a tendency to increase summer time connectivity (particularly with offshore release sites) while El Nino periods are shown to increase winter connectivity. The EAC acts as a barrier to the onshore movement of particles offshore, which impacts on the connectivity of offshore release sites. Consequentially particles released inshore of the EAC jet exhibit a greater coastal connectivity than those released offshore of the EAC front. The separation point of the EAC also dictates connectivity with more sites being connected (with lower concentration) downstream of the separation point of the EAC. These results can provide a useful guide to the potential connectivity of marine populations, or the spread of invasive pests (via ballast water or release of propagules from established populations). Crown Copyright (C) 2010 Published by Elsevier Ltd. All rights reserved.","container-title":"Deep-Sea Research Part Ii-Topical Studies in Oceanography","DOI":"10.1016/j.dsr2.2010.06.004","ISSN":"0967-0645","issue":"5","journalAbbreviation":"Deep-Sea Res. Part II-Top. Stud. Oceanogr.","language":"English","page":"628-644","title":"Modelling coastal connectivity in a Western Boundary Current: Seasonal and inter-annual variability","volume":"58","author":[{"family":"Roughan","given":"M."},{"family":"Macdonald","given":"H. S."},{"family":"Baird","given":"M. E."},{"family":"Glasby","given":"T. M."}],"issued":{"date-parts":[["2011",3]]}}}],"schema":"https://github.com/citation-style-language/schema/raw/master/csl-citation.json"} </w:instrText>
      </w:r>
      <w:r w:rsidR="00D41212">
        <w:rPr>
          <w:rFonts w:asciiTheme="minorHAnsi" w:hAnsiTheme="minorHAnsi" w:cstheme="minorHAnsi"/>
          <w:lang w:val="en-AU"/>
        </w:rPr>
        <w:fldChar w:fldCharType="separate"/>
      </w:r>
      <w:r w:rsidR="00D41212" w:rsidRPr="00D41212">
        <w:rPr>
          <w:rFonts w:ascii="Calibri" w:hAnsi="Calibri" w:cs="Calibri"/>
        </w:rPr>
        <w:t xml:space="preserve">(Roughan </w:t>
      </w:r>
      <w:r w:rsidR="00D41212" w:rsidRPr="00D41212">
        <w:rPr>
          <w:rFonts w:ascii="Calibri" w:hAnsi="Calibri" w:cs="Calibri"/>
          <w:i/>
          <w:iCs/>
        </w:rPr>
        <w:t>et al.</w:t>
      </w:r>
      <w:r w:rsidR="00D41212" w:rsidRPr="00D41212">
        <w:rPr>
          <w:rFonts w:ascii="Calibri" w:hAnsi="Calibri" w:cs="Calibri"/>
        </w:rPr>
        <w:t>, 2011)</w:t>
      </w:r>
      <w:r w:rsidR="00D41212">
        <w:rPr>
          <w:rFonts w:asciiTheme="minorHAnsi" w:hAnsiTheme="minorHAnsi" w:cstheme="minorHAnsi"/>
          <w:lang w:val="en-AU"/>
        </w:rPr>
        <w:fldChar w:fldCharType="end"/>
      </w:r>
      <w:r w:rsidRPr="00F15D89">
        <w:rPr>
          <w:rFonts w:asciiTheme="minorHAnsi" w:hAnsiTheme="minorHAnsi" w:cstheme="minorHAnsi"/>
          <w:lang w:val="en-AU"/>
        </w:rPr>
        <w:t xml:space="preserve">. At a </w:t>
      </w:r>
      <w:r w:rsidR="006963FD">
        <w:rPr>
          <w:rFonts w:asciiTheme="minorHAnsi" w:hAnsiTheme="minorHAnsi" w:cstheme="minorHAnsi"/>
          <w:lang w:val="en-AU"/>
        </w:rPr>
        <w:t>smaller</w:t>
      </w:r>
      <w:r w:rsidRPr="00F15D89">
        <w:rPr>
          <w:rFonts w:asciiTheme="minorHAnsi" w:hAnsiTheme="minorHAnsi" w:cstheme="minorHAnsi"/>
          <w:lang w:val="en-AU"/>
        </w:rPr>
        <w:t xml:space="preserve"> scale, WBCs interact with the continental shel</w:t>
      </w:r>
      <w:r w:rsidR="00205464">
        <w:rPr>
          <w:rFonts w:asciiTheme="minorHAnsi" w:hAnsiTheme="minorHAnsi" w:cstheme="minorHAnsi"/>
          <w:lang w:val="en-AU"/>
        </w:rPr>
        <w:t>ves</w:t>
      </w:r>
      <w:r w:rsidRPr="00F15D89">
        <w:rPr>
          <w:rFonts w:asciiTheme="minorHAnsi" w:hAnsiTheme="minorHAnsi" w:cstheme="minorHAnsi"/>
          <w:lang w:val="en-AU"/>
        </w:rPr>
        <w:t xml:space="preserve"> to generate eddies, fronts and upwelling</w:t>
      </w:r>
      <w:r w:rsidR="00D62A3F" w:rsidRPr="00F15D89">
        <w:rPr>
          <w:rFonts w:asciiTheme="minorHAnsi" w:hAnsiTheme="minorHAnsi" w:cstheme="minorHAnsi"/>
          <w:lang w:val="en-AU"/>
        </w:rPr>
        <w:t xml:space="preserve"> </w:t>
      </w:r>
      <w:r w:rsidR="00205464">
        <w:rPr>
          <w:rFonts w:asciiTheme="minorHAnsi" w:hAnsiTheme="minorHAnsi" w:cstheme="minorHAnsi"/>
          <w:lang w:val="en-AU"/>
        </w:rPr>
        <w:t xml:space="preserve">that </w:t>
      </w:r>
      <w:r w:rsidR="00FF6405">
        <w:rPr>
          <w:rFonts w:asciiTheme="minorHAnsi" w:hAnsiTheme="minorHAnsi" w:cstheme="minorHAnsi"/>
          <w:lang w:val="en-AU"/>
        </w:rPr>
        <w:t>can</w:t>
      </w:r>
      <w:r w:rsidRPr="00F15D89">
        <w:rPr>
          <w:rFonts w:asciiTheme="minorHAnsi" w:hAnsiTheme="minorHAnsi" w:cstheme="minorHAnsi"/>
          <w:lang w:val="en-AU"/>
        </w:rPr>
        <w:t xml:space="preserve"> increas</w:t>
      </w:r>
      <w:r w:rsidR="00205464">
        <w:rPr>
          <w:rFonts w:asciiTheme="minorHAnsi" w:hAnsiTheme="minorHAnsi" w:cstheme="minorHAnsi"/>
          <w:lang w:val="en-AU"/>
        </w:rPr>
        <w:t>e</w:t>
      </w:r>
      <w:r w:rsidRPr="00F15D89">
        <w:rPr>
          <w:rFonts w:asciiTheme="minorHAnsi" w:hAnsiTheme="minorHAnsi" w:cstheme="minorHAnsi"/>
          <w:lang w:val="en-AU"/>
        </w:rPr>
        <w:t xml:space="preserve"> </w:t>
      </w:r>
      <w:r w:rsidR="00646040" w:rsidRPr="00F15D89">
        <w:rPr>
          <w:rFonts w:asciiTheme="minorHAnsi" w:hAnsiTheme="minorHAnsi" w:cstheme="minorHAnsi"/>
          <w:lang w:val="en-AU"/>
        </w:rPr>
        <w:t>transport</w:t>
      </w:r>
      <w:r w:rsidRPr="00F15D89">
        <w:rPr>
          <w:rFonts w:asciiTheme="minorHAnsi" w:hAnsiTheme="minorHAnsi" w:cstheme="minorHAnsi"/>
          <w:lang w:val="en-AU"/>
        </w:rPr>
        <w:t xml:space="preserve"> across the shelf </w:t>
      </w:r>
      <w:r w:rsidR="00D41212">
        <w:rPr>
          <w:rFonts w:asciiTheme="minorHAnsi" w:hAnsiTheme="minorHAnsi" w:cstheme="minorHAnsi"/>
          <w:lang w:val="en-AU"/>
        </w:rPr>
        <w:fldChar w:fldCharType="begin"/>
      </w:r>
      <w:r w:rsidR="00D41212">
        <w:rPr>
          <w:rFonts w:asciiTheme="minorHAnsi" w:hAnsiTheme="minorHAnsi" w:cstheme="minorHAnsi"/>
          <w:lang w:val="en-AU"/>
        </w:rPr>
        <w:instrText xml:space="preserve"> ADDIN ZOTERO_ITEM CSL_CITATION {"citationID":"8pr1fvzF","properties":{"formattedCitation":"(Malan {\\i{}et al.}, 2020)","plainCitation":"(Malan et al., 2020)","noteIndex":0},"citationItems":[{"id":751,"uris":["http://zotero.org/users/local/U6DoygBa/items/NLVVARLN"],"uri":["http://zotero.org/users/local/U6DoygBa/items/NLVVARLN"],"itemData":{"id":751,"type":"article-journal","abstract":"Abstract In western boundary current systems, sharp velocity gradients between the poleward flowing jet and coastal waters generally act to inhibit cross-shelf exchange. Downstream of jet separation, dynamic mesoscale eddies dominate the flow. In the East Australian Current System, counter-rotating eddy dipoles are often present which, in the appropriate configuration, have potential to drive cross-shelf transport. However, this eddy dipole mode is poorly understood in the framework of cross-shelf exchange and the effect of these structures on shelf waters is uncertain. Using 25 years of satellite altimetry, as well as in situ sampling of a typical dipole event, we investigate the characteristics of eddy-driven cross-shelf exchange. We show that the maximum onshore velocity is driven by an eddy dipole structure and occurs in a defined latitudinal band between 33°S and 34°S more than 50% of the time. We sample a typical eddy dipole and find a strong onshore jet, 37 km wide, with velocities up to 1.78 m s and a transport of at least 16 Sv. Hydrographic data from an autonomous underwater glider show that this jet manifests on the shelf as a subsurface intrusion of warm salty water extending from offshore up onto the midshelf. In the light of climatic changes in western boundary current transport and the increase in their eddy kinetic energy, understanding eddy-driven cross-shelf exchange is important to predict future changes to the shelf water mass.","container-title":"Journal of Geophysical Research: Oceans","DOI":"10.1029/2019jc015613","ISSN":"2169-9275","issue":"2","page":"e2019JC015613","title":"Eddy-Driven Cross-Shelf Transport in the East Australian Current Separation Zone","volume":"125","author":[{"family":"Malan","given":"Neil"},{"family":"Archer","given":"Matthew"},{"family":"Roughan","given":"Moninya"},{"family":"Cetina-Heredia","given":"Paulina"},{"family":"Hemming","given":"Michael"},{"family":"Rocha","given":"Carlos"},{"family":"Schaeffer","given":"Amandine"},{"family":"Suthers","given":"Iain"},{"family":"Queiroz","given":"Eduardo"}],"issued":{"date-parts":[["2020"]]}}}],"schema":"https://github.com/citation-style-language/schema/raw/master/csl-citation.json"} </w:instrText>
      </w:r>
      <w:r w:rsidR="00D41212">
        <w:rPr>
          <w:rFonts w:asciiTheme="minorHAnsi" w:hAnsiTheme="minorHAnsi" w:cstheme="minorHAnsi"/>
          <w:lang w:val="en-AU"/>
        </w:rPr>
        <w:fldChar w:fldCharType="separate"/>
      </w:r>
      <w:r w:rsidR="00D41212" w:rsidRPr="00D41212">
        <w:rPr>
          <w:rFonts w:ascii="Calibri" w:hAnsi="Calibri" w:cs="Calibri"/>
        </w:rPr>
        <w:t xml:space="preserve">(Malan </w:t>
      </w:r>
      <w:r w:rsidR="00D41212" w:rsidRPr="00D41212">
        <w:rPr>
          <w:rFonts w:ascii="Calibri" w:hAnsi="Calibri" w:cs="Calibri"/>
          <w:i/>
          <w:iCs/>
        </w:rPr>
        <w:t>et al.</w:t>
      </w:r>
      <w:r w:rsidR="00D41212" w:rsidRPr="00D41212">
        <w:rPr>
          <w:rFonts w:ascii="Calibri" w:hAnsi="Calibri" w:cs="Calibri"/>
        </w:rPr>
        <w:t>, 2020)</w:t>
      </w:r>
      <w:r w:rsidR="00D41212">
        <w:rPr>
          <w:rFonts w:asciiTheme="minorHAnsi" w:hAnsiTheme="minorHAnsi" w:cstheme="minorHAnsi"/>
          <w:lang w:val="en-AU"/>
        </w:rPr>
        <w:fldChar w:fldCharType="end"/>
      </w:r>
      <w:r w:rsidRPr="00F15D89">
        <w:rPr>
          <w:rFonts w:asciiTheme="minorHAnsi" w:hAnsiTheme="minorHAnsi" w:cstheme="minorHAnsi"/>
          <w:lang w:val="en-AU"/>
        </w:rPr>
        <w:t xml:space="preserve">. By increasing </w:t>
      </w:r>
      <w:r w:rsidR="006963FD">
        <w:rPr>
          <w:rFonts w:asciiTheme="minorHAnsi" w:hAnsiTheme="minorHAnsi" w:cstheme="minorHAnsi"/>
          <w:lang w:val="en-AU"/>
        </w:rPr>
        <w:t>upwelling</w:t>
      </w:r>
      <w:r w:rsidR="00646040" w:rsidRPr="00F15D89">
        <w:rPr>
          <w:rFonts w:asciiTheme="minorHAnsi" w:hAnsiTheme="minorHAnsi" w:cstheme="minorHAnsi"/>
          <w:lang w:val="en-AU"/>
        </w:rPr>
        <w:t xml:space="preserve"> of cold water</w:t>
      </w:r>
      <w:r w:rsidRPr="00F15D89">
        <w:rPr>
          <w:rFonts w:asciiTheme="minorHAnsi" w:hAnsiTheme="minorHAnsi" w:cstheme="minorHAnsi"/>
          <w:lang w:val="en-AU"/>
        </w:rPr>
        <w:t xml:space="preserve"> on the continental shelf</w:t>
      </w:r>
      <w:r w:rsidR="00423820">
        <w:rPr>
          <w:rFonts w:asciiTheme="minorHAnsi" w:hAnsiTheme="minorHAnsi" w:cstheme="minorHAnsi"/>
          <w:lang w:val="en-AU"/>
        </w:rPr>
        <w:t xml:space="preserve"> </w:t>
      </w:r>
      <w:r w:rsidR="00D41212">
        <w:rPr>
          <w:rFonts w:asciiTheme="minorHAnsi" w:hAnsiTheme="minorHAnsi" w:cstheme="minorHAnsi"/>
          <w:lang w:val="en-AU"/>
        </w:rPr>
        <w:fldChar w:fldCharType="begin"/>
      </w:r>
      <w:r w:rsidR="00D41212">
        <w:rPr>
          <w:rFonts w:asciiTheme="minorHAnsi" w:hAnsiTheme="minorHAnsi" w:cstheme="minorHAnsi"/>
          <w:lang w:val="en-AU"/>
        </w:rPr>
        <w:instrText xml:space="preserve"> ADDIN ZOTERO_ITEM CSL_CITATION {"citationID":"7Rk4w7qN","properties":{"formattedCitation":"(Schaeffer {\\i{}et al.}, 2013)","plainCitation":"(Schaeffer et al., 2013)","noteIndex":0},"citationItems":[{"id":164,"uris":["http://zotero.org/users/local/U6DoygBa/items/CNZWYK4B"],"uri":["http://zotero.org/users/local/U6DoygBa/items/CNZWYK4B"],"itemData":{"id":164,"type":"article-journal","container-title":"Journal of Physical Oceanography","DOI":"10.1175/jpo-d-14-0091.1","ISSN":"0022-3670","issue":"10","journalAbbreviation":"J. Phys. Oceanogr.","language":"English","page":"2812-2813","title":"Cross-shelf dynamics in a western boundary current regime: Implications for upwelling","volume":"44","author":[{"family":"Schaeffer","given":"A."},{"family":"Roughan","given":"M."},{"family":"Morris","given":"B. D."}],"issued":{"date-parts":[["2013",10]]}}}],"schema":"https://github.com/citation-style-language/schema/raw/master/csl-citation.json"} </w:instrText>
      </w:r>
      <w:r w:rsidR="00D41212">
        <w:rPr>
          <w:rFonts w:asciiTheme="minorHAnsi" w:hAnsiTheme="minorHAnsi" w:cstheme="minorHAnsi"/>
          <w:lang w:val="en-AU"/>
        </w:rPr>
        <w:fldChar w:fldCharType="separate"/>
      </w:r>
      <w:r w:rsidR="00D41212" w:rsidRPr="00D41212">
        <w:rPr>
          <w:rFonts w:ascii="Calibri" w:hAnsi="Calibri" w:cs="Calibri"/>
        </w:rPr>
        <w:t xml:space="preserve">(Schaeffer </w:t>
      </w:r>
      <w:r w:rsidR="00D41212" w:rsidRPr="00D41212">
        <w:rPr>
          <w:rFonts w:ascii="Calibri" w:hAnsi="Calibri" w:cs="Calibri"/>
          <w:i/>
          <w:iCs/>
        </w:rPr>
        <w:t>et al.</w:t>
      </w:r>
      <w:r w:rsidR="00D41212" w:rsidRPr="00D41212">
        <w:rPr>
          <w:rFonts w:ascii="Calibri" w:hAnsi="Calibri" w:cs="Calibri"/>
        </w:rPr>
        <w:t>, 2013)</w:t>
      </w:r>
      <w:r w:rsidR="00D41212">
        <w:rPr>
          <w:rFonts w:asciiTheme="minorHAnsi" w:hAnsiTheme="minorHAnsi" w:cstheme="minorHAnsi"/>
          <w:lang w:val="en-AU"/>
        </w:rPr>
        <w:fldChar w:fldCharType="end"/>
      </w:r>
      <w:r w:rsidRPr="00F15D89">
        <w:rPr>
          <w:rFonts w:asciiTheme="minorHAnsi" w:hAnsiTheme="minorHAnsi" w:cstheme="minorHAnsi"/>
          <w:lang w:val="en-AU"/>
        </w:rPr>
        <w:t>, WBCs contribut</w:t>
      </w:r>
      <w:r w:rsidR="008D27F6" w:rsidRPr="00F15D89">
        <w:rPr>
          <w:rFonts w:asciiTheme="minorHAnsi" w:hAnsiTheme="minorHAnsi" w:cstheme="minorHAnsi"/>
          <w:lang w:val="en-AU"/>
        </w:rPr>
        <w:t>e</w:t>
      </w:r>
      <w:r w:rsidRPr="00F15D89">
        <w:rPr>
          <w:rFonts w:asciiTheme="minorHAnsi" w:hAnsiTheme="minorHAnsi" w:cstheme="minorHAnsi"/>
          <w:lang w:val="en-AU"/>
        </w:rPr>
        <w:t xml:space="preserve"> to production through the supply of nutrients</w:t>
      </w:r>
      <w:r w:rsidR="00F6359A" w:rsidRPr="00F15D89">
        <w:rPr>
          <w:rFonts w:asciiTheme="minorHAnsi" w:hAnsiTheme="minorHAnsi" w:cstheme="minorHAnsi"/>
          <w:lang w:val="en-AU"/>
        </w:rPr>
        <w:t xml:space="preserve"> normally found in cooler deeper water</w:t>
      </w:r>
      <w:r w:rsidR="00FA4EB5" w:rsidRPr="00F15D89">
        <w:rPr>
          <w:rFonts w:asciiTheme="minorHAnsi" w:hAnsiTheme="minorHAnsi" w:cstheme="minorHAnsi"/>
          <w:lang w:val="en-AU"/>
        </w:rPr>
        <w:t xml:space="preserve"> </w:t>
      </w:r>
      <w:r w:rsidR="00D41212">
        <w:rPr>
          <w:rFonts w:asciiTheme="minorHAnsi" w:hAnsiTheme="minorHAnsi" w:cstheme="minorHAnsi"/>
          <w:lang w:val="en-AU"/>
        </w:rPr>
        <w:fldChar w:fldCharType="begin"/>
      </w:r>
      <w:r w:rsidR="00D41212">
        <w:rPr>
          <w:rFonts w:asciiTheme="minorHAnsi" w:hAnsiTheme="minorHAnsi" w:cstheme="minorHAnsi"/>
          <w:lang w:val="en-AU"/>
        </w:rPr>
        <w:instrText xml:space="preserve"> ADDIN ZOTERO_ITEM CSL_CITATION {"citationID":"7ngiddm3","properties":{"formattedCitation":"(Pereira Brandini {\\i{}et al.}, 2014)","plainCitation":"(Pereira Brandini et al., 2014)","noteIndex":0},"citationItems":[{"id":844,"uris":["http://zotero.org/users/local/U6DoygBa/items/CQGYIYQ7"],"uri":["http://zotero.org/users/local/U6DoygBa/items/CQGYIYQ7"],"itemData":{"id":844,"type":"article-journal","abstract":"The continental shelf of the South Brazilian Bight (Lat 23–28.5°S) is subject to bottom intrusions of the oceanic and nutrient-rich South Atlantic Central Waters (SACW) in summer, to compensate for the Ekman transport of surface waters offshore by northeasterly winds. In winter, shelf waters tend to overturn vertically due to tidal circulation and Ekman convergence of outer-shelf waters driven by southerly winds. From 9 November 2005 to 22 June 2006 the shelf off Santa Catarina State was surveyed to investigate hydrographic conditions and the seasonal dynamics of the plankton cross-shelf distribution and community structure. A strong wind-driven onshore bottom intrusion of the SACW with the formation of two independent deep chlorophyll maximum (DCM) layers on the shelf was clear. Chlorophyll concentrations ranged from 0.07 to 6.2mgm−3 and phytoplankton carbon biomass from 0.2 to 511µgCL−1, mostly as large centric diatoms and in spite of the numerical dominance of small pennates. The mid-shelf DCM was 12m thick between 38 and 50m (1–5% of irradiance) with mean chlorophyll concentrations up to 1.8mgm−3. The DCM on the outer shelf was formed between 60 and 70m depth (1–0.01% surface light) by small pennate diatoms and small phytoflagellates, with chlorophyll concentrations of 0.5–0.7mgm−3. Both DCMs were maintained independently from January to April 2006, and dispersed in June due to water column turnover during cold seasons. In the mid-shelf, the DCM was geographically extended towards the inner shelf and became thicker compared to pre- and post-intrusion periods. The freshwater species Aulacoseira granulata and large centric diatoms including the invasive Coscinodiscus wailesii were frequent along the shelf throughout the sampling period. Oncaea waldemari, Ctenocalanus vanus and Oithona plumifera usually dominated the zooplankton, which ranged from 23 to 7970 individualsm−3. Abundances were always higher on the inner shelf regardless of the season of the year. Abundance on the mid-shelf peaked following the onset of the intrusion of the nutrient-rich oceanic SACW in the lower euphotic zone and the enhancement of the DCM. A 6-step circulation model of diatoms coupled with shelf hydrodynamics is proposed as the main mechanism of retention of diatoms in the shelf system. The model suggests that diatoms resuspended in the nearshore are transported offshore by Ekman forces toward oligotrophic waters, where they sink faster due to poor nutrient conditions. Sinking cells find better nutrient conditions in the pycnocline/nutricline layers, become shade-adapted and increase their buoyancy, contributing to the formation of the DCM. Resting cells sinking out of the euphotic zone reach near-bottom layers or the sediments, from where they are carried back onshore by oceanic intrusions of the SACW. We suggest how this hydrodynamic circulation pattern of diatoms may take place in other subtropical shelf systems dominated by western boundary currents.","container-title":"Continental Shelf Research","DOI":"https://doi.org/10.1016/j.csr.2013.08.002","ISSN":"0278-4343","page":"61-75","title":"Deep chlorophyll maximum and plankton community response to oceanic bottom intrusions on the continental shelf in the South Brazilian Bight","volume":"89","author":[{"family":"Pereira Brandini","given":"Frederico"},{"family":"Nogueira","given":"Miodeli"},{"family":"Simião","given":"Monica"},{"family":"Carlos Ugaz Codina","given":"Juan"},{"family":"Almeida Noernberg","given":"Mauricio"}],"issued":{"date-parts":[["2014",10,15]]}}}],"schema":"https://github.com/citation-style-language/schema/raw/master/csl-citation.json"} </w:instrText>
      </w:r>
      <w:r w:rsidR="00D41212">
        <w:rPr>
          <w:rFonts w:asciiTheme="minorHAnsi" w:hAnsiTheme="minorHAnsi" w:cstheme="minorHAnsi"/>
          <w:lang w:val="en-AU"/>
        </w:rPr>
        <w:fldChar w:fldCharType="separate"/>
      </w:r>
      <w:r w:rsidR="00D41212" w:rsidRPr="00D41212">
        <w:rPr>
          <w:rFonts w:ascii="Calibri" w:hAnsi="Calibri" w:cs="Calibri"/>
        </w:rPr>
        <w:t xml:space="preserve">(Pereira Brandini </w:t>
      </w:r>
      <w:r w:rsidR="00D41212" w:rsidRPr="00D41212">
        <w:rPr>
          <w:rFonts w:ascii="Calibri" w:hAnsi="Calibri" w:cs="Calibri"/>
          <w:i/>
          <w:iCs/>
        </w:rPr>
        <w:t>et al.</w:t>
      </w:r>
      <w:r w:rsidR="00D41212" w:rsidRPr="00D41212">
        <w:rPr>
          <w:rFonts w:ascii="Calibri" w:hAnsi="Calibri" w:cs="Calibri"/>
        </w:rPr>
        <w:t>, 2014)</w:t>
      </w:r>
      <w:r w:rsidR="00D41212">
        <w:rPr>
          <w:rFonts w:asciiTheme="minorHAnsi" w:hAnsiTheme="minorHAnsi" w:cstheme="minorHAnsi"/>
          <w:lang w:val="en-AU"/>
        </w:rPr>
        <w:fldChar w:fldCharType="end"/>
      </w:r>
      <w:r w:rsidR="00F6359A" w:rsidRPr="00F15D89">
        <w:rPr>
          <w:rFonts w:asciiTheme="minorHAnsi" w:hAnsiTheme="minorHAnsi" w:cstheme="minorHAnsi"/>
          <w:lang w:val="en-AU"/>
        </w:rPr>
        <w:t>.</w:t>
      </w:r>
      <w:r w:rsidR="00206556" w:rsidRPr="00F15D89">
        <w:rPr>
          <w:rFonts w:asciiTheme="minorHAnsi" w:hAnsiTheme="minorHAnsi" w:cstheme="minorHAnsi"/>
          <w:lang w:val="en-AU"/>
        </w:rPr>
        <w:t xml:space="preserve"> </w:t>
      </w:r>
    </w:p>
    <w:p w14:paraId="75132CBB" w14:textId="388353EA" w:rsidR="0073606B" w:rsidRDefault="00D32402" w:rsidP="0053211D">
      <w:pPr>
        <w:pStyle w:val="Text"/>
        <w:spacing w:line="360" w:lineRule="auto"/>
        <w:rPr>
          <w:rFonts w:asciiTheme="minorHAnsi" w:hAnsiTheme="minorHAnsi" w:cstheme="minorHAnsi"/>
          <w:lang w:val="en-AU"/>
        </w:rPr>
      </w:pPr>
      <w:r>
        <w:rPr>
          <w:rFonts w:asciiTheme="minorHAnsi" w:hAnsiTheme="minorHAnsi" w:cstheme="minorHAnsi"/>
          <w:lang w:val="en-AU"/>
        </w:rPr>
        <w:t>O</w:t>
      </w:r>
      <w:r w:rsidRPr="00F15D89">
        <w:rPr>
          <w:rFonts w:asciiTheme="minorHAnsi" w:hAnsiTheme="minorHAnsi" w:cstheme="minorHAnsi"/>
          <w:lang w:val="en-AU"/>
        </w:rPr>
        <w:t>ceanographic features a</w:t>
      </w:r>
      <w:r>
        <w:rPr>
          <w:rFonts w:asciiTheme="minorHAnsi" w:hAnsiTheme="minorHAnsi" w:cstheme="minorHAnsi"/>
          <w:lang w:val="en-AU"/>
        </w:rPr>
        <w:t>re</w:t>
      </w:r>
      <w:r w:rsidRPr="00F15D89">
        <w:rPr>
          <w:rFonts w:asciiTheme="minorHAnsi" w:hAnsiTheme="minorHAnsi" w:cstheme="minorHAnsi"/>
          <w:lang w:val="en-AU"/>
        </w:rPr>
        <w:t xml:space="preserve"> key </w:t>
      </w:r>
      <w:r w:rsidR="006A6D93">
        <w:rPr>
          <w:rFonts w:asciiTheme="minorHAnsi" w:hAnsiTheme="minorHAnsi" w:cstheme="minorHAnsi"/>
          <w:lang w:val="en-AU"/>
        </w:rPr>
        <w:t>drivers</w:t>
      </w:r>
      <w:r w:rsidRPr="00F15D89">
        <w:rPr>
          <w:rFonts w:asciiTheme="minorHAnsi" w:hAnsiTheme="minorHAnsi" w:cstheme="minorHAnsi"/>
          <w:lang w:val="en-AU"/>
        </w:rPr>
        <w:t xml:space="preserve"> in the distribution</w:t>
      </w:r>
      <w:r>
        <w:rPr>
          <w:rFonts w:asciiTheme="minorHAnsi" w:hAnsiTheme="minorHAnsi" w:cstheme="minorHAnsi"/>
          <w:lang w:val="en-AU"/>
        </w:rPr>
        <w:t xml:space="preserve"> of zooplankton </w:t>
      </w:r>
      <w:r>
        <w:rPr>
          <w:rFonts w:asciiTheme="minorHAnsi" w:hAnsiTheme="minorHAnsi" w:cstheme="minorHAnsi"/>
          <w:lang w:val="en-AU"/>
        </w:rPr>
        <w:fldChar w:fldCharType="begin"/>
      </w:r>
      <w:r>
        <w:rPr>
          <w:rFonts w:asciiTheme="minorHAnsi" w:hAnsiTheme="minorHAnsi" w:cstheme="minorHAnsi"/>
          <w:lang w:val="en-AU"/>
        </w:rPr>
        <w:instrText xml:space="preserve"> ADDIN ZOTERO_ITEM CSL_CITATION {"citationID":"LndoVH8p","properties":{"formattedCitation":"(Coyle and Pinchuk, 2002; Skar\\uc0\\u240{}hamar {\\i{}et al.}, 2007)","plainCitation":"(Coyle and Pinchuk, 2002; Skarðhamar et al., 2007)","noteIndex":0},"citationItems":[{"id":436,"uris":["http://zotero.org/users/local/U6DoygBa/items/75WJLRR8"],"uri":["http://zotero.org/users/local/U6DoygBa/items/75WJLRR8"],"itemData":{"id":436,"type":"article-journal","abstract":"Zooplankton abundance and biomass were measured during spring and late summer on the inner shelf of the southeastern Bering Sea in years of climate extremes. Samples were taken during late spring and late summer of three years: 1997, a year of moderate spring ice cover and unusually warm, calm summer conditions; 1998, a year of warm, but stormy summer conditions with very little spring ice cover; and 1999, a year of extensive spring ice cover, cold spring conditions and storms during spring and summer. Mean water column temperature was significantly lower during June 1999 than June 1998 and 1997. Copepod abundance and biomass during June were correlated with mean water column temperature and mean temperature below the thermocline. Mean calanoid abundance during June 1999 was 8–52% of the mean abundance during 1998 and 1997. Significantly lower abundances during June 1999 were observed for Calanus marshallae, Acartia spp., Pseudocalanus spp. and calanoid nauplii. Significant interannual differences in mean water column temperature and calanoid abundance during late summer (late July–early September) were not detected. The Hirst–Lampitt equations were used to estimate the mean daily copepod production during the warm and cold years. The mean production estimate during warm conditions was 13 mg C m−2 d−1, with a range of 3–37 mg C m−2 d−1, similar to previous estimates. Production estimates during the cold spring, 1999, were 3–4% of the production during warm periods. Assuming a 35% gross growth efficiency, calanoids could consume an average of 37 mg C m−2 d−1 during warm periods, but only about 2.6 mg C m−2 d−1 during a cold spring. Comparison of the above estimates to concurrent measures of primary production indicate that during warm, calm seasons, calanoids could remove most or all of the available water column primary production, thus indicating that calanoids may have been food limited. During cool conditions, the calanoids could remove only about 3% of the estimated daily primary production. Lower post-bloom primary production rates and higher calanoid grazing rates may result in substantially lower annual carbon flux to benthic communities on the inner shelf during warm calm years relative to cold years with extensive spring ice cover.","container-title":"Progress in Oceanography","DOI":"https://doi.org/10.1016/S0079-6611(02)00077-0","ISSN":"0079-6611","issue":"1","page":"177-194","title":"Climate-related differences in zooplankton density and growth on the inner shelf of the southeastern Bering Sea","volume":"55","author":[{"family":"Coyle","given":"K. O."},{"family":"Pinchuk","given":"A. I."}],"issued":{"date-parts":[["2002",10,1]]}}},{"id":1324,"uris":["http://zotero.org/users/local/U6DoygBa/items/RFTYU48I"],"uri":["http://zotero.org/users/local/U6DoygBa/items/RFTYU48I"],"itemData":{"id":1324,"type":"article-journal","abstract":"Plankton distribution, hydrography and circulation dynamics were investigated in a shelf area off Northern Norway in June 2000 and June 2001. CTD and Optical Plankton Counter data were obtained from the upper 200m by towing an undulating underwater vehicle across the continental shelf and shelf slope. In both years the front between Atlantic Water and Norwegian Coastal Water was sharp in the region west of the shelf break. In June 2000, convergence zones with lower salinities and higher temperatures than the ambient water were detected in the upper 30m of the water column over the shelf with a corresponding increase in concentrations of phytoplankton and zooplankton. An interpretation of the field data combined with numerical 3D model simulations indicated that the observed patchiness of phytoplankton and zooplankton in these areas possibly originated from plumes of plankton-rich fjord water trapped in eddies over the banks. Such convergence structures were not observed in June 2001. The differing levels of freshwater discharge and the differing wind conditions before and during the two cruise periods can explain the observed differences in hydrography over the shelf, and are likely to have effect on the plankton distribution.","collection-title":"Hydrodynamic control of aquatic ecosystem processes","container-title":"Estuarine, Coastal and Shelf Science","DOI":"10.1016/j.ecss.2007.05.044","ISSN":"0272-7714","issue":"3","journalAbbreviation":"Estuarine, Coastal and Shelf Science","language":"en","page":"381-392","source":"ScienceDirect","title":"Plankton distributions related to hydrography and circulation dynamics on a narrow continental shelf off Northern Norway","volume":"75","author":[{"family":"Skarðhamar","given":"Jofrid"},{"family":"Slagstad","given":"Dag"},{"family":"Edvardsen","given":"Are"}],"issued":{"date-parts":[["2007",11,1]]}}}],"schema":"https://github.com/citation-style-language/schema/raw/master/csl-citation.json"} </w:instrText>
      </w:r>
      <w:r>
        <w:rPr>
          <w:rFonts w:asciiTheme="minorHAnsi" w:hAnsiTheme="minorHAnsi" w:cstheme="minorHAnsi"/>
          <w:lang w:val="en-AU"/>
        </w:rPr>
        <w:fldChar w:fldCharType="separate"/>
      </w:r>
      <w:r w:rsidRPr="00366C81">
        <w:rPr>
          <w:rFonts w:ascii="Calibri" w:hAnsi="Calibri" w:cs="Calibri"/>
        </w:rPr>
        <w:t xml:space="preserve">(Coyle and Pinchuk, 2002; Skarðhamar </w:t>
      </w:r>
      <w:r w:rsidRPr="00366C81">
        <w:rPr>
          <w:rFonts w:ascii="Calibri" w:hAnsi="Calibri" w:cs="Calibri"/>
          <w:i/>
          <w:iCs/>
        </w:rPr>
        <w:t>et al.</w:t>
      </w:r>
      <w:r w:rsidRPr="00366C81">
        <w:rPr>
          <w:rFonts w:ascii="Calibri" w:hAnsi="Calibri" w:cs="Calibri"/>
        </w:rPr>
        <w:t>, 2007)</w:t>
      </w:r>
      <w:r>
        <w:rPr>
          <w:rFonts w:asciiTheme="minorHAnsi" w:hAnsiTheme="minorHAnsi" w:cstheme="minorHAnsi"/>
          <w:lang w:val="en-AU"/>
        </w:rPr>
        <w:fldChar w:fldCharType="end"/>
      </w:r>
      <w:r>
        <w:rPr>
          <w:rFonts w:asciiTheme="minorHAnsi" w:hAnsiTheme="minorHAnsi" w:cstheme="minorHAnsi"/>
          <w:lang w:val="en-AU"/>
        </w:rPr>
        <w:t>.</w:t>
      </w:r>
      <w:r w:rsidRPr="00F15D89">
        <w:rPr>
          <w:rFonts w:asciiTheme="minorHAnsi" w:hAnsiTheme="minorHAnsi" w:cstheme="minorHAnsi"/>
          <w:lang w:val="en-AU"/>
        </w:rPr>
        <w:t xml:space="preserve"> The distribution of zooplankton is the result of a number of factors including physical mechanisms such as transport and retention, biological factors including prey availability and predator abundance as well as behavio</w:t>
      </w:r>
      <w:r>
        <w:rPr>
          <w:rFonts w:asciiTheme="minorHAnsi" w:hAnsiTheme="minorHAnsi" w:cstheme="minorHAnsi"/>
          <w:lang w:val="en-AU"/>
        </w:rPr>
        <w:t>u</w:t>
      </w:r>
      <w:r w:rsidRPr="00F15D89">
        <w:rPr>
          <w:rFonts w:asciiTheme="minorHAnsi" w:hAnsiTheme="minorHAnsi" w:cstheme="minorHAnsi"/>
          <w:lang w:val="en-AU"/>
        </w:rPr>
        <w:t xml:space="preserve">r of the zooplankton </w:t>
      </w:r>
      <w:r>
        <w:rPr>
          <w:rFonts w:asciiTheme="minorHAnsi" w:hAnsiTheme="minorHAnsi" w:cstheme="minorHAnsi"/>
          <w:lang w:val="en-AU"/>
        </w:rPr>
        <w:fldChar w:fldCharType="begin"/>
      </w:r>
      <w:r w:rsidR="0009116A">
        <w:rPr>
          <w:rFonts w:asciiTheme="minorHAnsi" w:hAnsiTheme="minorHAnsi" w:cstheme="minorHAnsi"/>
          <w:lang w:val="en-AU"/>
        </w:rPr>
        <w:instrText xml:space="preserve"> ADDIN ZOTERO_ITEM CSL_CITATION {"citationID":"buDaH9HW","properties":{"formattedCitation":"(Huntley {\\i{}et al.}, 2000)","plainCitation":"(Huntley et al., 2000)","noteIndex":0},"citationItems":[{"id":604,"uris":["http://zotero.org/users/local/U6DoygBa/items/J3DGV5HG"],"uri":["http://zotero.org/users/local/U6DoygBa/items/J3DGV5HG"],"itemData":{"id":604,"type":"article-journal","abstract":"ABSTRACT: Zooplankton in the central jet of the California Current and an adjacent mesoscale cyclonic eddy centered at 125.1°W, 38.4°N were studied in early July, 1993, using a SeaSoar-mounted Optical Plankton Counter. Within 3 d after the 2 d survey of these mesoscale features we completed a MOCNESS transect across the study area. Zooplankton in the rapidly moving (&gt;40 cm s&lt;sup&gt;-1&lt;/sup&gt; near surface) jet were negatively correlated with the vertical distribution of phytoplankton biomass, which displayed strong fluorescence maxima in the upper 200 m. Zooplankton in the recirculating eddy, however, were positively correlated with fluorescence maxima at the pycnocline (ca 50 m) and at 150 m. Euphausiids, dominated by &lt;i&gt;Euphausia pacifica&lt;/i&gt;, and the copepod &lt;i&gt;Calanus pacificus&lt;/i&gt; accounted for most of the zooplankton in the upper 50 m of the eddy, while the copepod &lt;i&gt;Metridia pacifica&lt;/i&gt; dominated the abundance maximum of medium size zooplankton at 150 m. These species were also present in the jet, but male:female ratios of the 2 copepod species differed greatly, suggesting that populations within the jet and the eddy were distinct from one another. Earlier observations of the cyclonic eddy indicate that it departed California coastal waters in April; resident zooplankton populations may have gone through several generations before they reached the position at which we found it in July. Waters of the jet, by contrast, probably departed from the California coastal region in mid-June, so that its populations of zooplankton may have been essentially the same as those advected to our sampling location.","container-title":"Marine Ecology Progress Series","page":"165-178","title":"Zooplankton dynamics in a mesoscale eddy-jet system off California","volume":"201","author":[{"family":"Huntley","given":"M. E."},{"family":"GonzÃ</w:instrText>
      </w:r>
      <w:r w:rsidR="0009116A">
        <w:rPr>
          <w:rFonts w:ascii="Calibri" w:hAnsi="Calibri" w:cs="Calibri"/>
          <w:lang w:val="en-AU"/>
        </w:rPr>
        <w:instrText>Â¡</w:instrText>
      </w:r>
      <w:r w:rsidR="0009116A">
        <w:rPr>
          <w:rFonts w:asciiTheme="minorHAnsi" w:hAnsiTheme="minorHAnsi" w:cstheme="minorHAnsi"/>
          <w:lang w:val="en-AU"/>
        </w:rPr>
        <w:instrText xml:space="preserve">lez","given":"A."},{"family":"Zhu","given":"Y."},{"family":"Zhou","given":"M."},{"family":"Irigoien","given":"X."}],"issued":{"date-parts":[["2000"]]}}}],"schema":"https://github.com/citation-style-language/schema/raw/master/csl-citation.json"} </w:instrText>
      </w:r>
      <w:r>
        <w:rPr>
          <w:rFonts w:asciiTheme="minorHAnsi" w:hAnsiTheme="minorHAnsi" w:cstheme="minorHAnsi"/>
          <w:lang w:val="en-AU"/>
        </w:rPr>
        <w:fldChar w:fldCharType="separate"/>
      </w:r>
      <w:r w:rsidRPr="004A328F">
        <w:rPr>
          <w:rFonts w:ascii="Calibri" w:hAnsi="Calibri" w:cs="Calibri"/>
        </w:rPr>
        <w:t xml:space="preserve">(Huntley </w:t>
      </w:r>
      <w:r w:rsidRPr="004A328F">
        <w:rPr>
          <w:rFonts w:ascii="Calibri" w:hAnsi="Calibri" w:cs="Calibri"/>
          <w:i/>
          <w:iCs/>
        </w:rPr>
        <w:t>et al.</w:t>
      </w:r>
      <w:r w:rsidRPr="004A328F">
        <w:rPr>
          <w:rFonts w:ascii="Calibri" w:hAnsi="Calibri" w:cs="Calibri"/>
        </w:rPr>
        <w:t>, 2000)</w:t>
      </w:r>
      <w:r>
        <w:rPr>
          <w:rFonts w:asciiTheme="minorHAnsi" w:hAnsiTheme="minorHAnsi" w:cstheme="minorHAnsi"/>
          <w:lang w:val="en-AU"/>
        </w:rPr>
        <w:fldChar w:fldCharType="end"/>
      </w:r>
      <w:r w:rsidRPr="00F15D89">
        <w:rPr>
          <w:rFonts w:asciiTheme="minorHAnsi" w:hAnsiTheme="minorHAnsi" w:cstheme="minorHAnsi"/>
          <w:lang w:val="en-AU"/>
        </w:rPr>
        <w:t>.</w:t>
      </w:r>
      <w:r>
        <w:rPr>
          <w:rFonts w:asciiTheme="minorHAnsi" w:hAnsiTheme="minorHAnsi" w:cstheme="minorHAnsi"/>
          <w:lang w:val="en-AU"/>
        </w:rPr>
        <w:t xml:space="preserve"> </w:t>
      </w:r>
      <w:r w:rsidR="0073606B">
        <w:rPr>
          <w:rFonts w:asciiTheme="minorHAnsi" w:hAnsiTheme="minorHAnsi" w:cstheme="minorHAnsi"/>
          <w:lang w:val="en-AU"/>
        </w:rPr>
        <w:t>A combination of nutrients from upwelling and terrestrial inputs are thought to be the cause of generally higher biomasses of zooplankton on the continental shelf compared with adjacent oceanic regions</w:t>
      </w:r>
      <w:r w:rsidR="006F301F">
        <w:rPr>
          <w:rFonts w:asciiTheme="minorHAnsi" w:hAnsiTheme="minorHAnsi" w:cstheme="minorHAnsi"/>
          <w:lang w:val="en-AU"/>
        </w:rPr>
        <w:t>.</w:t>
      </w:r>
      <w:r w:rsidR="0073606B">
        <w:rPr>
          <w:rFonts w:asciiTheme="minorHAnsi" w:hAnsiTheme="minorHAnsi" w:cstheme="minorHAnsi"/>
          <w:lang w:val="en-AU"/>
        </w:rPr>
        <w:t xml:space="preserve"> </w:t>
      </w:r>
      <w:r w:rsidR="00E53F74">
        <w:rPr>
          <w:rFonts w:asciiTheme="minorHAnsi" w:hAnsiTheme="minorHAnsi" w:cstheme="minorHAnsi"/>
          <w:lang w:val="en-AU"/>
        </w:rPr>
        <w:t>H</w:t>
      </w:r>
      <w:r>
        <w:rPr>
          <w:rFonts w:asciiTheme="minorHAnsi" w:hAnsiTheme="minorHAnsi" w:cstheme="minorHAnsi"/>
          <w:lang w:val="en-AU"/>
        </w:rPr>
        <w:t xml:space="preserve">igher </w:t>
      </w:r>
      <w:r w:rsidR="00E53F74">
        <w:rPr>
          <w:rFonts w:asciiTheme="minorHAnsi" w:hAnsiTheme="minorHAnsi" w:cstheme="minorHAnsi"/>
          <w:lang w:val="en-AU"/>
        </w:rPr>
        <w:t xml:space="preserve">zooplankton </w:t>
      </w:r>
      <w:r>
        <w:rPr>
          <w:rFonts w:asciiTheme="minorHAnsi" w:hAnsiTheme="minorHAnsi" w:cstheme="minorHAnsi"/>
          <w:lang w:val="en-AU"/>
        </w:rPr>
        <w:t>biomass on the continental shelf</w:t>
      </w:r>
      <w:r w:rsidR="0073606B">
        <w:rPr>
          <w:rFonts w:asciiTheme="minorHAnsi" w:hAnsiTheme="minorHAnsi" w:cstheme="minorHAnsi"/>
          <w:lang w:val="en-AU"/>
        </w:rPr>
        <w:t xml:space="preserve"> has been observed in the southeast Atlantic </w:t>
      </w:r>
      <w:r w:rsidR="0073606B">
        <w:rPr>
          <w:rFonts w:asciiTheme="minorHAnsi" w:hAnsiTheme="minorHAnsi" w:cstheme="minorHAnsi"/>
          <w:lang w:val="en-AU"/>
        </w:rPr>
        <w:fldChar w:fldCharType="begin"/>
      </w:r>
      <w:r w:rsidR="0073606B">
        <w:rPr>
          <w:rFonts w:asciiTheme="minorHAnsi" w:hAnsiTheme="minorHAnsi" w:cstheme="minorHAnsi"/>
          <w:lang w:val="en-AU"/>
        </w:rPr>
        <w:instrText xml:space="preserve"> ADDIN ZOTERO_ITEM CSL_CITATION {"citationID":"seKbCKyx","properties":{"formattedCitation":"(Marcolin {\\i{}et al.}, 2013)","plainCitation":"(Marcolin et al., 2013)","noteIndex":0},"citationItems":[{"id":762,"uris":["http://zotero.org/users/local/U6DoygBa/items/IICX74LG"],"uri":["http://zotero.org/users/local/U6DoygBa/items/IICX74LG"],"itemData":{"id":762,"type":"article-journal","abstract":"The biomass size spectrum provides valuable information about the functioning of plankton systems. We evaluated hydrographic and bathymetric influences on biomass size spectra and on vertical distributions of plankton and seston above the Abrolhos Bank and in adjacent oceanic areas off Eastern Brazil. We used both in situ Laser Optical Particle Counter (LOPC) and preserved plankton samples analyzed with a ZooScan system to determine seston and plankton abundances, size distributions, and biomasses. Shelf stations, including those on the Abrolhos Bank, had higher particle concentrations and mesozooplankton biomasses than the vertically stratified oceanic stations. The latter were influenced by cold, nutrient-rich South Atlantic Central Water (SACW) below the mixed layer, particularly toward the south of the study area. Small particles (&lt;1mm) were more abundant above and within the pycnocline, whereas large particles (&gt;1mm) had a more heterogeneous vertical distribution, but were more abundant above the pycnocline, especially at the oceanic stations. Calanoid copepods usually dominated the mesozooplankton biomass spectra, but were accompanied by cyclopoids, appendicularians, and ostracods, the latter being particularly abundant during nighttime stations on the Abrolhos Bank. Both LOPC and ZooScan data showed significant differences in NBSS slopes and intercepts between shelf and oceanic stations. The higher intercepts and steeper slopes over the shelf are characteristic of higher productivity. The shallower slopes and presence of more biomass in larger particles indicate a more important contribution of large organisms and higher energy transfer efficiencies at the open ocean stations. Our results highlight the importance of the Abrolhos Bank for pelagic production in an otherwise oligotrophic ocean.","container-title":"Continental Shelf Research","DOI":"https://doi.org/10.1016/j.csr.2013.09.022","ISSN":"0278-4343","page":"74-87","title":"Plankton and seston size spectra estimated by the LOPC and ZooScan in the Abrolhos Bank ecosystem (SE Atlantic)","volume":"70","author":[{"family":"Marcolin","given":"Catarina da Rocha"},{"family":"Schultes","given":"Sabine"},{"family":"Jackson","given":"George A."},{"family":"Lopes","given":"Rubens M."}],"issued":{"date-parts":[["2013",11,1]]}}}],"schema":"https://github.com/citation-style-language/schema/raw/master/csl-citation.json"} </w:instrText>
      </w:r>
      <w:r w:rsidR="0073606B">
        <w:rPr>
          <w:rFonts w:asciiTheme="minorHAnsi" w:hAnsiTheme="minorHAnsi" w:cstheme="minorHAnsi"/>
          <w:lang w:val="en-AU"/>
        </w:rPr>
        <w:fldChar w:fldCharType="separate"/>
      </w:r>
      <w:r w:rsidR="0073606B" w:rsidRPr="00BF04EA">
        <w:rPr>
          <w:rFonts w:ascii="Calibri" w:hAnsi="Calibri" w:cs="Calibri"/>
        </w:rPr>
        <w:t xml:space="preserve">(Marcolin </w:t>
      </w:r>
      <w:r w:rsidR="0073606B" w:rsidRPr="00BF04EA">
        <w:rPr>
          <w:rFonts w:ascii="Calibri" w:hAnsi="Calibri" w:cs="Calibri"/>
          <w:i/>
          <w:iCs/>
        </w:rPr>
        <w:t>et al.</w:t>
      </w:r>
      <w:r w:rsidR="0073606B" w:rsidRPr="00BF04EA">
        <w:rPr>
          <w:rFonts w:ascii="Calibri" w:hAnsi="Calibri" w:cs="Calibri"/>
        </w:rPr>
        <w:t>, 2013)</w:t>
      </w:r>
      <w:r w:rsidR="0073606B">
        <w:rPr>
          <w:rFonts w:asciiTheme="minorHAnsi" w:hAnsiTheme="minorHAnsi" w:cstheme="minorHAnsi"/>
          <w:lang w:val="en-AU"/>
        </w:rPr>
        <w:fldChar w:fldCharType="end"/>
      </w:r>
      <w:r w:rsidR="0073606B">
        <w:rPr>
          <w:rFonts w:asciiTheme="minorHAnsi" w:hAnsiTheme="minorHAnsi" w:cstheme="minorHAnsi"/>
          <w:lang w:val="en-AU"/>
        </w:rPr>
        <w:t xml:space="preserve">, northeast Atlantic </w:t>
      </w:r>
      <w:r w:rsidR="0073606B">
        <w:rPr>
          <w:rFonts w:asciiTheme="minorHAnsi" w:hAnsiTheme="minorHAnsi" w:cstheme="minorHAnsi"/>
          <w:lang w:val="en-AU"/>
        </w:rPr>
        <w:fldChar w:fldCharType="begin"/>
      </w:r>
      <w:r w:rsidR="0073606B">
        <w:rPr>
          <w:rFonts w:asciiTheme="minorHAnsi" w:hAnsiTheme="minorHAnsi" w:cstheme="minorHAnsi"/>
          <w:lang w:val="en-AU"/>
        </w:rPr>
        <w:instrText xml:space="preserve"> ADDIN ZOTERO_ITEM CSL_CITATION {"citationID":"5JwkAEHS","properties":{"formattedCitation":"(Sourisseau and Carlotti, 2006; Irigoien {\\i{}et al.}, 2009; Vandromme {\\i{}et al.}, 2014)","plainCitation":"(Sourisseau and Carlotti, 2006; Irigoien et al., 2009; Vandromme et al., 2014)","noteIndex":0},"citationItems":[{"id":990,"uris":["http://zotero.org/users/local/U6DoygBa/items/78GH7NM5"],"uri":["http://zotero.org/users/local/U6DoygBa/items/78GH7NM5"],"itemData":{"id":990,"type":"article-journal","abstract":"During two cruises in springtime (18 March to 13 April 2000 and 27 March to 4 June 2001), the whole French continental shelf of the Bay of Biscay was sampled to obtain an overview on the zooplankton community size structure. A laboratory optical plankton counter (OPC-1L) was used to process plankton net tow samples and estimate abundance, biovolume, and general characteristics of size spectra. In a second step, biomass estimates were extrapolated from size by using a conversion factor. Both biomass and abundance estimates show spatial patterns with a clear coastal-open sea gradient for both years. The coastal area was characterized by the highest biomasses and abundances per volume. A first analysis of the zooplankton community size spectra was made by using the slope of the normalized biomass size spectrum. Different spatial patterns of zooplankton size spectra were highlighted for spring 2000 and 2001. The highest slopes were found for the coastal zone, showing a large ratio of small organisms, although this was less marked in the springtime 2000. Stations characterized by high proportions of large organisms were located in majority in the north of the bay and at the shelf break. A second analysis using the size probability distributions of organisms revealed a nearly permanent nonlinearity of probability distributions. This implied the community structure was not in an equilibrium state during spring and this nonlinearity could be locally related to dominant species dynamics.","container-title":"Journal of Geophysical Research: Oceans","DOI":"10.1029/2005jc003063","ISSN":"0148-0227","issue":"C5","title":"Spatial distribution of zooplankton size spectra on the French continental shelf of the Bay of Biscay during spring 2000 and 2001","volume":"111","author":[{"family":"Sourisseau","given":"Marc"},{"family":"Carlotti","given":"François"}],"issued":{"date-parts":[["2006"]]}}},{"id":608,"uris":["http://zotero.org/users/local/U6DoygBa/items/8G3MEPF9"],"uri":["http://zotero.org/users/local/U6DoygBa/items/8G3MEPF9"],"itemData":{"id":608,"type":"article-journal","abstract":"The objective of this study was to investigate whether successive recruitment failures in the anchovy fishery in the Bay of Biscay were due to changes in the zooplankton biomass or composition. Image analysis and automatic recognition were used to analyse zooplankton samples collected during diel egg production method spring surveys from 1998 to 2006. We were not able to detect any trend in zooplankton biomass during this period. The zooplankton spatial distribution showed permanent features with large organisms being more abundant over the shelf break and outer areas. Finally, we found a negative correlation between anchovy recruitment and zooplankton biomass which suggests that the 2002–2006 failures in anchovy recruitment in the Bay of Biscay are not due to a decrease in mesozooplankton biomass.","container-title":"Journal of Plankton Research","DOI":"10.1093/plankt/fbn096","ISSN":"0142-7873","issue":"1","page":"1-17","title":"Spring zooplankton distribution in the Bay of Biscay from 1998 to 2006 in relation with anchovy recruitment","volume":"31","author":[{"family":"Irigoien","given":"Xabier"},{"family":"Fernandes","given":"Jose Antonio"},{"family":"Grosjean","given":"Philippe"},{"family":"Denis","given":"Kevin"},{"family":"Albaina","given":"Aitor"},{"family":"Santos","given":"Maria"}],"issued":{"date-parts":[["2009"]]}}},{"id":1032,"uris":["http://zotero.org/users/local/U6DoygBa/items/VUTLB342"],"uri":["http://zotero.org/users/local/U6DoygBa/items/VUTLB342"],"itemData":{"id":1032,"type":"article-journal","container-title":"Ocean Science","page":"821-835","title":"Springtime zooplankton size structure over the continental shelf of the Bay of Biscay","volume":"10","author":[{"family":"Vandromme","given":"P."},{"family":"Nogueira","given":"E."},{"family":"Huret","given":"M."},{"family":"Lopez-Urrutia","given":"Á"},{"family":"González","given":"G. González-Nuevo"},{"family":"Sourisseau","given":"M."},{"family":"Petitgas","given":"P."}],"issued":{"date-parts":[["2014"]]}}}],"schema":"https://github.com/citation-style-language/schema/raw/master/csl-citation.json"} </w:instrText>
      </w:r>
      <w:r w:rsidR="0073606B">
        <w:rPr>
          <w:rFonts w:asciiTheme="minorHAnsi" w:hAnsiTheme="minorHAnsi" w:cstheme="minorHAnsi"/>
          <w:lang w:val="en-AU"/>
        </w:rPr>
        <w:fldChar w:fldCharType="separate"/>
      </w:r>
      <w:r w:rsidR="0073606B" w:rsidRPr="0097460E">
        <w:rPr>
          <w:rFonts w:ascii="Calibri" w:hAnsi="Calibri" w:cs="Calibri"/>
        </w:rPr>
        <w:t xml:space="preserve">(Sourisseau and Carlotti, 2006; Irigoien </w:t>
      </w:r>
      <w:r w:rsidR="0073606B" w:rsidRPr="0097460E">
        <w:rPr>
          <w:rFonts w:ascii="Calibri" w:hAnsi="Calibri" w:cs="Calibri"/>
          <w:i/>
          <w:iCs/>
        </w:rPr>
        <w:t>et al.</w:t>
      </w:r>
      <w:r w:rsidR="0073606B" w:rsidRPr="0097460E">
        <w:rPr>
          <w:rFonts w:ascii="Calibri" w:hAnsi="Calibri" w:cs="Calibri"/>
        </w:rPr>
        <w:t xml:space="preserve">, 2009; Vandromme </w:t>
      </w:r>
      <w:r w:rsidR="0073606B" w:rsidRPr="0097460E">
        <w:rPr>
          <w:rFonts w:ascii="Calibri" w:hAnsi="Calibri" w:cs="Calibri"/>
          <w:i/>
          <w:iCs/>
        </w:rPr>
        <w:t>et al.</w:t>
      </w:r>
      <w:r w:rsidR="0073606B" w:rsidRPr="0097460E">
        <w:rPr>
          <w:rFonts w:ascii="Calibri" w:hAnsi="Calibri" w:cs="Calibri"/>
        </w:rPr>
        <w:t>, 2014)</w:t>
      </w:r>
      <w:r w:rsidR="0073606B">
        <w:rPr>
          <w:rFonts w:asciiTheme="minorHAnsi" w:hAnsiTheme="minorHAnsi" w:cstheme="minorHAnsi"/>
          <w:lang w:val="en-AU"/>
        </w:rPr>
        <w:fldChar w:fldCharType="end"/>
      </w:r>
      <w:r w:rsidR="0073606B">
        <w:rPr>
          <w:rFonts w:asciiTheme="minorHAnsi" w:hAnsiTheme="minorHAnsi" w:cstheme="minorHAnsi"/>
          <w:lang w:val="en-AU"/>
        </w:rPr>
        <w:t xml:space="preserve"> and southwest Atlantic </w:t>
      </w:r>
      <w:r w:rsidR="0073606B">
        <w:rPr>
          <w:rFonts w:asciiTheme="minorHAnsi" w:hAnsiTheme="minorHAnsi" w:cstheme="minorHAnsi"/>
          <w:lang w:val="en-AU"/>
        </w:rPr>
        <w:fldChar w:fldCharType="begin"/>
      </w:r>
      <w:r w:rsidR="0073606B">
        <w:rPr>
          <w:rFonts w:asciiTheme="minorHAnsi" w:hAnsiTheme="minorHAnsi" w:cstheme="minorHAnsi"/>
          <w:lang w:val="en-AU"/>
        </w:rPr>
        <w:instrText xml:space="preserve"> ADDIN ZOTERO_ITEM CSL_CITATION {"citationID":"gCJXOrt3","properties":{"formattedCitation":"(Pereira Brandini {\\i{}et al.}, 2014)","plainCitation":"(Pereira Brandini et al., 2014)","noteIndex":0},"citationItems":[{"id":844,"uris":["http://zotero.org/users/local/U6DoygBa/items/CQGYIYQ7"],"uri":["http://zotero.org/users/local/U6DoygBa/items/CQGYIYQ7"],"itemData":{"id":844,"type":"article-journal","abstract":"The continental shelf of the South Brazilian Bight (Lat 23–28.5°S) is subject to bottom intrusions of the oceanic and nutrient-rich South Atlantic Central Waters (SACW) in summer, to compensate for the Ekman transport of surface waters offshore by northeasterly winds. In winter, shelf waters tend to overturn vertically due to tidal circulation and Ekman convergence of outer-shelf waters driven by southerly winds. From 9 November 2005 to 22 June 2006 the shelf off Santa Catarina State was surveyed to investigate hydrographic conditions and the seasonal dynamics of the plankton cross-shelf distribution and community structure. A strong wind-driven onshore bottom intrusion of the SACW with the formation of two independent deep chlorophyll maximum (DCM) layers on the shelf was clear. Chlorophyll concentrations ranged from 0.07 to 6.2mgm−3 and phytoplankton carbon biomass from 0.2 to 511µgCL−1, mostly as large centric diatoms and in spite of the numerical dominance of small pennates. The mid-shelf DCM was 12m thick between 38 and 50m (1–5% of irradiance) with mean chlorophyll concentrations up to 1.8mgm−3. The DCM on the outer shelf was formed between 60 and 70m depth (1–0.01% surface light) by small pennate diatoms and small phytoflagellates, with chlorophyll concentrations of 0.5–0.7mgm−3. Both DCMs were maintained independently from January to April 2006, and dispersed in June due to water column turnover during cold seasons. In the mid-shelf, the DCM was geographically extended towards the inner shelf and became thicker compared to pre- and post-intrusion periods. The freshwater species Aulacoseira granulata and large centric diatoms including the invasive Coscinodiscus wailesii were frequent along the shelf throughout the sampling period. Oncaea waldemari, Ctenocalanus vanus and Oithona plumifera usually dominated the zooplankton, which ranged from 23 to 7970 individualsm−3. Abundances were always higher on the inner shelf regardless of the season of the year. Abundance on the mid-shelf peaked following the onset of the intrusion of the nutrient-rich oceanic SACW in the lower euphotic zone and the enhancement of the DCM. A 6-step circulation model of diatoms coupled with shelf hydrodynamics is proposed as the main mechanism of retention of diatoms in the shelf system. The model suggests that diatoms resuspended in the nearshore are transported offshore by Ekman forces toward oligotrophic waters, where they sink faster due to poor nutrient conditions. Sinking cells find better nutrient conditions in the pycnocline/nutricline layers, become shade-adapted and increase their buoyancy, contributing to the formation of the DCM. Resting cells sinking out of the euphotic zone reach near-bottom layers or the sediments, from where they are carried back onshore by oceanic intrusions of the SACW. We suggest how this hydrodynamic circulation pattern of diatoms may take place in other subtropical shelf systems dominated by western boundary currents.","container-title":"Continental Shelf Research","DOI":"https://doi.org/10.1016/j.csr.2013.08.002","ISSN":"0278-4343","page":"61-75","title":"Deep chlorophyll maximum and plankton community response to oceanic bottom intrusions on the continental shelf in the South Brazilian Bight","volume":"89","author":[{"family":"Pereira Brandini","given":"Frederico"},{"family":"Nogueira","given":"Miodeli"},{"family":"Simião","given":"Monica"},{"family":"Carlos Ugaz Codina","given":"Juan"},{"family":"Almeida Noernberg","given":"Mauricio"}],"issued":{"date-parts":[["2014",10,15]]}}}],"schema":"https://github.com/citation-style-language/schema/raw/master/csl-citation.json"} </w:instrText>
      </w:r>
      <w:r w:rsidR="0073606B">
        <w:rPr>
          <w:rFonts w:asciiTheme="minorHAnsi" w:hAnsiTheme="minorHAnsi" w:cstheme="minorHAnsi"/>
          <w:lang w:val="en-AU"/>
        </w:rPr>
        <w:fldChar w:fldCharType="separate"/>
      </w:r>
      <w:r w:rsidR="0073606B" w:rsidRPr="00BF04EA">
        <w:rPr>
          <w:rFonts w:ascii="Calibri" w:hAnsi="Calibri" w:cs="Calibri"/>
        </w:rPr>
        <w:t xml:space="preserve">(Pereira Brandini </w:t>
      </w:r>
      <w:r w:rsidR="0073606B" w:rsidRPr="00BF04EA">
        <w:rPr>
          <w:rFonts w:ascii="Calibri" w:hAnsi="Calibri" w:cs="Calibri"/>
          <w:i/>
          <w:iCs/>
        </w:rPr>
        <w:t>et al.</w:t>
      </w:r>
      <w:r w:rsidR="0073606B" w:rsidRPr="00BF04EA">
        <w:rPr>
          <w:rFonts w:ascii="Calibri" w:hAnsi="Calibri" w:cs="Calibri"/>
        </w:rPr>
        <w:t>, 2014)</w:t>
      </w:r>
      <w:r w:rsidR="0073606B">
        <w:rPr>
          <w:rFonts w:asciiTheme="minorHAnsi" w:hAnsiTheme="minorHAnsi" w:cstheme="minorHAnsi"/>
          <w:lang w:val="en-AU"/>
        </w:rPr>
        <w:fldChar w:fldCharType="end"/>
      </w:r>
      <w:r w:rsidR="0073606B">
        <w:rPr>
          <w:rFonts w:asciiTheme="minorHAnsi" w:hAnsiTheme="minorHAnsi" w:cstheme="minorHAnsi"/>
          <w:lang w:val="en-AU"/>
        </w:rPr>
        <w:t>. While this increase in biomass in nearshore environments is thought to be enhanced by increased nutrients from terrestrial discharge, the influence of terrestrial inputs varies between regions and some regions such as eastern Australia are known to have relatively small terrestrial influences when compared to other sources of nutrients such as upwelling</w:t>
      </w:r>
      <w:r w:rsidR="00E53F74">
        <w:rPr>
          <w:rFonts w:asciiTheme="minorHAnsi" w:hAnsiTheme="minorHAnsi" w:cstheme="minorHAnsi"/>
          <w:lang w:val="en-AU"/>
        </w:rPr>
        <w:t xml:space="preserve"> </w:t>
      </w:r>
      <w:r w:rsidR="00E53F74">
        <w:rPr>
          <w:rFonts w:asciiTheme="minorHAnsi" w:hAnsiTheme="minorHAnsi" w:cstheme="minorHAnsi"/>
          <w:lang w:val="en-AU"/>
        </w:rPr>
        <w:fldChar w:fldCharType="begin"/>
      </w:r>
      <w:r w:rsidR="00E53F74">
        <w:rPr>
          <w:rFonts w:asciiTheme="minorHAnsi" w:hAnsiTheme="minorHAnsi" w:cstheme="minorHAnsi"/>
          <w:lang w:val="en-AU"/>
        </w:rPr>
        <w:instrText xml:space="preserve"> ADDIN ZOTERO_ITEM CSL_CITATION {"citationID":"16bqfpgE","properties":{"formattedCitation":"(Apte {\\i{}et al.}, 1998)","plainCitation":"(Apte et al., 1998)","noteIndex":0},"citationItems":[{"id":1360,"uris":["http://zotero.org/users/local/U6DoygBa/items/JK2Y8XFU"],"uri":["http://zotero.org/users/local/U6DoygBa/items/JK2Y8XFU"],"itemData":{"id":1360,"type":"article-journal","abstract":"Concentrations of ten trace elements at five localities in New South Wales coastal waters were measured by ultratrace sampling and analysis. Mean concentrations of cadmium (2.4 ng L-1), copper (31 ng L-1), nickel (180 ng L-1), lead (9 ng L-1) and zinc (&lt;22 ng L-1) are among the lowest reported in the Southern Hemisphere and are consistent with recent oceanographic data for the surface waters of the Pacific Ocean. Waters from the southernmost sampling locality (Eden) contained higher phosphate, silicate, cadmium and nickel, but lower chromium concentrations than waters from the other four localities, reflecting the inputs of water from the Tasman Sea in the south compared with the dominance of waters from the Coral Sea along the rest of the coast. Cadmium concentrations were positively correlated with both phosphate and silicate. Chromium and lead concentrations were also significantly correlated. It is likely that a major source of lead is atmospheric deposition. The trace metal concentrations were comparable to those in the surface waters of the Pacific Ocean, indicating that fluvial inputs or processes occurring in the coastal margin were of limited importance in determining trace metal concentrations.","container-title":"Marine and Freshwater Research","DOI":"10.1071/mf96121","ISSN":"1448-6059","issue":"3","journalAbbreviation":"Mar. Freshwater Res.","language":"en","note":"publisher: CSIRO PUBLISHING","page":"203-214","source":"www.publish.csiro.au","title":"Baseline trace metal concentrations in New South Wales coastal waters","volume":"49","author":[{"family":"Apte","given":"Simon C."},{"family":"Batley","given":"Graeme E."},{"family":"Szymczak","given":"Ronald"},{"family":"Rendell","given":"Paul S."},{"family":"Lee","given":"Randall"},{"family":"Waite","given":"T. David"}],"issued":{"date-parts":[["1998"]]}}}],"schema":"https://github.com/citation-style-language/schema/raw/master/csl-citation.json"} </w:instrText>
      </w:r>
      <w:r w:rsidR="00E53F74">
        <w:rPr>
          <w:rFonts w:asciiTheme="minorHAnsi" w:hAnsiTheme="minorHAnsi" w:cstheme="minorHAnsi"/>
          <w:lang w:val="en-AU"/>
        </w:rPr>
        <w:fldChar w:fldCharType="separate"/>
      </w:r>
      <w:r w:rsidR="00E53F74" w:rsidRPr="00E53F74">
        <w:rPr>
          <w:rFonts w:ascii="Calibri" w:hAnsi="Calibri" w:cs="Calibri"/>
        </w:rPr>
        <w:t xml:space="preserve">(Apte </w:t>
      </w:r>
      <w:r w:rsidR="00E53F74" w:rsidRPr="00E53F74">
        <w:rPr>
          <w:rFonts w:ascii="Calibri" w:hAnsi="Calibri" w:cs="Calibri"/>
          <w:i/>
          <w:iCs/>
        </w:rPr>
        <w:t>et al.</w:t>
      </w:r>
      <w:r w:rsidR="00E53F74" w:rsidRPr="00E53F74">
        <w:rPr>
          <w:rFonts w:ascii="Calibri" w:hAnsi="Calibri" w:cs="Calibri"/>
        </w:rPr>
        <w:t>, 1998)</w:t>
      </w:r>
      <w:r w:rsidR="00E53F74">
        <w:rPr>
          <w:rFonts w:asciiTheme="minorHAnsi" w:hAnsiTheme="minorHAnsi" w:cstheme="minorHAnsi"/>
          <w:lang w:val="en-AU"/>
        </w:rPr>
        <w:fldChar w:fldCharType="end"/>
      </w:r>
      <w:r w:rsidR="0073606B">
        <w:rPr>
          <w:rFonts w:asciiTheme="minorHAnsi" w:hAnsiTheme="minorHAnsi" w:cstheme="minorHAnsi"/>
          <w:lang w:val="en-AU"/>
        </w:rPr>
        <w:t xml:space="preserve">. </w:t>
      </w:r>
    </w:p>
    <w:p w14:paraId="1F71CE25" w14:textId="2D67F754" w:rsidR="00D32402" w:rsidRPr="00F15D89" w:rsidRDefault="00D32402" w:rsidP="00D32402">
      <w:pPr>
        <w:pStyle w:val="Text"/>
        <w:spacing w:line="360" w:lineRule="auto"/>
        <w:rPr>
          <w:rFonts w:asciiTheme="minorHAnsi" w:hAnsiTheme="minorHAnsi" w:cstheme="minorHAnsi"/>
          <w:lang w:val="en-AU"/>
        </w:rPr>
      </w:pPr>
      <w:r w:rsidRPr="00F15D89">
        <w:rPr>
          <w:rFonts w:asciiTheme="minorHAnsi" w:hAnsiTheme="minorHAnsi" w:cstheme="minorHAnsi"/>
          <w:lang w:val="en-AU"/>
        </w:rPr>
        <w:t>Despite exploration of spatial patterns in zooplankton</w:t>
      </w:r>
      <w:r>
        <w:rPr>
          <w:rFonts w:asciiTheme="minorHAnsi" w:hAnsiTheme="minorHAnsi" w:cstheme="minorHAnsi"/>
          <w:lang w:val="en-AU"/>
        </w:rPr>
        <w:t xml:space="preserve"> on continental shelves</w:t>
      </w:r>
      <w:r w:rsidRPr="00F15D89">
        <w:rPr>
          <w:rFonts w:asciiTheme="minorHAnsi" w:hAnsiTheme="minorHAnsi" w:cstheme="minorHAnsi"/>
          <w:lang w:val="en-AU"/>
        </w:rPr>
        <w:t>, few studies have examined patterns of zooplankton with depth on continental shel</w:t>
      </w:r>
      <w:r>
        <w:rPr>
          <w:rFonts w:asciiTheme="minorHAnsi" w:hAnsiTheme="minorHAnsi" w:cstheme="minorHAnsi"/>
          <w:lang w:val="en-AU"/>
        </w:rPr>
        <w:t>ves</w:t>
      </w:r>
      <w:r w:rsidRPr="00F15D89">
        <w:rPr>
          <w:rFonts w:asciiTheme="minorHAnsi" w:hAnsiTheme="minorHAnsi" w:cstheme="minorHAnsi"/>
          <w:lang w:val="en-AU"/>
        </w:rPr>
        <w:t xml:space="preserve">. Off New York, during late summer it was observed that vertical zooplankton abundance was strongly influenced by water mass with distinct zooplankton communities </w:t>
      </w:r>
      <w:r>
        <w:rPr>
          <w:rFonts w:asciiTheme="minorHAnsi" w:hAnsiTheme="minorHAnsi" w:cstheme="minorHAnsi"/>
          <w:lang w:val="en-AU"/>
        </w:rPr>
        <w:t>separated</w:t>
      </w:r>
      <w:r w:rsidRPr="00F15D89">
        <w:rPr>
          <w:rFonts w:asciiTheme="minorHAnsi" w:hAnsiTheme="minorHAnsi" w:cstheme="minorHAnsi"/>
          <w:lang w:val="en-AU"/>
        </w:rPr>
        <w:t xml:space="preserve"> by a strong thermocline </w:t>
      </w:r>
      <w:r>
        <w:rPr>
          <w:rFonts w:asciiTheme="minorHAnsi" w:hAnsiTheme="minorHAnsi" w:cstheme="minorHAnsi"/>
          <w:lang w:val="en-AU"/>
        </w:rPr>
        <w:fldChar w:fldCharType="begin"/>
      </w:r>
      <w:r>
        <w:rPr>
          <w:rFonts w:asciiTheme="minorHAnsi" w:hAnsiTheme="minorHAnsi" w:cstheme="minorHAnsi"/>
          <w:lang w:val="en-AU"/>
        </w:rPr>
        <w:instrText xml:space="preserve"> ADDIN ZOTERO_TEMP </w:instrText>
      </w:r>
      <w:r>
        <w:rPr>
          <w:rFonts w:asciiTheme="minorHAnsi" w:hAnsiTheme="minorHAnsi" w:cstheme="minorHAnsi"/>
          <w:lang w:val="en-AU"/>
        </w:rPr>
        <w:fldChar w:fldCharType="separate"/>
      </w:r>
      <w:r w:rsidRPr="0097460E">
        <w:rPr>
          <w:rFonts w:ascii="Calibri" w:hAnsi="Calibri" w:cs="Calibri"/>
        </w:rPr>
        <w:t>(Turner and Dagg, 1983)</w:t>
      </w:r>
      <w:r>
        <w:rPr>
          <w:rFonts w:asciiTheme="minorHAnsi" w:hAnsiTheme="minorHAnsi" w:cstheme="minorHAnsi"/>
          <w:lang w:val="en-AU"/>
        </w:rPr>
        <w:fldChar w:fldCharType="end"/>
      </w:r>
      <w:r w:rsidRPr="00F15D89">
        <w:rPr>
          <w:rFonts w:asciiTheme="minorHAnsi" w:hAnsiTheme="minorHAnsi" w:cstheme="minorHAnsi"/>
          <w:lang w:val="en-AU"/>
        </w:rPr>
        <w:t>. This is contrasted by a winter study on the Abrolhos Bank where</w:t>
      </w:r>
      <w:r>
        <w:rPr>
          <w:rFonts w:asciiTheme="minorHAnsi" w:hAnsiTheme="minorHAnsi" w:cstheme="minorHAnsi"/>
          <w:lang w:val="en-AU"/>
        </w:rPr>
        <w:t>,</w:t>
      </w:r>
      <w:r w:rsidRPr="00F15D89">
        <w:rPr>
          <w:rFonts w:asciiTheme="minorHAnsi" w:hAnsiTheme="minorHAnsi" w:cstheme="minorHAnsi"/>
          <w:lang w:val="en-AU"/>
        </w:rPr>
        <w:t xml:space="preserve"> on the shelf, copepod abundance peaked near the surface (20 – 40m) and decreased </w:t>
      </w:r>
      <w:r w:rsidRPr="00F15D89">
        <w:rPr>
          <w:rFonts w:asciiTheme="minorHAnsi" w:hAnsiTheme="minorHAnsi" w:cstheme="minorHAnsi"/>
          <w:lang w:val="en-AU"/>
        </w:rPr>
        <w:lastRenderedPageBreak/>
        <w:t xml:space="preserve">with depth </w:t>
      </w:r>
      <w:r>
        <w:rPr>
          <w:rFonts w:asciiTheme="minorHAnsi" w:hAnsiTheme="minorHAnsi" w:cstheme="minorHAnsi"/>
          <w:lang w:val="en-AU"/>
        </w:rPr>
        <w:fldChar w:fldCharType="begin"/>
      </w:r>
      <w:r>
        <w:rPr>
          <w:rFonts w:asciiTheme="minorHAnsi" w:hAnsiTheme="minorHAnsi" w:cstheme="minorHAnsi"/>
          <w:lang w:val="en-AU"/>
        </w:rPr>
        <w:instrText xml:space="preserve"> ADDIN ZOTERO_ITEM CSL_CITATION {"citationID":"oVowVqmZ","properties":{"formattedCitation":"(Marcolin {\\i{}et al.}, 2015)","plainCitation":"(Marcolin et al., 2015)","noteIndex":0},"citationItems":[{"id":760,"uris":["http://zotero.org/users/local/U6DoygBa/items/ZC6L66Q3"],"uri":["http://zotero.org/users/local/U6DoygBa/items/ZC6L66Q3"],"itemData":{"id":760,"type":"article-journal","container-title":"Marine Biology","DOI":"10.1007/s00227-015-2753-2","ISSN":"0025-3162","issue":"11","journalAbbreviation":"Mar. Biol.","page":"2171-2186","title":"Estimating zooplankton vertical distribution from combined LOPC and ZooScan observations on the Brazilian Coast","volume":"162","author":[{"family":"Marcolin","given":"CatarinaR"},{"family":"Lopes","given":"RubensM"},{"family":"Jackson","given":"GeorgeA"}],"issued":{"date-parts":[["2015"]]}}}],"schema":"https://github.com/citation-style-language/schema/raw/master/csl-citation.json"} </w:instrText>
      </w:r>
      <w:r>
        <w:rPr>
          <w:rFonts w:asciiTheme="minorHAnsi" w:hAnsiTheme="minorHAnsi" w:cstheme="minorHAnsi"/>
          <w:lang w:val="en-AU"/>
        </w:rPr>
        <w:fldChar w:fldCharType="separate"/>
      </w:r>
      <w:r w:rsidRPr="0097460E">
        <w:rPr>
          <w:rFonts w:ascii="Calibri" w:hAnsi="Calibri" w:cs="Calibri"/>
        </w:rPr>
        <w:t xml:space="preserve">(Marcolin </w:t>
      </w:r>
      <w:r w:rsidRPr="0097460E">
        <w:rPr>
          <w:rFonts w:ascii="Calibri" w:hAnsi="Calibri" w:cs="Calibri"/>
          <w:i/>
          <w:iCs/>
        </w:rPr>
        <w:t>et al.</w:t>
      </w:r>
      <w:r w:rsidRPr="0097460E">
        <w:rPr>
          <w:rFonts w:ascii="Calibri" w:hAnsi="Calibri" w:cs="Calibri"/>
        </w:rPr>
        <w:t>, 2015)</w:t>
      </w:r>
      <w:r>
        <w:rPr>
          <w:rFonts w:asciiTheme="minorHAnsi" w:hAnsiTheme="minorHAnsi" w:cstheme="minorHAnsi"/>
          <w:lang w:val="en-AU"/>
        </w:rPr>
        <w:fldChar w:fldCharType="end"/>
      </w:r>
      <w:r w:rsidRPr="00F15D89">
        <w:rPr>
          <w:rFonts w:asciiTheme="minorHAnsi" w:hAnsiTheme="minorHAnsi" w:cstheme="minorHAnsi"/>
          <w:lang w:val="en-AU"/>
        </w:rPr>
        <w:t xml:space="preserve">. Recently it has been suggested that light availability and predation by fish </w:t>
      </w:r>
      <w:r>
        <w:rPr>
          <w:rFonts w:asciiTheme="minorHAnsi" w:hAnsiTheme="minorHAnsi" w:cstheme="minorHAnsi"/>
          <w:lang w:val="en-AU"/>
        </w:rPr>
        <w:t>are</w:t>
      </w:r>
      <w:r w:rsidRPr="00F15D89">
        <w:rPr>
          <w:rFonts w:asciiTheme="minorHAnsi" w:hAnsiTheme="minorHAnsi" w:cstheme="minorHAnsi"/>
          <w:lang w:val="en-AU"/>
        </w:rPr>
        <w:t xml:space="preserve"> significant driver</w:t>
      </w:r>
      <w:r>
        <w:rPr>
          <w:rFonts w:asciiTheme="minorHAnsi" w:hAnsiTheme="minorHAnsi" w:cstheme="minorHAnsi"/>
          <w:lang w:val="en-AU"/>
        </w:rPr>
        <w:t>s</w:t>
      </w:r>
      <w:r w:rsidRPr="00F15D89">
        <w:rPr>
          <w:rFonts w:asciiTheme="minorHAnsi" w:hAnsiTheme="minorHAnsi" w:cstheme="minorHAnsi"/>
          <w:lang w:val="en-AU"/>
        </w:rPr>
        <w:t xml:space="preserve"> of zooplankton depth distributions </w:t>
      </w:r>
      <w:r>
        <w:rPr>
          <w:rFonts w:asciiTheme="minorHAnsi" w:hAnsiTheme="minorHAnsi" w:cstheme="minorHAnsi"/>
          <w:lang w:val="en-AU"/>
        </w:rPr>
        <w:fldChar w:fldCharType="begin"/>
      </w:r>
      <w:r>
        <w:rPr>
          <w:rFonts w:asciiTheme="minorHAnsi" w:hAnsiTheme="minorHAnsi" w:cstheme="minorHAnsi"/>
          <w:lang w:val="en-AU"/>
        </w:rPr>
        <w:instrText xml:space="preserve"> ADDIN ZOTERO_ITEM CSL_CITATION {"citationID":"FWwZI4O8","properties":{"formattedCitation":"(Aarflot {\\i{}et al.}, 2019)","plainCitation":"(Aarflot et al., 2019)","noteIndex":0},"citationItems":[{"id":315,"uris":["http://zotero.org/users/local/U6DoygBa/items/6UY4QK48"],"uri":["http://zotero.org/users/local/U6DoygBa/items/6UY4QK48"],"itemData":{"id":315,"type":"article-journal","abstract":"For visual predators, sufficient light is critical for prey detection and capture. Because light decays exponentially with depth in aquatic systems, vertical movement has become a widespread strategy among zooplankton for avoiding visual predation. However, topographical features such as seamounts have been shown to block their descent, trapping them in illuminated waters with potential feeding benefits for visually searching fish. Here, we present an extensive and previously unpublished dataset on the vertical distribution of zooplankton in the topographically rugged Barents Sea, a continental shelf region hosting some of the largest fish stocks in the world. By modeling the ambient light exposure of zooplankton in relation to the bathymetry, we find support for a similar blockage mechanism. During daytime, zooplankton are exposed to four orders of magnitude more light above shallow banks than in the deeper water surrounding the banks. We show that zooplankton depth distributions are highly related to zooplankton size and that the bottom constrains the vertical distributions. Consequently, zooplankton remain in the planktivores' visual feeding habitat over the banks but not in deeper areas. Bottom topography and light absorbance are significant determinants of the seascape ecology across continental shelves with heterogeneous bathymetry.","container-title":"Limnology and Oceanography","DOI":"10.1002/lno.11079","ISSN":"0024-3590","issue":"3","language":"English","page":"849-859","title":"Caught in broad daylight: Topographic constraints of zooplankton depth distributions","volume":"64","author":[{"family":"Aarflot","given":"J. M."},{"family":"Aksnes","given":"D. L."},{"family":"Opdal","given":"A. F."},{"family":"Skjoldal","given":"H. R."},{"family":"Fiksen","given":"O."}],"issued":{"date-parts":[["2019",5]]}}}],"schema":"https://github.com/citation-style-language/schema/raw/master/csl-citation.json"} </w:instrText>
      </w:r>
      <w:r>
        <w:rPr>
          <w:rFonts w:asciiTheme="minorHAnsi" w:hAnsiTheme="minorHAnsi" w:cstheme="minorHAnsi"/>
          <w:lang w:val="en-AU"/>
        </w:rPr>
        <w:fldChar w:fldCharType="separate"/>
      </w:r>
      <w:r w:rsidRPr="0097460E">
        <w:rPr>
          <w:rFonts w:ascii="Calibri" w:hAnsi="Calibri" w:cs="Calibri"/>
        </w:rPr>
        <w:t xml:space="preserve">(Aarflot </w:t>
      </w:r>
      <w:r w:rsidRPr="0097460E">
        <w:rPr>
          <w:rFonts w:ascii="Calibri" w:hAnsi="Calibri" w:cs="Calibri"/>
          <w:i/>
          <w:iCs/>
        </w:rPr>
        <w:t>et al.</w:t>
      </w:r>
      <w:r w:rsidRPr="0097460E">
        <w:rPr>
          <w:rFonts w:ascii="Calibri" w:hAnsi="Calibri" w:cs="Calibri"/>
        </w:rPr>
        <w:t>, 2019)</w:t>
      </w:r>
      <w:r>
        <w:rPr>
          <w:rFonts w:asciiTheme="minorHAnsi" w:hAnsiTheme="minorHAnsi" w:cstheme="minorHAnsi"/>
          <w:lang w:val="en-AU"/>
        </w:rPr>
        <w:fldChar w:fldCharType="end"/>
      </w:r>
      <w:r w:rsidRPr="00F15D89">
        <w:rPr>
          <w:rFonts w:asciiTheme="minorHAnsi" w:hAnsiTheme="minorHAnsi" w:cstheme="minorHAnsi"/>
          <w:lang w:val="en-AU"/>
        </w:rPr>
        <w:t>.</w:t>
      </w:r>
    </w:p>
    <w:p w14:paraId="725E9ADE" w14:textId="280CE85E" w:rsidR="006B3E53" w:rsidRPr="00F15D89" w:rsidRDefault="0073606B" w:rsidP="006B3E53">
      <w:pPr>
        <w:pStyle w:val="Text"/>
        <w:spacing w:line="360" w:lineRule="auto"/>
        <w:rPr>
          <w:rFonts w:asciiTheme="minorHAnsi" w:hAnsiTheme="minorHAnsi" w:cstheme="minorHAnsi"/>
          <w:lang w:val="en-AU"/>
        </w:rPr>
      </w:pPr>
      <w:r>
        <w:rPr>
          <w:rFonts w:asciiTheme="minorHAnsi" w:hAnsiTheme="minorHAnsi" w:cstheme="minorHAnsi"/>
          <w:lang w:val="en-AU"/>
        </w:rPr>
        <w:t>Z</w:t>
      </w:r>
      <w:r w:rsidR="00BF04EA" w:rsidRPr="00F15D89">
        <w:rPr>
          <w:rFonts w:asciiTheme="minorHAnsi" w:hAnsiTheme="minorHAnsi" w:cstheme="minorHAnsi"/>
          <w:lang w:val="en-AU"/>
        </w:rPr>
        <w:t xml:space="preserve">ooplankton </w:t>
      </w:r>
      <w:r w:rsidR="00BF04EA">
        <w:rPr>
          <w:rFonts w:asciiTheme="minorHAnsi" w:hAnsiTheme="minorHAnsi" w:cstheme="minorHAnsi"/>
          <w:lang w:val="en-AU"/>
        </w:rPr>
        <w:t>are an important trophic link</w:t>
      </w:r>
      <w:r w:rsidR="00BF04EA" w:rsidRPr="00F15D89">
        <w:rPr>
          <w:rFonts w:asciiTheme="minorHAnsi" w:hAnsiTheme="minorHAnsi" w:cstheme="minorHAnsi"/>
          <w:lang w:val="en-AU"/>
        </w:rPr>
        <w:t xml:space="preserve"> </w:t>
      </w:r>
      <w:r w:rsidR="00BF04EA">
        <w:rPr>
          <w:rFonts w:asciiTheme="minorHAnsi" w:hAnsiTheme="minorHAnsi" w:cstheme="minorHAnsi"/>
          <w:lang w:val="en-AU"/>
        </w:rPr>
        <w:fldChar w:fldCharType="begin"/>
      </w:r>
      <w:r w:rsidR="00BF04EA">
        <w:rPr>
          <w:rFonts w:asciiTheme="minorHAnsi" w:hAnsiTheme="minorHAnsi" w:cstheme="minorHAnsi"/>
          <w:lang w:val="en-AU"/>
        </w:rPr>
        <w:instrText xml:space="preserve"> ADDIN ZOTERO_ITEM CSL_CITATION {"citationID":"KOtAoIr5","properties":{"formattedCitation":"(Libralato {\\i{}et al.}, 2006)","plainCitation":"(Libralato et al., 2006)","noteIndex":0},"citationItems":[{"id":737,"uris":["http://zotero.org/users/local/U6DoygBa/items/S5PXUEV9"],"uri":["http://zotero.org/users/local/U6DoygBa/items/S5PXUEV9"],"itemData":{"id":737,"type":"article-journal","abstract":"Keystones are defined as relatively low biomass species with a structuring role in their food webs. Thus, identifying keystone species in a given ecosystem may be formulated as: (1) estimating the impact on the different elements of an ecosystem resulting from a small change to the biomass of the species to be evaluated for its ‘keystoneness’; and (2) deciding on the keystoneness of a given species as a function of both the impact estimated in (1) and its own biomass. Experimental quantification of interaction strength necessarily focus on few species, and require a priori assumptions on the importance of the interactions, which can bias the identification of keystone species. Moreover, empirical measurements, although very important, are expensive and time consuming and, owing to the spatio-temporal heterogeneity of habitats, physical conditions, and densities of organisms, published results tend to be case-specific and context-dependent. Although models can only represent but a caricature of the complexity of the real world, the modelling approach can be helpful since it allows overcoming some of the difficulties mentioned. Here we present an approach for estimating the keystoneness of the functional groups (species or group of species) of food web models. Network mixed trophic impact analysis, based on Leontief's economic input–output analysis, allows to express the relative change of biomasses in the food web that would result from an infinitesimal increase of the biomass of the observed group, thus identifying its total impact. The analysis of the mixed trophic impacts presented here was applied to a suite of mass-balance models, and the results allow us to rank functional groups by their keystoneness. Overall, we concluded that the straightforward methodology proposed here and the broad use of Ecopath with Ecosim (where mixed trophic impact analysis is implemented) together give a solid empirical basis for identification of keystone functional groups.","container-title":"Ecological Modelling","DOI":"https://doi.org/10.1016/j.ecolmodel.2005.11.029","ISSN":"0304-3800","issue":"3","page":"153-171","title":"A method for identifying keystone species in food web models","volume":"195","author":[{"family":"Libralato","given":"Simone"},{"family":"Christensen","given":"Villy"},{"family":"Pauly","given":"Daniel"}],"issued":{"date-parts":[["2006",6,15]]}}}],"schema":"https://github.com/citation-style-language/schema/raw/master/csl-citation.json"} </w:instrText>
      </w:r>
      <w:r w:rsidR="00BF04EA">
        <w:rPr>
          <w:rFonts w:asciiTheme="minorHAnsi" w:hAnsiTheme="minorHAnsi" w:cstheme="minorHAnsi"/>
          <w:lang w:val="en-AU"/>
        </w:rPr>
        <w:fldChar w:fldCharType="separate"/>
      </w:r>
      <w:r w:rsidR="00BF04EA" w:rsidRPr="004A328F">
        <w:rPr>
          <w:rFonts w:ascii="Calibri" w:hAnsi="Calibri" w:cs="Calibri"/>
        </w:rPr>
        <w:t xml:space="preserve">(Libralato </w:t>
      </w:r>
      <w:r w:rsidR="00BF04EA" w:rsidRPr="004A328F">
        <w:rPr>
          <w:rFonts w:ascii="Calibri" w:hAnsi="Calibri" w:cs="Calibri"/>
          <w:i/>
          <w:iCs/>
        </w:rPr>
        <w:t>et al.</w:t>
      </w:r>
      <w:r w:rsidR="00BF04EA" w:rsidRPr="004A328F">
        <w:rPr>
          <w:rFonts w:ascii="Calibri" w:hAnsi="Calibri" w:cs="Calibri"/>
        </w:rPr>
        <w:t>, 2006)</w:t>
      </w:r>
      <w:r w:rsidR="00BF04EA">
        <w:rPr>
          <w:rFonts w:asciiTheme="minorHAnsi" w:hAnsiTheme="minorHAnsi" w:cstheme="minorHAnsi"/>
          <w:lang w:val="en-AU"/>
        </w:rPr>
        <w:fldChar w:fldCharType="end"/>
      </w:r>
      <w:r>
        <w:rPr>
          <w:rFonts w:asciiTheme="minorHAnsi" w:hAnsiTheme="minorHAnsi" w:cstheme="minorHAnsi"/>
          <w:lang w:val="en-AU"/>
        </w:rPr>
        <w:t>.</w:t>
      </w:r>
      <w:r w:rsidR="00BF04EA" w:rsidRPr="00F15D89">
        <w:rPr>
          <w:rFonts w:asciiTheme="minorHAnsi" w:hAnsiTheme="minorHAnsi" w:cstheme="minorHAnsi"/>
          <w:lang w:val="en-AU"/>
        </w:rPr>
        <w:t xml:space="preserve"> </w:t>
      </w:r>
      <w:r>
        <w:rPr>
          <w:rFonts w:asciiTheme="minorHAnsi" w:hAnsiTheme="minorHAnsi" w:cstheme="minorHAnsi"/>
          <w:lang w:val="en-AU"/>
        </w:rPr>
        <w:t>A</w:t>
      </w:r>
      <w:r w:rsidR="00BF04EA">
        <w:rPr>
          <w:rFonts w:asciiTheme="minorHAnsi" w:hAnsiTheme="minorHAnsi" w:cstheme="minorHAnsi"/>
          <w:lang w:val="en-AU"/>
        </w:rPr>
        <w:t>s prey for zooplanktivorous fish, zooplankton tr</w:t>
      </w:r>
      <w:r w:rsidR="00BF04EA" w:rsidRPr="00F15D89">
        <w:rPr>
          <w:rFonts w:asciiTheme="minorHAnsi" w:hAnsiTheme="minorHAnsi" w:cstheme="minorHAnsi"/>
          <w:lang w:val="en-AU"/>
        </w:rPr>
        <w:t xml:space="preserve">ansfer energy </w:t>
      </w:r>
      <w:r w:rsidR="00BF04EA">
        <w:rPr>
          <w:rFonts w:asciiTheme="minorHAnsi" w:hAnsiTheme="minorHAnsi" w:cstheme="minorHAnsi"/>
          <w:lang w:val="en-AU"/>
        </w:rPr>
        <w:t xml:space="preserve">up the food web to higher trophic levels </w:t>
      </w:r>
      <w:r w:rsidR="00BF04EA">
        <w:rPr>
          <w:rFonts w:asciiTheme="minorHAnsi" w:hAnsiTheme="minorHAnsi" w:cstheme="minorHAnsi"/>
          <w:lang w:val="en-AU"/>
        </w:rPr>
        <w:fldChar w:fldCharType="begin"/>
      </w:r>
      <w:r w:rsidR="00BF04EA">
        <w:rPr>
          <w:rFonts w:asciiTheme="minorHAnsi" w:hAnsiTheme="minorHAnsi" w:cstheme="minorHAnsi"/>
          <w:lang w:val="en-AU"/>
        </w:rPr>
        <w:instrText xml:space="preserve"> ADDIN ZOTERO_ITEM CSL_CITATION {"citationID":"1MKXR81J","properties":{"formattedCitation":"(Marquis {\\i{}et al.}, 2011; Champion {\\i{}et al.}, 2015)","plainCitation":"(Marquis et al., 2011; Champion et al., 2015)","noteIndex":0},"citationItems":[{"id":768,"uris":["http://zotero.org/users/local/U6DoygBa/items/SJI4CWE6"],"uri":["http://zotero.org/users/local/U6DoygBa/items/SJI4CWE6"],"itemData":{"id":768,"type":"article-journal","abstract":"Marquis, E., Niquil, N., Vézina, A. F., Petitgas, P., and Dupuy, C. 2011. Influence of planktonic foodweb structure on a system's capacity to support pelagic production: an inverse analysis approach. – ICES Journal of Marine Science, 68: 803–812.Coupled plankton/small pelagic (SP) fish systems were analysed to assess how foodweb structure influences the export of carbon to pelagic fish during the spring bloom in the Bay of Biscay. The investigation of carbon export flows through inverse analysis was supplemented by estimating the carrying capacity for pelagic fish production by applying linear programming. A planktonic foodweb dominated by microbial pathways had the highest trophic efficiency owing to the tight coupling between planktonic trophic levels and predation pressure on mesozooplankton by fish. Moreover, the magnitude of the gap between carrying capacity and estimated carbon export was related to the size structure of primary producers, with the picophytoplankton-based foodweb having the smallest gap and the microphytoplankton-based one the largest gap. Planktonic foodwebs dominated by small autotrophic cells channelled most of their available carbon to pelagic fish production, whereas foodwebs dominated by large phytoplankton were better suited to benthic communities with a large loss of carbon through sedimentation. Although the total carbon available to higher trophic levels does not vary with the size of the main primary producers, the potential export to SP fish depends on the structure of the planktonic foodweb.","container-title":"Ices Journal of Marine Science","DOI":"10.1093/icesjms/fsr027","ISSN":"1054-3139","issue":"5","journalAbbreviation":"ICES J. Mar. Sci.","page":"803-812","title":"Influence of planktonic foodweb structure on a system's capacity to support pelagic production: an inverse analysis approach","volume":"68","author":[{"family":"Marquis","given":"Elise"},{"family":"Niquil","given":"Nathalie"},{"family":"Vézina","given":"Alain F."},{"family":"Petitgas","given":"Pierre"},{"family":"Dupuy","given":"Christine"}],"issued":{"date-parts":[["2011"]]}}},{"id":417,"uris":["http://zotero.org/users/local/U6DoygBa/items/UJGSG65G"],"uri":["http://zotero.org/users/local/U6DoygBa/items/UJGSG65G"],"itemData":{"id":417,"type":"article-journal","abstract":"Artificial reefs continue to be deployed in coastal areas to enhance local fisheries. An important factor influencing the success of artificial reefs may be the provision of refuge for zooplanktivorous fishes, which use artificial reefs as a base to forage the surrounding zooplankton. A numerical model was developed to quantify this trophic pathway on a designed coastal artificial reef, using field-parameterised data for zooplankton biomass, current velocity, and the consumption rate and abundance of a reef-resident zooplanktivorous fish (Atypichthys strigatus). The model estimated that this species consumed similar to 2.9 kg (1.0 g m(-3)) of zooplankton per day on this artificial reef, which represents only 0.35% of the total zooplankton biomass. The ability of this artificial reef to support similar to 130 kg standing stock of this species suggests that the zooplankton pathway is a reliable mechanism for fish production. A second model explored the influence of reef size on zooplanktivorous fish densities and the supply of zooplankton required to sustain their consumption rate. As reef size increased, the ratio between the foraging volume and refuge volume declined, meaning that small reefs have lots of food and not much refuge, and large reefs can have lots of refuge but not enough food. This indicates that reef size can be manipulated to maximise fish abundance while avoiding food limitation. Reef size, shape, and orientation should be considered carefully during the planning of artificial reefs, as it can greatly influence the foraging of reef-resident zooplanktivorous fishes and thus influence the entire reef assemblage.","container-title":"Mar. Ecol.-Prog. Ser.","DOI":"10.3354/meps11529","ISSN":"0171-8630","language":"English","page":"1-14","title":"Zooplanktivory is a key process for fish production on a coastal artificial reef","volume":"541","author":[{"family":"Champion","given":"C."},{"family":"Suthers","given":"I. M."},{"family":"Smith","given":"J. A."}],"issued":{"date-parts":[["2015",12]]}}}],"schema":"https://github.com/citation-style-language/schema/raw/master/csl-citation.json"} </w:instrText>
      </w:r>
      <w:r w:rsidR="00BF04EA">
        <w:rPr>
          <w:rFonts w:asciiTheme="minorHAnsi" w:hAnsiTheme="minorHAnsi" w:cstheme="minorHAnsi"/>
          <w:lang w:val="en-AU"/>
        </w:rPr>
        <w:fldChar w:fldCharType="separate"/>
      </w:r>
      <w:r w:rsidR="00BF04EA" w:rsidRPr="00D41212">
        <w:rPr>
          <w:rFonts w:ascii="Calibri" w:hAnsi="Calibri" w:cs="Calibri"/>
        </w:rPr>
        <w:t xml:space="preserve">(Marquis </w:t>
      </w:r>
      <w:r w:rsidR="00BF04EA" w:rsidRPr="00D41212">
        <w:rPr>
          <w:rFonts w:ascii="Calibri" w:hAnsi="Calibri" w:cs="Calibri"/>
          <w:i/>
          <w:iCs/>
        </w:rPr>
        <w:t>et al.</w:t>
      </w:r>
      <w:r w:rsidR="00BF04EA" w:rsidRPr="00D41212">
        <w:rPr>
          <w:rFonts w:ascii="Calibri" w:hAnsi="Calibri" w:cs="Calibri"/>
        </w:rPr>
        <w:t xml:space="preserve">, 2011; Champion </w:t>
      </w:r>
      <w:r w:rsidR="00BF04EA" w:rsidRPr="00D41212">
        <w:rPr>
          <w:rFonts w:ascii="Calibri" w:hAnsi="Calibri" w:cs="Calibri"/>
          <w:i/>
          <w:iCs/>
        </w:rPr>
        <w:t>et al.</w:t>
      </w:r>
      <w:r w:rsidR="00BF04EA" w:rsidRPr="00D41212">
        <w:rPr>
          <w:rFonts w:ascii="Calibri" w:hAnsi="Calibri" w:cs="Calibri"/>
        </w:rPr>
        <w:t>, 2015)</w:t>
      </w:r>
      <w:r w:rsidR="00BF04EA">
        <w:rPr>
          <w:rFonts w:asciiTheme="minorHAnsi" w:hAnsiTheme="minorHAnsi" w:cstheme="minorHAnsi"/>
          <w:lang w:val="en-AU"/>
        </w:rPr>
        <w:fldChar w:fldCharType="end"/>
      </w:r>
      <w:r w:rsidR="00BF04EA">
        <w:rPr>
          <w:rFonts w:asciiTheme="minorHAnsi" w:hAnsiTheme="minorHAnsi" w:cstheme="minorHAnsi"/>
          <w:lang w:val="en-AU"/>
        </w:rPr>
        <w:t xml:space="preserve"> with</w:t>
      </w:r>
      <w:r w:rsidR="00BF04EA" w:rsidRPr="00F15D89">
        <w:rPr>
          <w:rFonts w:asciiTheme="minorHAnsi" w:hAnsiTheme="minorHAnsi" w:cstheme="minorHAnsi"/>
          <w:lang w:val="en-AU"/>
        </w:rPr>
        <w:t xml:space="preserve"> </w:t>
      </w:r>
      <w:r w:rsidR="00BF04EA">
        <w:rPr>
          <w:rFonts w:asciiTheme="minorHAnsi" w:hAnsiTheme="minorHAnsi" w:cstheme="minorHAnsi"/>
          <w:lang w:val="en-AU"/>
        </w:rPr>
        <w:t>z</w:t>
      </w:r>
      <w:r w:rsidR="00BF04EA" w:rsidRPr="00F15D89">
        <w:rPr>
          <w:rFonts w:asciiTheme="minorHAnsi" w:hAnsiTheme="minorHAnsi" w:cstheme="minorHAnsi"/>
          <w:lang w:val="en-AU"/>
        </w:rPr>
        <w:t>ooplankton support</w:t>
      </w:r>
      <w:r w:rsidR="00BF04EA">
        <w:rPr>
          <w:rFonts w:asciiTheme="minorHAnsi" w:hAnsiTheme="minorHAnsi" w:cstheme="minorHAnsi"/>
          <w:lang w:val="en-AU"/>
        </w:rPr>
        <w:t>ing</w:t>
      </w:r>
      <w:r w:rsidR="00BF04EA" w:rsidRPr="00F15D89">
        <w:rPr>
          <w:rFonts w:asciiTheme="minorHAnsi" w:hAnsiTheme="minorHAnsi" w:cstheme="minorHAnsi"/>
          <w:lang w:val="en-AU"/>
        </w:rPr>
        <w:t xml:space="preserve"> up to 53 % of fish biomass on temperate coastal reefs </w:t>
      </w:r>
      <w:r w:rsidR="00BF04EA">
        <w:rPr>
          <w:rFonts w:asciiTheme="minorHAnsi" w:hAnsiTheme="minorHAnsi" w:cstheme="minorHAnsi"/>
          <w:lang w:val="en-AU"/>
        </w:rPr>
        <w:fldChar w:fldCharType="begin"/>
      </w:r>
      <w:r w:rsidR="00BF04EA">
        <w:rPr>
          <w:rFonts w:asciiTheme="minorHAnsi" w:hAnsiTheme="minorHAnsi" w:cstheme="minorHAnsi"/>
          <w:lang w:val="en-AU"/>
        </w:rPr>
        <w:instrText xml:space="preserve"> ADDIN ZOTERO_ITEM CSL_CITATION {"citationID":"comKJHKm","properties":{"formattedCitation":"(Truong {\\i{}et al.}, 2017)","plainCitation":"(Truong et al., 2017)","noteIndex":0},"citationItems":[{"id":1022,"uris":["http://zotero.org/users/local/U6DoygBa/items/9S4NPPGH"],"uri":["http://zotero.org/users/local/U6DoygBa/items/9S4NPPGH"],"itemData":{"id":1022,"type":"article-journal","abstract":"Coastal temperate rocky reefs are economically valuable and highly diverse, yet the trophodynamics of these productive systems are understudied. Quantifying the trophic linkages that support fish assemblages on these reefs is valuable for understanding how these assemblages may change due to changes in benthic and pelagic primary production. The goal of this study was to quantify the relative importance of primary sources of nutrition (here, macroalgae, phytoplankton, zooplankton, and detritus) for supporting fish assemblages on shallow rocky reefs. We constructed a general food web that traces the food sources supporting fish biomass on shallow temperate reefs near Sydney, Australia, using species composition data from 17 reefs based on field sampling and the Reef Life Survey (reeflifesurvey.com), and combined this with dietary information sourced from field collections and published literature. Planktivorous fish typically dominated reef fish assemblages, comprising an average of 41% of the total fish biomass (ranging from 12 to 71% among sites). Our food web analysis showed that, on average, 56% (+/- 5% s.e.) of the total fish biomass was ultimately supported by phytoplankton (and 53% from zooplankton), in comparison to 31% (+/- 4%) supported by macroalgae and 12% (+/- 2%) by detritus. This result highlights the dominance of zooplanktivorous fish on temperate reefs and also their importance as prey for piscivores. Our findings demonstrate the importance of understanding the coastal dynamics of plankton and planktivory for predicting the response of temperate reefs and their fish assemblages to a changing climate.","container-title":"Marine Biology","DOI":"10.1007/s00227-017-3101-5","ISSN":"0025-3162","issue":"4","journalAbbreviation":"Mar. Biol.","language":"English","page":"12","title":"Plankton supports the majority of fish biomass on temperate rocky reefs","volume":"164","author":[{"family":"Truong","given":"L."},{"family":"Suthers","given":"I. M."},{"family":"Cruz","given":"D. O."},{"family":"Smith","given":"J. A."}],"issued":{"date-parts":[["2017",4]]}}}],"schema":"https://github.com/citation-style-language/schema/raw/master/csl-citation.json"} </w:instrText>
      </w:r>
      <w:r w:rsidR="00BF04EA">
        <w:rPr>
          <w:rFonts w:asciiTheme="minorHAnsi" w:hAnsiTheme="minorHAnsi" w:cstheme="minorHAnsi"/>
          <w:lang w:val="en-AU"/>
        </w:rPr>
        <w:fldChar w:fldCharType="separate"/>
      </w:r>
      <w:r w:rsidR="00BF04EA" w:rsidRPr="00D41212">
        <w:rPr>
          <w:rFonts w:ascii="Calibri" w:hAnsi="Calibri" w:cs="Calibri"/>
        </w:rPr>
        <w:t xml:space="preserve">(Truong </w:t>
      </w:r>
      <w:r w:rsidR="00BF04EA" w:rsidRPr="00D41212">
        <w:rPr>
          <w:rFonts w:ascii="Calibri" w:hAnsi="Calibri" w:cs="Calibri"/>
          <w:i/>
          <w:iCs/>
        </w:rPr>
        <w:t>et al.</w:t>
      </w:r>
      <w:r w:rsidR="00BF04EA" w:rsidRPr="00D41212">
        <w:rPr>
          <w:rFonts w:ascii="Calibri" w:hAnsi="Calibri" w:cs="Calibri"/>
        </w:rPr>
        <w:t>, 2017)</w:t>
      </w:r>
      <w:r w:rsidR="00BF04EA">
        <w:rPr>
          <w:rFonts w:asciiTheme="minorHAnsi" w:hAnsiTheme="minorHAnsi" w:cstheme="minorHAnsi"/>
          <w:lang w:val="en-AU"/>
        </w:rPr>
        <w:fldChar w:fldCharType="end"/>
      </w:r>
      <w:r w:rsidR="00BF04EA" w:rsidRPr="00F15D89">
        <w:rPr>
          <w:rFonts w:asciiTheme="minorHAnsi" w:hAnsiTheme="minorHAnsi" w:cstheme="minorHAnsi"/>
          <w:lang w:val="en-AU"/>
        </w:rPr>
        <w:t>.</w:t>
      </w:r>
      <w:r w:rsidR="00D32402">
        <w:rPr>
          <w:rFonts w:asciiTheme="minorHAnsi" w:hAnsiTheme="minorHAnsi" w:cstheme="minorHAnsi"/>
          <w:lang w:val="en-AU"/>
        </w:rPr>
        <w:t xml:space="preserve"> P</w:t>
      </w:r>
      <w:r w:rsidR="00D32402" w:rsidRPr="00307499">
        <w:rPr>
          <w:rFonts w:asciiTheme="minorHAnsi" w:hAnsiTheme="minorHAnsi" w:cstheme="minorHAnsi"/>
          <w:lang w:val="en-AU"/>
        </w:rPr>
        <w:t xml:space="preserve">redator-prey interactions </w:t>
      </w:r>
      <w:r w:rsidR="00D32402">
        <w:rPr>
          <w:rFonts w:asciiTheme="minorHAnsi" w:hAnsiTheme="minorHAnsi" w:cstheme="minorHAnsi"/>
          <w:lang w:val="en-AU"/>
        </w:rPr>
        <w:t xml:space="preserve">involving zooplankton </w:t>
      </w:r>
      <w:r w:rsidR="00D32402" w:rsidRPr="00307499">
        <w:rPr>
          <w:rFonts w:asciiTheme="minorHAnsi" w:hAnsiTheme="minorHAnsi" w:cstheme="minorHAnsi"/>
          <w:lang w:val="en-AU"/>
        </w:rPr>
        <w:t xml:space="preserve">are usually driven by body size </w:t>
      </w:r>
      <w:r w:rsidR="00D32402">
        <w:rPr>
          <w:rFonts w:asciiTheme="minorHAnsi" w:hAnsiTheme="minorHAnsi" w:cstheme="minorHAnsi"/>
          <w:lang w:val="en-AU"/>
        </w:rPr>
        <w:fldChar w:fldCharType="begin"/>
      </w:r>
      <w:r w:rsidR="00D32402">
        <w:rPr>
          <w:rFonts w:asciiTheme="minorHAnsi" w:hAnsiTheme="minorHAnsi" w:cstheme="minorHAnsi"/>
          <w:lang w:val="en-AU"/>
        </w:rPr>
        <w:instrText xml:space="preserve"> ADDIN ZOTERO_ITEM CSL_CITATION {"citationID":"ff9zhR0R","properties":{"formattedCitation":"(Barnes {\\i{}et al.}, 2010)","plainCitation":"(Barnes et al., 2010)","noteIndex":0},"citationItems":[{"id":352,"uris":["http://zotero.org/users/local/U6DoygBa/items/2Y578UJC"],"uri":["http://zotero.org/users/local/U6DoygBa/items/2Y578UJC"],"itemData":{"id":352,"type":"article-journal","abstract":"Predator–prey body size relationships influence food chain length, trophic structure, transfer efficiency, interaction strength, and the bioaccumulation of contaminants. Improved quantification of these relationships and their response to the environment is needed to parameterize food web models and describe food web structure and function. A compiled data set comprising 29 582 records of individual prey eaten at 21 locations by individual predators that spanned 10 orders of magnitude in mass and lived in marine environments ranging from the poles to the tropics was used to investigate the influence of predator size and environment on predator and prey size relationships. Linear mixed effects models demonstrated that predator–prey mass ratios (PPMR) increased with predator mass. The amount of the increase varied among locations and predator species and individuals but was not significantly influenced by temperature, latitude, depth, or primary production. Increases in PPMR with predator mass implied nonlinear relationships between log body mass and trophic level and reductions in transfer efficiency with increasing body size. The results suggest that very general rules determine dominant trends in PPMR in diverse marine ecosystems, leading to the ubiquity of size-based trophic structuring and the consistency of observed relationships between the relative abundance of individuals and their body size.","container-title":"Ecology","DOI":"10.1890/08-2061.1","ISSN":"0012-9658","issue":"1","page":"222-232","title":"Global patterns in predator–prey size relationships reveal size dependency of trophic transfer efficiency","volume":"91","author":[{"family":"Barnes","given":"Carolyn"},{"family":"Maxwell","given":"David"},{"family":"Reuman","given":"Daniel C."},{"family":"Jennings","given":"Simon"}],"issued":{"date-parts":[["2010"]]}}}],"schema":"https://github.com/citation-style-language/schema/raw/master/csl-citation.json"} </w:instrText>
      </w:r>
      <w:r w:rsidR="00D32402">
        <w:rPr>
          <w:rFonts w:asciiTheme="minorHAnsi" w:hAnsiTheme="minorHAnsi" w:cstheme="minorHAnsi"/>
          <w:lang w:val="en-AU"/>
        </w:rPr>
        <w:fldChar w:fldCharType="separate"/>
      </w:r>
      <w:r w:rsidR="00D32402" w:rsidRPr="00D41212">
        <w:rPr>
          <w:rFonts w:ascii="Calibri" w:hAnsi="Calibri" w:cs="Calibri"/>
        </w:rPr>
        <w:t xml:space="preserve">(Barnes </w:t>
      </w:r>
      <w:r w:rsidR="00D32402" w:rsidRPr="00D41212">
        <w:rPr>
          <w:rFonts w:ascii="Calibri" w:hAnsi="Calibri" w:cs="Calibri"/>
          <w:i/>
          <w:iCs/>
        </w:rPr>
        <w:t>et al.</w:t>
      </w:r>
      <w:r w:rsidR="00D32402" w:rsidRPr="00D41212">
        <w:rPr>
          <w:rFonts w:ascii="Calibri" w:hAnsi="Calibri" w:cs="Calibri"/>
        </w:rPr>
        <w:t>, 2010)</w:t>
      </w:r>
      <w:r w:rsidR="00D32402">
        <w:rPr>
          <w:rFonts w:asciiTheme="minorHAnsi" w:hAnsiTheme="minorHAnsi" w:cstheme="minorHAnsi"/>
          <w:lang w:val="en-AU"/>
        </w:rPr>
        <w:fldChar w:fldCharType="end"/>
      </w:r>
      <w:r w:rsidR="006B3E53">
        <w:rPr>
          <w:rFonts w:asciiTheme="minorHAnsi" w:hAnsiTheme="minorHAnsi" w:cstheme="minorHAnsi"/>
          <w:lang w:val="en-AU"/>
        </w:rPr>
        <w:t>,</w:t>
      </w:r>
      <w:r w:rsidR="00D32402" w:rsidRPr="00F15D89">
        <w:rPr>
          <w:rFonts w:asciiTheme="minorHAnsi" w:hAnsiTheme="minorHAnsi" w:cstheme="minorHAnsi"/>
          <w:lang w:val="en-AU"/>
        </w:rPr>
        <w:t xml:space="preserve"> </w:t>
      </w:r>
      <w:r w:rsidR="006B3E53">
        <w:rPr>
          <w:rFonts w:asciiTheme="minorHAnsi" w:hAnsiTheme="minorHAnsi" w:cstheme="minorHAnsi"/>
          <w:lang w:val="en-AU"/>
        </w:rPr>
        <w:t>and b</w:t>
      </w:r>
      <w:r w:rsidR="006B3E53" w:rsidRPr="00F15D89">
        <w:rPr>
          <w:rFonts w:asciiTheme="minorHAnsi" w:hAnsiTheme="minorHAnsi" w:cstheme="minorHAnsi"/>
          <w:lang w:val="en-AU"/>
        </w:rPr>
        <w:t xml:space="preserve">y focusing on the size distribution of the zooplankton community, complex species-specific dynamics can be simplified. One method of analysing </w:t>
      </w:r>
      <w:r w:rsidR="006B3E53">
        <w:rPr>
          <w:rFonts w:asciiTheme="minorHAnsi" w:hAnsiTheme="minorHAnsi" w:cstheme="minorHAnsi"/>
          <w:lang w:val="en-AU"/>
        </w:rPr>
        <w:t>community</w:t>
      </w:r>
      <w:r w:rsidR="006B3E53" w:rsidRPr="00F15D89">
        <w:rPr>
          <w:rFonts w:asciiTheme="minorHAnsi" w:hAnsiTheme="minorHAnsi" w:cstheme="minorHAnsi"/>
          <w:lang w:val="en-AU"/>
        </w:rPr>
        <w:t xml:space="preserve"> size structure is the </w:t>
      </w:r>
      <w:r w:rsidR="00DA1913">
        <w:rPr>
          <w:rFonts w:asciiTheme="minorHAnsi" w:hAnsiTheme="minorHAnsi" w:cstheme="minorHAnsi"/>
          <w:lang w:val="en-AU"/>
        </w:rPr>
        <w:t>N</w:t>
      </w:r>
      <w:r w:rsidR="006B3E53" w:rsidRPr="00F15D89">
        <w:rPr>
          <w:rFonts w:asciiTheme="minorHAnsi" w:hAnsiTheme="minorHAnsi" w:cstheme="minorHAnsi"/>
          <w:lang w:val="en-AU"/>
        </w:rPr>
        <w:t xml:space="preserve">ormalized </w:t>
      </w:r>
      <w:r w:rsidR="00DA1913">
        <w:rPr>
          <w:rFonts w:asciiTheme="minorHAnsi" w:hAnsiTheme="minorHAnsi" w:cstheme="minorHAnsi"/>
          <w:lang w:val="en-AU"/>
        </w:rPr>
        <w:t>B</w:t>
      </w:r>
      <w:r w:rsidR="006B3E53" w:rsidRPr="00F15D89">
        <w:rPr>
          <w:rFonts w:asciiTheme="minorHAnsi" w:hAnsiTheme="minorHAnsi" w:cstheme="minorHAnsi"/>
          <w:lang w:val="en-AU"/>
        </w:rPr>
        <w:t xml:space="preserve">iomass </w:t>
      </w:r>
      <w:r w:rsidR="00DA1913">
        <w:rPr>
          <w:rFonts w:asciiTheme="minorHAnsi" w:hAnsiTheme="minorHAnsi" w:cstheme="minorHAnsi"/>
          <w:lang w:val="en-AU"/>
        </w:rPr>
        <w:t>S</w:t>
      </w:r>
      <w:r w:rsidR="006B3E53" w:rsidRPr="00F15D89">
        <w:rPr>
          <w:rFonts w:asciiTheme="minorHAnsi" w:hAnsiTheme="minorHAnsi" w:cstheme="minorHAnsi"/>
          <w:lang w:val="en-AU"/>
        </w:rPr>
        <w:t xml:space="preserve">ize </w:t>
      </w:r>
      <w:r w:rsidR="00DA1913">
        <w:rPr>
          <w:rFonts w:asciiTheme="minorHAnsi" w:hAnsiTheme="minorHAnsi" w:cstheme="minorHAnsi"/>
          <w:lang w:val="en-AU"/>
        </w:rPr>
        <w:t>S</w:t>
      </w:r>
      <w:r w:rsidR="006B3E53" w:rsidRPr="00F15D89">
        <w:rPr>
          <w:rFonts w:asciiTheme="minorHAnsi" w:hAnsiTheme="minorHAnsi" w:cstheme="minorHAnsi"/>
          <w:lang w:val="en-AU"/>
        </w:rPr>
        <w:t xml:space="preserve">pectrum </w:t>
      </w:r>
      <w:r w:rsidR="006B3E53">
        <w:rPr>
          <w:rFonts w:asciiTheme="minorHAnsi" w:hAnsiTheme="minorHAnsi" w:cstheme="minorHAnsi"/>
          <w:lang w:val="en-AU"/>
        </w:rPr>
        <w:fldChar w:fldCharType="begin"/>
      </w:r>
      <w:r w:rsidR="00DA1913">
        <w:rPr>
          <w:rFonts w:asciiTheme="minorHAnsi" w:hAnsiTheme="minorHAnsi" w:cstheme="minorHAnsi"/>
          <w:lang w:val="en-AU"/>
        </w:rPr>
        <w:instrText xml:space="preserve"> ADDIN ZOTERO_ITEM CSL_CITATION {"citationID":"F4LYt3jt","properties":{"formattedCitation":"(NBSS; Kerr and Dickie, 2001)","plainCitation":"(NBSS; Kerr and Dickie, 2001)","noteIndex":0},"citationItems":[{"id":673,"uris":["http://zotero.org/users/local/U6DoygBa/items/MP93TKPM"],"uri":["http://zotero.org/users/local/U6DoygBa/items/MP93TKPM"],"itemData":{"id":673,"type":"book","ISBN":"0-231-50734-8","publisher":"Columbia University Press","title":"The biomass spectrum: a predator-prey theory of aquatic production","author":[{"family":"Kerr","given":"Stephen R."},{"family":"Dickie","given":"Lloyd Merlin"}],"issued":{"date-parts":[["2001"]]}},"prefix":"NBSS; "}],"schema":"https://github.com/citation-style-language/schema/raw/master/csl-citation.json"} </w:instrText>
      </w:r>
      <w:r w:rsidR="006B3E53">
        <w:rPr>
          <w:rFonts w:asciiTheme="minorHAnsi" w:hAnsiTheme="minorHAnsi" w:cstheme="minorHAnsi"/>
          <w:lang w:val="en-AU"/>
        </w:rPr>
        <w:fldChar w:fldCharType="separate"/>
      </w:r>
      <w:r w:rsidR="00DA1913" w:rsidRPr="00DA1913">
        <w:rPr>
          <w:rFonts w:ascii="Calibri" w:hAnsi="Calibri" w:cs="Calibri"/>
        </w:rPr>
        <w:t>(NBSS; Kerr and Dickie, 2001)</w:t>
      </w:r>
      <w:r w:rsidR="006B3E53">
        <w:rPr>
          <w:rFonts w:asciiTheme="minorHAnsi" w:hAnsiTheme="minorHAnsi" w:cstheme="minorHAnsi"/>
          <w:lang w:val="en-AU"/>
        </w:rPr>
        <w:fldChar w:fldCharType="end"/>
      </w:r>
      <w:r w:rsidR="006B3E53" w:rsidRPr="00F15D89">
        <w:rPr>
          <w:rFonts w:asciiTheme="minorHAnsi" w:hAnsiTheme="minorHAnsi" w:cstheme="minorHAnsi"/>
          <w:lang w:val="en-AU"/>
        </w:rPr>
        <w:t xml:space="preserve">. Using a linear fit of normalized biomasses in logarithmically equal size bins, the structure of the zooplankton community is quantified, with a general overall slope of -1 observed in the open sea </w:t>
      </w:r>
      <w:r w:rsidR="006B3E53">
        <w:rPr>
          <w:rFonts w:asciiTheme="minorHAnsi" w:hAnsiTheme="minorHAnsi" w:cstheme="minorHAnsi"/>
          <w:lang w:val="en-AU"/>
        </w:rPr>
        <w:fldChar w:fldCharType="begin"/>
      </w:r>
      <w:r w:rsidR="006B3E53">
        <w:rPr>
          <w:rFonts w:asciiTheme="minorHAnsi" w:hAnsiTheme="minorHAnsi" w:cstheme="minorHAnsi"/>
          <w:lang w:val="en-AU"/>
        </w:rPr>
        <w:instrText xml:space="preserve"> ADDIN ZOTERO_ITEM CSL_CITATION {"citationID":"X5koLDgF","properties":{"formattedCitation":"(Sheldon {\\i{}et al.}, 1972; Baird {\\i{}et al.}, 2008)","plainCitation":"(Sheldon et al., 1972; Baird et al., 2008)","noteIndex":0},"citationItems":[{"id":1303,"uris":["http://zotero.org/users/local/U6DoygBa/items/G6BWXJX6"],"uri":["http://zotero.org/users/local/U6DoygBa/items/G6BWXJX6"],"itemData":{"id":1303,"type":"article-journal","abstract":"Frequency distributions of particle size between sizes of about 1 and 100 µ are given for both surface and deep water of the Atlantic and Pacific Oceans. The form of the size spectra varies predictably both geographically and with depth. A hypothesis is presented to show that, to a first approximation, roughly equal concentrations of material occur at all particle sizes within the range from 1 µ to about 108 µ, i.e. from bacteria to whales.","container-title":"Limnology and Oceanography","DOI":"10.4319/lo.1972.17.3.0327","ISSN":"1939-5590","issue":"3","language":"en","note":"_eprint: https://aslopubs.onlinelibrary.wiley.com/doi/pdf/10.4319/lo.1972.17.3.0327","page":"327-340","source":"Wiley Online Library","title":"The Size Distribution of Particles in the Ocean1","volume":"17","author":[{"family":"Sheldon","given":"R. W."},{"family":"Prakash","given":"A."},{"family":"Sutcliffe","given":"W. H."}],"issued":{"date-parts":[["1972"]]}}},{"id":344,"uris":["http://zotero.org/users/local/U6DoygBa/items/SW8H5LWR"],"uri":["http://zotero.org/users/local/U6DoygBa/items/SW8H5LWR"],"itemData":{"id":344,"type":"article-journal","abstract":"Physical, geochemical and biological observations across the Tasman Front off southeast Australia provide the first detailed view of the relationship between physical forcing and biological properties within the frontal system. At the beginning of the austral spring of 2004, high resolution measurements were taken using a CTD and a towed undulating vehicle along transects perpendicular to the Tasman Front at 152 degrees 00'E, 153 degrees 00'E and 153 degrees 30'E. The front was characterised by a sharp surface gradient in physical and biological properties and a sub-surface intrusion of low-salinity water. In general the surface temperature changes across the front from 19 degrees C in the Coral Sea waters to the north to 17 degrees C in the Tasman Sea waters over similar to 10 km. Over the same distance we observed (1) an increase of the mixed layer depth from similar to 40 to similar to 100 m; (2) a 3-8-fold increase in the depth-integrated chlorophyll; (3) an order of magnitude increase in biovolume of particulate matter in the size range of 357-2223 mu m; (4) a 2-fold increase in filtered particulate organic matter; (5) a 3 parts per thousand increase in delta C-13(POM); and (6) a 4 parts per thousand increase in delta N-15(POM). The particulate matter in the warmer Coral Sea waters is well approximated by a linear fit of the normalised biomass size spectrum (NBSS) with a slope of between -0.95 and -0.99, while the Tasman Sea waters have a more non-linear and less negative (-0.59 to -0.8) spectrum. The low-salinity intrusion that penetrates to within 40 m of the surface between the Coral Sea and Tasman Sea waters is biologically unproductive, with low oxygen, fluorescence and particulate matter counts. The unproductive low salinity intrusion of the Tasman Front contrasts with the highly productive intrusion observed at the Gulf Stream Front off Cape Hatteras, USA. Observations are consistent with Coral Sea and Tasman Sea waters being found in close proximity with steep gradients in biological properties across the front suggesting minimal cross-front mixing. North of the front, the stratified, oligotrophic Coral Sea waters are relatively unproductive, while the vertically well-mixed waters south of the front exhibit strong biological activity. (C) 2008 Elsevier Ltd. All rights reserved.","container-title":"Deep-Sea Research Part I-Oceanographic Research Papers","DOI":"10.1016/j.dsr.2008.06.011","ISSN":"0967-0637","issue":"11","journalAbbreviation":"Deep-Sea Res. Part I-Oceanogr. Res. Pap.","language":"English","page":"1438-1455","title":"Biological properties across the Tasman Front off southeast Australia","volume":"55","author":[{"family":"Baird","given":"M. E."},{"family":"Timko","given":"P. G."},{"family":"Middleton","given":"J. H."},{"family":"Mullaney","given":"T. J."},{"family":"Cox","given":"D. R."},{"family":"Suthers","given":"I. M."}],"issued":{"date-parts":[["2008",11]]}}}],"schema":"https://github.com/citation-style-language/schema/raw/master/csl-citation.json"} </w:instrText>
      </w:r>
      <w:r w:rsidR="006B3E53">
        <w:rPr>
          <w:rFonts w:asciiTheme="minorHAnsi" w:hAnsiTheme="minorHAnsi" w:cstheme="minorHAnsi"/>
          <w:lang w:val="en-AU"/>
        </w:rPr>
        <w:fldChar w:fldCharType="separate"/>
      </w:r>
      <w:r w:rsidR="006B3E53" w:rsidRPr="00D41212">
        <w:rPr>
          <w:rFonts w:ascii="Calibri" w:hAnsi="Calibri" w:cs="Calibri"/>
        </w:rPr>
        <w:t xml:space="preserve">(Sheldon </w:t>
      </w:r>
      <w:r w:rsidR="006B3E53" w:rsidRPr="00D41212">
        <w:rPr>
          <w:rFonts w:ascii="Calibri" w:hAnsi="Calibri" w:cs="Calibri"/>
          <w:i/>
          <w:iCs/>
        </w:rPr>
        <w:t>et al.</w:t>
      </w:r>
      <w:r w:rsidR="006B3E53" w:rsidRPr="00D41212">
        <w:rPr>
          <w:rFonts w:ascii="Calibri" w:hAnsi="Calibri" w:cs="Calibri"/>
        </w:rPr>
        <w:t xml:space="preserve">, 1972; Baird </w:t>
      </w:r>
      <w:r w:rsidR="006B3E53" w:rsidRPr="00D41212">
        <w:rPr>
          <w:rFonts w:ascii="Calibri" w:hAnsi="Calibri" w:cs="Calibri"/>
          <w:i/>
          <w:iCs/>
        </w:rPr>
        <w:t>et al.</w:t>
      </w:r>
      <w:r w:rsidR="006B3E53" w:rsidRPr="00D41212">
        <w:rPr>
          <w:rFonts w:ascii="Calibri" w:hAnsi="Calibri" w:cs="Calibri"/>
        </w:rPr>
        <w:t>, 2008)</w:t>
      </w:r>
      <w:r w:rsidR="006B3E53">
        <w:rPr>
          <w:rFonts w:asciiTheme="minorHAnsi" w:hAnsiTheme="minorHAnsi" w:cstheme="minorHAnsi"/>
          <w:lang w:val="en-AU"/>
        </w:rPr>
        <w:fldChar w:fldCharType="end"/>
      </w:r>
      <w:r w:rsidR="006B3E53">
        <w:rPr>
          <w:rFonts w:asciiTheme="minorHAnsi" w:hAnsiTheme="minorHAnsi" w:cstheme="minorHAnsi"/>
          <w:lang w:val="en-AU"/>
        </w:rPr>
        <w:t>.</w:t>
      </w:r>
      <w:r w:rsidR="006B3E53" w:rsidRPr="00F15D89">
        <w:rPr>
          <w:rFonts w:asciiTheme="minorHAnsi" w:hAnsiTheme="minorHAnsi" w:cstheme="minorHAnsi"/>
          <w:lang w:val="en-AU"/>
        </w:rPr>
        <w:t xml:space="preserve"> A steeper slope with </w:t>
      </w:r>
      <w:r w:rsidR="006B3E53">
        <w:rPr>
          <w:rFonts w:asciiTheme="minorHAnsi" w:hAnsiTheme="minorHAnsi" w:cstheme="minorHAnsi"/>
          <w:lang w:val="en-AU"/>
        </w:rPr>
        <w:t xml:space="preserve">a </w:t>
      </w:r>
      <w:r w:rsidR="006B3E53" w:rsidRPr="00F15D89">
        <w:rPr>
          <w:rFonts w:asciiTheme="minorHAnsi" w:hAnsiTheme="minorHAnsi" w:cstheme="minorHAnsi"/>
          <w:lang w:val="en-AU"/>
        </w:rPr>
        <w:t xml:space="preserve">large </w:t>
      </w:r>
      <w:r w:rsidR="006B3E53">
        <w:rPr>
          <w:rFonts w:asciiTheme="minorHAnsi" w:hAnsiTheme="minorHAnsi" w:cstheme="minorHAnsi"/>
          <w:lang w:val="en-AU"/>
        </w:rPr>
        <w:t>fraction</w:t>
      </w:r>
      <w:r w:rsidR="006B3E53" w:rsidRPr="00F15D89">
        <w:rPr>
          <w:rFonts w:asciiTheme="minorHAnsi" w:hAnsiTheme="minorHAnsi" w:cstheme="minorHAnsi"/>
          <w:lang w:val="en-AU"/>
        </w:rPr>
        <w:t xml:space="preserve"> of small particles generally infers</w:t>
      </w:r>
      <w:r w:rsidR="00E86C04">
        <w:rPr>
          <w:rFonts w:asciiTheme="minorHAnsi" w:hAnsiTheme="minorHAnsi" w:cstheme="minorHAnsi"/>
          <w:lang w:val="en-AU"/>
        </w:rPr>
        <w:t xml:space="preserve"> and</w:t>
      </w:r>
      <w:r w:rsidR="006B3E53" w:rsidRPr="00F15D89">
        <w:rPr>
          <w:rFonts w:asciiTheme="minorHAnsi" w:hAnsiTheme="minorHAnsi" w:cstheme="minorHAnsi"/>
          <w:lang w:val="en-AU"/>
        </w:rPr>
        <w:t xml:space="preserve"> higher production</w:t>
      </w:r>
      <w:r w:rsidR="00E86C04">
        <w:rPr>
          <w:rFonts w:asciiTheme="minorHAnsi" w:hAnsiTheme="minorHAnsi" w:cstheme="minorHAnsi"/>
          <w:lang w:val="en-AU"/>
        </w:rPr>
        <w:t xml:space="preserve"> and predation</w:t>
      </w:r>
      <w:r w:rsidR="006B3E53" w:rsidRPr="00F15D89">
        <w:rPr>
          <w:rFonts w:asciiTheme="minorHAnsi" w:hAnsiTheme="minorHAnsi" w:cstheme="minorHAnsi"/>
          <w:lang w:val="en-AU"/>
        </w:rPr>
        <w:t xml:space="preserve"> while a shallow slope often represents lower predation and less ‘top-down’ pressure </w:t>
      </w:r>
      <w:r w:rsidR="006B3E53">
        <w:rPr>
          <w:rFonts w:asciiTheme="minorHAnsi" w:hAnsiTheme="minorHAnsi" w:cstheme="minorHAnsi"/>
          <w:lang w:val="en-AU"/>
        </w:rPr>
        <w:fldChar w:fldCharType="begin"/>
      </w:r>
      <w:r w:rsidR="006B3E53">
        <w:rPr>
          <w:rFonts w:asciiTheme="minorHAnsi" w:hAnsiTheme="minorHAnsi" w:cstheme="minorHAnsi"/>
          <w:lang w:val="en-AU"/>
        </w:rPr>
        <w:instrText xml:space="preserve"> ADDIN ZOTERO_ITEM CSL_CITATION {"citationID":"DNOw9Qtw","properties":{"formattedCitation":"(Moore and Suthers, 2006; Blanchard {\\i{}et al.}, 2017)","plainCitation":"(Moore and Suthers, 2006; Blanchard et al., 2017)","noteIndex":0},"citationItems":[{"id":793,"uris":["http://zotero.org/users/local/U6DoygBa/items/YLHUBGBV"],"uri":["http://zotero.org/users/local/U6DoygBa/items/YLHUBGBV"],"itemData":{"id":793,"type":"article-journal","abstract":"High concentrations of subresolved particles smaller than the 250 μm equivalent spherical diameter (ESD) detection limit of the optical plankton counter (OPC) have hampered its use in turbid estuarine waters. Coincidence of these subresolved particles produced erroneous counts of up to 58 L−1 for 100 μm mesh filtered water samples from three subtropical east Australian estuaries using the laboratory OPC-1L. The influence of these erroneous counts on in situ OPC-2T measurements was assessed by comparison with measurements of simultaneously collected net zooplankton using the laboratory OPC-1L. The total zooplankton abundance from the in situ OPC-2T measurements could be corrected for erroneous counts of subresolved particles using OPC-1L measurements of 100 μm mesh filtered water sampled from the same site but with large error. No such corrections were possible for OPC-2T measurements of total zooplankton biomass or normalized biomass size spectra (NBSS). No meaningful or significant correlations were found between the abundance or biomass of subresolved particles and in situ light attenuance, probably due to tannin-rich waters with low subresolved particle concentrations. NBSS of simultaneously collected net zooplankton from OPC-1L measurements indicated higher biomass in the disturbed Manning and Wallamba rivers, whose catchments support intensive livestock agriculture and some residential development, compared to the forested Wallingat River. NBSS may therefore be a useful indicator of nutrient enrichment in estuaries. The slope of NBSS may respond to both production of small particles and the predation and loss of large particles.","container-title":"Journal of Geophysical Research: Oceans","DOI":"10.1029/2005jc002920","ISSN":"0148-0227","issue":"C5","title":"Evaluation and correction of subresolved particles by the optical plankton counter in three Australian estuaries with pristine to highly modified catchments","volume":"111","author":[{"family":"Moore","given":"Stephanie K."},{"family":"Suthers","given":"Iain M."}],"issued":{"date-parts":[["2006"]]}}},{"id":374,"uris":["http://zotero.org/users/local/U6DoygBa/items/3CDM8Z6E"],"uri":["http://zotero.org/users/local/U6DoygBa/items/3CDM8Z6E"],"itemData":{"id":374,"type":"article-journal","abstract":"Size-based ecosystem modeling is emerging as a powerful way to assess ecosystem-level impacts of human- and environment-driven changes from individual-level processes. These models have evolved as mechanistic explanations for observed regular patterns of abundance across the marine size spectrum hypothesized to hold from bacteria to whales. Fifty years since the first size spectrum measurements, we ask how far have we come? Although recent modeling studies capture an impressive range of sizes, complexity, and real-world applications, ecosystem coverage is still only partial. We describe how this can be overcome by unifying functional traits with size spectra (which we call functional size spectra) and highlight the key knowledge gaps that need to be filled to model ecosystems from bacteria to whales.","container-title":"Trends in Ecology &amp; Evolution","DOI":"10.1016/j.tree.2016.12.003","ISSN":"0169-5347","issue":"3","journalAbbreviation":"Trends Ecol. Evol.","language":"English","page":"174-186","title":"From Bacteria to Whales: Using Functional Size Spectra to Model Marine Ecosystems","volume":"32","author":[{"family":"Blanchard","given":"J. L."},{"family":"Heneghan","given":"R. F."},{"family":"Everett","given":"J. D."},{"family":"Trebilco","given":"R."},{"family":"Richardson","given":"A. J."}],"issued":{"date-parts":[["2017",3]]}}}],"schema":"https://github.com/citation-style-language/schema/raw/master/csl-citation.json"} </w:instrText>
      </w:r>
      <w:r w:rsidR="006B3E53">
        <w:rPr>
          <w:rFonts w:asciiTheme="minorHAnsi" w:hAnsiTheme="minorHAnsi" w:cstheme="minorHAnsi"/>
          <w:lang w:val="en-AU"/>
        </w:rPr>
        <w:fldChar w:fldCharType="separate"/>
      </w:r>
      <w:r w:rsidR="006B3E53" w:rsidRPr="009F767B">
        <w:rPr>
          <w:rFonts w:ascii="Calibri" w:hAnsi="Calibri" w:cs="Calibri"/>
        </w:rPr>
        <w:t xml:space="preserve">(Moore and Suthers, 2006; Blanchard </w:t>
      </w:r>
      <w:r w:rsidR="006B3E53" w:rsidRPr="009F767B">
        <w:rPr>
          <w:rFonts w:ascii="Calibri" w:hAnsi="Calibri" w:cs="Calibri"/>
          <w:i/>
          <w:iCs/>
        </w:rPr>
        <w:t>et al.</w:t>
      </w:r>
      <w:r w:rsidR="006B3E53" w:rsidRPr="009F767B">
        <w:rPr>
          <w:rFonts w:ascii="Calibri" w:hAnsi="Calibri" w:cs="Calibri"/>
        </w:rPr>
        <w:t>, 2017)</w:t>
      </w:r>
      <w:r w:rsidR="006B3E53">
        <w:rPr>
          <w:rFonts w:asciiTheme="minorHAnsi" w:hAnsiTheme="minorHAnsi" w:cstheme="minorHAnsi"/>
          <w:lang w:val="en-AU"/>
        </w:rPr>
        <w:fldChar w:fldCharType="end"/>
      </w:r>
      <w:r w:rsidR="006B3E53" w:rsidRPr="00F15D89">
        <w:rPr>
          <w:rFonts w:asciiTheme="minorHAnsi" w:hAnsiTheme="minorHAnsi" w:cstheme="minorHAnsi"/>
          <w:lang w:val="en-AU"/>
        </w:rPr>
        <w:t xml:space="preserve">. </w:t>
      </w:r>
      <w:r w:rsidR="00EB429B">
        <w:rPr>
          <w:rFonts w:asciiTheme="minorHAnsi" w:hAnsiTheme="minorHAnsi" w:cstheme="minorHAnsi"/>
          <w:lang w:val="en-AU"/>
        </w:rPr>
        <w:t>While wide</w:t>
      </w:r>
      <w:r w:rsidR="00C10581">
        <w:rPr>
          <w:rFonts w:asciiTheme="minorHAnsi" w:hAnsiTheme="minorHAnsi" w:cstheme="minorHAnsi"/>
          <w:lang w:val="en-AU"/>
        </w:rPr>
        <w:t>l</w:t>
      </w:r>
      <w:r w:rsidR="00EB429B">
        <w:rPr>
          <w:rFonts w:asciiTheme="minorHAnsi" w:hAnsiTheme="minorHAnsi" w:cstheme="minorHAnsi"/>
          <w:lang w:val="en-AU"/>
        </w:rPr>
        <w:t>y used,</w:t>
      </w:r>
      <w:r w:rsidR="00C10581">
        <w:rPr>
          <w:rFonts w:asciiTheme="minorHAnsi" w:hAnsiTheme="minorHAnsi" w:cstheme="minorHAnsi"/>
          <w:lang w:val="en-AU"/>
        </w:rPr>
        <w:t xml:space="preserve"> the</w:t>
      </w:r>
      <w:r w:rsidR="00EB429B">
        <w:rPr>
          <w:rFonts w:asciiTheme="minorHAnsi" w:hAnsiTheme="minorHAnsi" w:cstheme="minorHAnsi"/>
          <w:lang w:val="en-AU"/>
        </w:rPr>
        <w:t xml:space="preserve"> </w:t>
      </w:r>
      <w:r w:rsidR="008A152A">
        <w:rPr>
          <w:rFonts w:asciiTheme="minorHAnsi" w:hAnsiTheme="minorHAnsi" w:cstheme="minorHAnsi"/>
          <w:lang w:val="en-AU"/>
        </w:rPr>
        <w:t xml:space="preserve">linear fit for the NBSS is sometimes bias by size classes </w:t>
      </w:r>
      <w:r w:rsidR="00895E09">
        <w:rPr>
          <w:rFonts w:asciiTheme="minorHAnsi" w:hAnsiTheme="minorHAnsi" w:cstheme="minorHAnsi"/>
          <w:lang w:val="en-AU"/>
        </w:rPr>
        <w:t>containing no particles</w:t>
      </w:r>
      <w:r w:rsidR="008A152A">
        <w:rPr>
          <w:rFonts w:asciiTheme="minorHAnsi" w:hAnsiTheme="minorHAnsi" w:cstheme="minorHAnsi"/>
          <w:lang w:val="en-AU"/>
        </w:rPr>
        <w:t xml:space="preserve"> due to small sample sizes and it has been shown that the shape parameter </w:t>
      </w:r>
      <w:r w:rsidR="008A152A">
        <w:rPr>
          <w:rFonts w:asciiTheme="minorHAnsi" w:hAnsiTheme="minorHAnsi" w:cstheme="minorHAnsi"/>
          <w:i/>
          <w:iCs/>
          <w:lang w:val="en-AU"/>
        </w:rPr>
        <w:t>c</w:t>
      </w:r>
      <w:r w:rsidR="008A152A">
        <w:rPr>
          <w:rFonts w:asciiTheme="minorHAnsi" w:hAnsiTheme="minorHAnsi" w:cstheme="minorHAnsi"/>
          <w:lang w:val="en-AU"/>
        </w:rPr>
        <w:t xml:space="preserve"> of a Pareto distribution is highly correlated to the NBSS slope a</w:t>
      </w:r>
      <w:r w:rsidR="00E86C04">
        <w:rPr>
          <w:rFonts w:asciiTheme="minorHAnsi" w:hAnsiTheme="minorHAnsi" w:cstheme="minorHAnsi"/>
          <w:lang w:val="en-AU"/>
        </w:rPr>
        <w:t>nd</w:t>
      </w:r>
      <w:r w:rsidR="008A152A">
        <w:rPr>
          <w:rFonts w:asciiTheme="minorHAnsi" w:hAnsiTheme="minorHAnsi" w:cstheme="minorHAnsi"/>
          <w:lang w:val="en-AU"/>
        </w:rPr>
        <w:t xml:space="preserve"> </w:t>
      </w:r>
      <w:r w:rsidR="00E86C04">
        <w:rPr>
          <w:rFonts w:asciiTheme="minorHAnsi" w:hAnsiTheme="minorHAnsi" w:cstheme="minorHAnsi"/>
          <w:lang w:val="en-AU"/>
        </w:rPr>
        <w:t xml:space="preserve">provides a </w:t>
      </w:r>
      <w:r w:rsidR="008A152A">
        <w:rPr>
          <w:rFonts w:asciiTheme="minorHAnsi" w:hAnsiTheme="minorHAnsi" w:cstheme="minorHAnsi"/>
          <w:lang w:val="en-AU"/>
        </w:rPr>
        <w:t xml:space="preserve">more robust estimate of the NBSS slope </w:t>
      </w:r>
      <w:r w:rsidR="00895E09">
        <w:rPr>
          <w:rFonts w:asciiTheme="minorHAnsi" w:hAnsiTheme="minorHAnsi" w:cstheme="minorHAnsi"/>
          <w:lang w:val="en-AU"/>
        </w:rPr>
        <w:t xml:space="preserve">for </w:t>
      </w:r>
      <w:r w:rsidR="008A152A">
        <w:rPr>
          <w:rFonts w:asciiTheme="minorHAnsi" w:hAnsiTheme="minorHAnsi" w:cstheme="minorHAnsi"/>
          <w:lang w:val="en-AU"/>
        </w:rPr>
        <w:t>smaller samples</w:t>
      </w:r>
      <w:r w:rsidR="00895E09">
        <w:rPr>
          <w:rFonts w:asciiTheme="minorHAnsi" w:hAnsiTheme="minorHAnsi" w:cstheme="minorHAnsi"/>
          <w:lang w:val="en-AU"/>
        </w:rPr>
        <w:t xml:space="preserve"> </w:t>
      </w:r>
      <w:r w:rsidR="008A152A">
        <w:rPr>
          <w:rFonts w:asciiTheme="minorHAnsi" w:hAnsiTheme="minorHAnsi" w:cstheme="minorHAnsi"/>
          <w:lang w:val="en-AU"/>
        </w:rPr>
        <w:fldChar w:fldCharType="begin"/>
      </w:r>
      <w:r w:rsidR="008A152A">
        <w:rPr>
          <w:rFonts w:asciiTheme="minorHAnsi" w:hAnsiTheme="minorHAnsi" w:cstheme="minorHAnsi"/>
          <w:lang w:val="en-AU"/>
        </w:rPr>
        <w:instrText xml:space="preserve"> ADDIN ZOTERO_ITEM CSL_CITATION {"citationID":"RNhPyBjG","properties":{"formattedCitation":"(Vidondo {\\i{}et al.}, 1997; Suthers {\\i{}et al.}, 2006)","plainCitation":"(Vidondo et al., 1997; Suthers et al., 2006)","noteIndex":0},"citationItems":[{"id":1035,"uris":["http://zotero.org/users/local/U6DoygBa/items/F7I2X7WE"],"uri":["http://zotero.org/users/local/U6DoygBa/items/F7I2X7WE"],"itemData":{"id":1035,"type":"article-journal","abstract":"The established approach to model seston size distributions involves the grouping of particles within logarithmic size classes and the examination of the relationship between density, or normalized biomass, and the characteristic sizes of the classes. Here we examine the distributional basis of the established approach and draw a connection between the biomass size spectrum and the Pareto distribution, a model widely used in other disciplines dealing with size-structured systems. We provide efficient estimators of the parameters and also suggest that datasets exhibiting significant departures from a smooth power function decline can be adequately modeled using a Pareto type II distribution.","container-title":"Limnology and Oceanography","DOI":"10.4319/lo.1997.42.1.0184","ISSN":"0024-3590","issue":"1","page":"184-192","title":"Some aspects of the analysis of size spectra in aquatic ecology","volume":"42","author":[{"family":"Vidondo","given":"Beatriz"},{"family":"Prairie","given":"Yves T."},{"family":"Blanco","given":"Jose M."},{"family":"Duarte","given":"Carlos M."}],"issued":{"date-parts":[["1997"]]}}},{"id":1002,"uris":["http://zotero.org/users/local/U6DoygBa/items/H9A3VAIF"],"uri":["http://zotero.org/users/local/U6DoygBa/items/H9A3VAIF"],"itemData":{"id":1002,"type":"article-journal","abstract":"ABSTRACT: Zooplankton size and larval fish assemblages were compared between locations in the incident free stream and the island wake of Cato Reef, in the south Coral Sea over 6 d in February 1993. Weak incident northward flow of 0.3 m s&lt;sup&gt;&amp;#150;1&lt;/sup&gt; generated a wake on the lee side of the reef. Total abundance or larval fish diversity did not differ between the lee side and the wake. Myctophids and gonostomatids dominated the catch (85%), while reef-associated taxa represented &lt;2% of the total. There were significantly fewer reef fish larvae in the wake (~25%) than in the free stream, suggesting that reef-related settlement and/or predation may explain the difference. Most of the ichthyoplankton (58 families) were associated with the thermocline (ca. 50 m depth) during day and night. We found significantly steeper slopes of the normalised biomass size spectrum (NBSS, derived from an optical plankton counter) in the wake compared to in the free stream and near the thermocline. The slope was significantly correlated with the shape parameter of the Pareto distribution (r = 0.90), with local light attenuation and with smaller (318 to 883 µm equivalent spherical diameter) zooplankton biomass, consistent with the NBSS slope being a proxy for secondary production. The slope did not vary significantly between day and night despite a 30% daytime reduction in total zooplankton biomass. Steeper slopes were significantly correlated with a greater abundance of larval myctophids and gonostomatids, possibly by fish seeking productive areas and by top-down removal of larger zooplankton.","container-title":"Marine Ecology Progress Series","page":"225-238","title":"Day and night ichthyoplankton assemblages and zooplankton biomass size spectrum in a deep ocean island wake","volume":"322","author":[{"family":"Suthers","given":"Iain M."},{"family":"Taggart","given":"C. T."},{"family":"Rissik","given":"D."},{"family":"Baird","given":"M. E."}],"issued":{"date-parts":[["2006"]]}}}],"schema":"https://github.com/citation-style-language/schema/raw/master/csl-citation.json"} </w:instrText>
      </w:r>
      <w:r w:rsidR="008A152A">
        <w:rPr>
          <w:rFonts w:asciiTheme="minorHAnsi" w:hAnsiTheme="minorHAnsi" w:cstheme="minorHAnsi"/>
          <w:lang w:val="en-AU"/>
        </w:rPr>
        <w:fldChar w:fldCharType="separate"/>
      </w:r>
      <w:r w:rsidR="008A152A" w:rsidRPr="00B15349">
        <w:rPr>
          <w:rFonts w:ascii="Calibri" w:hAnsi="Calibri" w:cs="Calibri"/>
        </w:rPr>
        <w:t xml:space="preserve">(Vidondo </w:t>
      </w:r>
      <w:r w:rsidR="008A152A" w:rsidRPr="00B15349">
        <w:rPr>
          <w:rFonts w:ascii="Calibri" w:hAnsi="Calibri" w:cs="Calibri"/>
          <w:i/>
          <w:iCs/>
        </w:rPr>
        <w:t>et al.</w:t>
      </w:r>
      <w:r w:rsidR="008A152A" w:rsidRPr="00B15349">
        <w:rPr>
          <w:rFonts w:ascii="Calibri" w:hAnsi="Calibri" w:cs="Calibri"/>
        </w:rPr>
        <w:t xml:space="preserve">, 1997; Suthers </w:t>
      </w:r>
      <w:r w:rsidR="008A152A" w:rsidRPr="00B15349">
        <w:rPr>
          <w:rFonts w:ascii="Calibri" w:hAnsi="Calibri" w:cs="Calibri"/>
          <w:i/>
          <w:iCs/>
        </w:rPr>
        <w:t>et al.</w:t>
      </w:r>
      <w:r w:rsidR="008A152A" w:rsidRPr="00B15349">
        <w:rPr>
          <w:rFonts w:ascii="Calibri" w:hAnsi="Calibri" w:cs="Calibri"/>
        </w:rPr>
        <w:t>, 2006)</w:t>
      </w:r>
      <w:r w:rsidR="008A152A">
        <w:rPr>
          <w:rFonts w:asciiTheme="minorHAnsi" w:hAnsiTheme="minorHAnsi" w:cstheme="minorHAnsi"/>
          <w:lang w:val="en-AU"/>
        </w:rPr>
        <w:fldChar w:fldCharType="end"/>
      </w:r>
      <w:r w:rsidR="00895E09">
        <w:rPr>
          <w:rFonts w:asciiTheme="minorHAnsi" w:hAnsiTheme="minorHAnsi" w:cstheme="minorHAnsi"/>
          <w:lang w:val="en-AU"/>
        </w:rPr>
        <w:t>.</w:t>
      </w:r>
    </w:p>
    <w:p w14:paraId="688DF01D" w14:textId="77777777" w:rsidR="00135B5A" w:rsidRDefault="007E36E7" w:rsidP="00F34258">
      <w:pPr>
        <w:pStyle w:val="Text"/>
        <w:spacing w:line="360" w:lineRule="auto"/>
        <w:rPr>
          <w:rFonts w:asciiTheme="minorHAnsi" w:hAnsiTheme="minorHAnsi" w:cstheme="minorHAnsi"/>
          <w:lang w:val="en-AU"/>
        </w:rPr>
      </w:pPr>
      <w:r w:rsidRPr="00F15D89">
        <w:rPr>
          <w:rFonts w:asciiTheme="minorHAnsi" w:hAnsiTheme="minorHAnsi" w:cstheme="minorHAnsi"/>
          <w:lang w:val="en-AU"/>
        </w:rPr>
        <w:t>In the southeast Atlantic</w:t>
      </w:r>
      <w:r w:rsidR="00A17076">
        <w:rPr>
          <w:rFonts w:asciiTheme="minorHAnsi" w:hAnsiTheme="minorHAnsi" w:cstheme="minorHAnsi"/>
          <w:lang w:val="en-AU"/>
        </w:rPr>
        <w:t>,</w:t>
      </w:r>
      <w:r w:rsidRPr="00F15D89">
        <w:rPr>
          <w:rFonts w:asciiTheme="minorHAnsi" w:hAnsiTheme="minorHAnsi" w:cstheme="minorHAnsi"/>
          <w:lang w:val="en-AU"/>
        </w:rPr>
        <w:t xml:space="preserve"> </w:t>
      </w:r>
      <w:r w:rsidR="00436479" w:rsidRPr="00F15D89">
        <w:rPr>
          <w:rFonts w:asciiTheme="minorHAnsi" w:hAnsiTheme="minorHAnsi" w:cstheme="minorHAnsi"/>
          <w:lang w:val="en-AU"/>
        </w:rPr>
        <w:t xml:space="preserve">the zooplankton community on the continental shelf had higher biomass and a steeper NBSS slope compared to the offshore oceanic stations which were typically more vertically stratified </w:t>
      </w:r>
      <w:r w:rsidR="0097460E">
        <w:rPr>
          <w:rFonts w:asciiTheme="minorHAnsi" w:hAnsiTheme="minorHAnsi" w:cstheme="minorHAnsi"/>
          <w:lang w:val="en-AU"/>
        </w:rPr>
        <w:fldChar w:fldCharType="begin"/>
      </w:r>
      <w:r w:rsidR="00BF04EA">
        <w:rPr>
          <w:rFonts w:asciiTheme="minorHAnsi" w:hAnsiTheme="minorHAnsi" w:cstheme="minorHAnsi"/>
          <w:lang w:val="en-AU"/>
        </w:rPr>
        <w:instrText xml:space="preserve"> ADDIN ZOTERO_ITEM CSL_CITATION {"citationID":"GKlVXPsK","properties":{"formattedCitation":"(Marcolin {\\i{}et al.}, 2013)","plainCitation":"(Marcolin et al., 2013)","noteIndex":0},"citationItems":[{"id":762,"uris":["http://zotero.org/users/local/U6DoygBa/items/IICX74LG"],"uri":["http://zotero.org/users/local/U6DoygBa/items/IICX74LG"],"itemData":{"id":762,"type":"article-journal","abstract":"The biomass size spectrum provides valuable information about the functioning of plankton systems. We evaluated hydrographic and bathymetric influences on biomass size spectra and on vertical distributions of plankton and seston above the Abrolhos Bank and in adjacent oceanic areas off Eastern Brazil. We used both in situ Laser Optical Particle Counter (LOPC) and preserved plankton samples analyzed with a ZooScan system to determine seston and plankton abundances, size distributions, and biomasses. Shelf stations, including those on the Abrolhos Bank, had higher particle concentrations and mesozooplankton biomasses than the vertically stratified oceanic stations. The latter were influenced by cold, nutrient-rich South Atlantic Central Water (SACW) below the mixed layer, particularly toward the south of the study area. Small particles (&lt;1mm) were more abundant above and within the pycnocline, whereas large particles (&gt;1mm) had a more heterogeneous vertical distribution, but were more abundant above the pycnocline, especially at the oceanic stations. Calanoid copepods usually dominated the mesozooplankton biomass spectra, but were accompanied by cyclopoids, appendicularians, and ostracods, the latter being particularly abundant during nighttime stations on the Abrolhos Bank. Both LOPC and ZooScan data showed significant differences in NBSS slopes and intercepts between shelf and oceanic stations. The higher intercepts and steeper slopes over the shelf are characteristic of higher productivity. The shallower slopes and presence of more biomass in larger particles indicate a more important contribution of large organisms and higher energy transfer efficiencies at the open ocean stations. Our results highlight the importance of the Abrolhos Bank for pelagic production in an otherwise oligotrophic ocean.","container-title":"Continental Shelf Research","DOI":"https://doi.org/10.1016/j.csr.2013.09.022","ISSN":"0278-4343","page":"74-87","title":"Plankton and seston size spectra estimated by the LOPC and ZooScan in the Abrolhos Bank ecosystem (SE Atlantic)","volume":"70","author":[{"family":"Marcolin","given":"Catarina da Rocha"},{"family":"Schultes","given":"Sabine"},{"family":"Jackson","given":"George A."},{"family":"Lopes","given":"Rubens M."}],"issued":{"date-parts":[["2013",11,1]]}}}],"schema":"https://github.com/citation-style-language/schema/raw/master/csl-citation.json"} </w:instrText>
      </w:r>
      <w:r w:rsidR="0097460E">
        <w:rPr>
          <w:rFonts w:asciiTheme="minorHAnsi" w:hAnsiTheme="minorHAnsi" w:cstheme="minorHAnsi"/>
          <w:lang w:val="en-AU"/>
        </w:rPr>
        <w:fldChar w:fldCharType="separate"/>
      </w:r>
      <w:r w:rsidR="0097460E" w:rsidRPr="0097460E">
        <w:rPr>
          <w:rFonts w:ascii="Calibri" w:hAnsi="Calibri" w:cs="Calibri"/>
        </w:rPr>
        <w:t xml:space="preserve">(Marcolin </w:t>
      </w:r>
      <w:r w:rsidR="0097460E" w:rsidRPr="0097460E">
        <w:rPr>
          <w:rFonts w:ascii="Calibri" w:hAnsi="Calibri" w:cs="Calibri"/>
          <w:i/>
          <w:iCs/>
        </w:rPr>
        <w:t>et al.</w:t>
      </w:r>
      <w:r w:rsidR="0097460E" w:rsidRPr="0097460E">
        <w:rPr>
          <w:rFonts w:ascii="Calibri" w:hAnsi="Calibri" w:cs="Calibri"/>
        </w:rPr>
        <w:t>, 2013)</w:t>
      </w:r>
      <w:r w:rsidR="0097460E">
        <w:rPr>
          <w:rFonts w:asciiTheme="minorHAnsi" w:hAnsiTheme="minorHAnsi" w:cstheme="minorHAnsi"/>
          <w:lang w:val="en-AU"/>
        </w:rPr>
        <w:fldChar w:fldCharType="end"/>
      </w:r>
      <w:r w:rsidR="00436479" w:rsidRPr="00F15D89">
        <w:rPr>
          <w:rFonts w:asciiTheme="minorHAnsi" w:hAnsiTheme="minorHAnsi" w:cstheme="minorHAnsi"/>
          <w:lang w:val="en-AU"/>
        </w:rPr>
        <w:t>.</w:t>
      </w:r>
      <w:r w:rsidR="0012564A" w:rsidRPr="00F15D89">
        <w:rPr>
          <w:rFonts w:asciiTheme="minorHAnsi" w:hAnsiTheme="minorHAnsi" w:cstheme="minorHAnsi"/>
          <w:lang w:val="en-AU"/>
        </w:rPr>
        <w:t xml:space="preserve"> </w:t>
      </w:r>
      <w:r w:rsidR="006A27E3" w:rsidRPr="00F15D89">
        <w:rPr>
          <w:rFonts w:asciiTheme="minorHAnsi" w:hAnsiTheme="minorHAnsi" w:cstheme="minorHAnsi"/>
          <w:lang w:val="en-AU"/>
        </w:rPr>
        <w:t xml:space="preserve">This is </w:t>
      </w:r>
      <w:r w:rsidR="001E3923" w:rsidRPr="00F15D89">
        <w:rPr>
          <w:rFonts w:asciiTheme="minorHAnsi" w:hAnsiTheme="minorHAnsi" w:cstheme="minorHAnsi"/>
          <w:lang w:val="en-AU"/>
        </w:rPr>
        <w:t>similar to</w:t>
      </w:r>
      <w:r w:rsidR="00A17076">
        <w:rPr>
          <w:rFonts w:asciiTheme="minorHAnsi" w:hAnsiTheme="minorHAnsi" w:cstheme="minorHAnsi"/>
          <w:lang w:val="en-AU"/>
        </w:rPr>
        <w:t xml:space="preserve"> the</w:t>
      </w:r>
      <w:r w:rsidR="001E3923" w:rsidRPr="00F15D89">
        <w:rPr>
          <w:rFonts w:asciiTheme="minorHAnsi" w:hAnsiTheme="minorHAnsi" w:cstheme="minorHAnsi"/>
          <w:lang w:val="en-AU"/>
        </w:rPr>
        <w:t xml:space="preserve"> </w:t>
      </w:r>
      <w:r w:rsidR="006A27E3" w:rsidRPr="00F15D89">
        <w:rPr>
          <w:rFonts w:asciiTheme="minorHAnsi" w:hAnsiTheme="minorHAnsi" w:cstheme="minorHAnsi"/>
          <w:lang w:val="en-AU"/>
        </w:rPr>
        <w:t>northeast Atlantic</w:t>
      </w:r>
      <w:r w:rsidR="00AC0C00" w:rsidRPr="00F15D89">
        <w:rPr>
          <w:rFonts w:asciiTheme="minorHAnsi" w:hAnsiTheme="minorHAnsi" w:cstheme="minorHAnsi"/>
          <w:lang w:val="en-AU"/>
        </w:rPr>
        <w:t xml:space="preserve"> where</w:t>
      </w:r>
      <w:r w:rsidR="00EE3E2B" w:rsidRPr="00F15D89">
        <w:rPr>
          <w:rFonts w:asciiTheme="minorHAnsi" w:hAnsiTheme="minorHAnsi" w:cstheme="minorHAnsi"/>
          <w:lang w:val="en-AU"/>
        </w:rPr>
        <w:t xml:space="preserve"> high zooplankton biomasses and steeper NBSS</w:t>
      </w:r>
      <w:r w:rsidR="00243202">
        <w:rPr>
          <w:rFonts w:asciiTheme="minorHAnsi" w:hAnsiTheme="minorHAnsi" w:cstheme="minorHAnsi"/>
          <w:lang w:val="en-AU"/>
        </w:rPr>
        <w:t xml:space="preserve"> slopes</w:t>
      </w:r>
      <w:r w:rsidR="00EE3E2B" w:rsidRPr="00F15D89">
        <w:rPr>
          <w:rFonts w:asciiTheme="minorHAnsi" w:hAnsiTheme="minorHAnsi" w:cstheme="minorHAnsi"/>
          <w:lang w:val="en-AU"/>
        </w:rPr>
        <w:t xml:space="preserve"> were found in some but not all inshore regions </w:t>
      </w:r>
      <w:r w:rsidR="0097460E">
        <w:rPr>
          <w:rFonts w:asciiTheme="minorHAnsi" w:hAnsiTheme="minorHAnsi" w:cstheme="minorHAnsi"/>
          <w:lang w:val="en-AU"/>
        </w:rPr>
        <w:fldChar w:fldCharType="begin"/>
      </w:r>
      <w:r w:rsidR="00BF04EA">
        <w:rPr>
          <w:rFonts w:asciiTheme="minorHAnsi" w:hAnsiTheme="minorHAnsi" w:cstheme="minorHAnsi"/>
          <w:lang w:val="en-AU"/>
        </w:rPr>
        <w:instrText xml:space="preserve"> ADDIN ZOTERO_ITEM CSL_CITATION {"citationID":"4ezbOyAY","properties":{"formattedCitation":"(Sourisseau and Carlotti, 2006; Irigoien {\\i{}et al.}, 2009; Vandromme {\\i{}et al.}, 2014)","plainCitation":"(Sourisseau and Carlotti, 2006; Irigoien et al., 2009; Vandromme et al., 2014)","noteIndex":0},"citationItems":[{"id":990,"uris":["http://zotero.org/users/local/U6DoygBa/items/78GH7NM5"],"uri":["http://zotero.org/users/local/U6DoygBa/items/78GH7NM5"],"itemData":{"id":990,"type":"article-journal","abstract":"During two cruises in springtime (18 March to 13 April 2000 and 27 March to 4 June 2001), the whole French continental shelf of the Bay of Biscay was sampled to obtain an overview on the zooplankton community size structure. A laboratory optical plankton counter (OPC-1L) was used to process plankton net tow samples and estimate abundance, biovolume, and general characteristics of size spectra. In a second step, biomass estimates were extrapolated from size by using a conversion factor. Both biomass and abundance estimates show spatial patterns with a clear coastal-open sea gradient for both years. The coastal area was characterized by the highest biomasses and abundances per volume. A first analysis of the zooplankton community size spectra was made by using the slope of the normalized biomass size spectrum. Different spatial patterns of zooplankton size spectra were highlighted for spring 2000 and 2001. The highest slopes were found for the coastal zone, showing a large ratio of small organisms, although this was less marked in the springtime 2000. Stations characterized by high proportions of large organisms were located in majority in the north of the bay and at the shelf break. A second analysis using the size probability distributions of organisms revealed a nearly permanent nonlinearity of probability distributions. This implied the community structure was not in an equilibrium state during spring and this nonlinearity could be locally related to dominant species dynamics.","container-title":"Journal of Geophysical Research: Oceans","DOI":"10.1029/2005jc003063","ISSN":"0148-0227","issue":"C5","title":"Spatial distribution of zooplankton size spectra on the French continental shelf of the Bay of Biscay during spring 2000 and 2001","volume":"111","author":[{"family":"Sourisseau","given":"Marc"},{"family":"Carlotti","given":"François"}],"issued":{"date-parts":[["2006"]]}}},{"id":608,"uris":["http://zotero.org/users/local/U6DoygBa/items/8G3MEPF9"],"uri":["http://zotero.org/users/local/U6DoygBa/items/8G3MEPF9"],"itemData":{"id":608,"type":"article-journal","abstract":"The objective of this study was to investigate whether successive recruitment failures in the anchovy fishery in the Bay of Biscay were due to changes in the zooplankton biomass or composition. Image analysis and automatic recognition were used to analyse zooplankton samples collected during diel egg production method spring surveys from 1998 to 2006. We were not able to detect any trend in zooplankton biomass during this period. The zooplankton spatial distribution showed permanent features with large organisms being more abundant over the shelf break and outer areas. Finally, we found a negative correlation between anchovy recruitment and zooplankton biomass which suggests that the 2002–2006 failures in anchovy recruitment in the Bay of Biscay are not due to a decrease in mesozooplankton biomass.","container-title":"Journal of Plankton Research","DOI":"10.1093/plankt/fbn096","ISSN":"0142-7873","issue":"1","page":"1-17","title":"Spring zooplankton distribution in the Bay of Biscay from 1998 to 2006 in relation with anchovy recruitment","volume":"31","author":[{"family":"Irigoien","given":"Xabier"},{"family":"Fernandes","given":"Jose Antonio"},{"family":"Grosjean","given":"Philippe"},{"family":"Denis","given":"Kevin"},{"family":"Albaina","given":"Aitor"},{"family":"Santos","given":"Maria"}],"issued":{"date-parts":[["2009"]]}}},{"id":1032,"uris":["http://zotero.org/users/local/U6DoygBa/items/VUTLB342"],"uri":["http://zotero.org/users/local/U6DoygBa/items/VUTLB342"],"itemData":{"id":1032,"type":"article-journal","container-title":"Ocean Science","page":"821-835","title":"Springtime zooplankton size structure over the continental shelf of the Bay of Biscay","volume":"10","author":[{"family":"Vandromme","given":"P."},{"family":"Nogueira","given":"E."},{"family":"Huret","given":"M."},{"family":"Lopez-Urrutia","given":"Á"},{"family":"González","given":"G. González-Nuevo"},{"family":"Sourisseau","given":"M."},{"family":"Petitgas","given":"P."}],"issued":{"date-parts":[["2014"]]}}}],"schema":"https://github.com/citation-style-language/schema/raw/master/csl-citation.json"} </w:instrText>
      </w:r>
      <w:r w:rsidR="0097460E">
        <w:rPr>
          <w:rFonts w:asciiTheme="minorHAnsi" w:hAnsiTheme="minorHAnsi" w:cstheme="minorHAnsi"/>
          <w:lang w:val="en-AU"/>
        </w:rPr>
        <w:fldChar w:fldCharType="separate"/>
      </w:r>
      <w:r w:rsidR="0097460E" w:rsidRPr="0097460E">
        <w:rPr>
          <w:rFonts w:ascii="Calibri" w:hAnsi="Calibri" w:cs="Calibri"/>
        </w:rPr>
        <w:t xml:space="preserve">(Sourisseau and Carlotti, 2006; Irigoien </w:t>
      </w:r>
      <w:r w:rsidR="0097460E" w:rsidRPr="0097460E">
        <w:rPr>
          <w:rFonts w:ascii="Calibri" w:hAnsi="Calibri" w:cs="Calibri"/>
          <w:i/>
          <w:iCs/>
        </w:rPr>
        <w:t>et al.</w:t>
      </w:r>
      <w:r w:rsidR="0097460E" w:rsidRPr="0097460E">
        <w:rPr>
          <w:rFonts w:ascii="Calibri" w:hAnsi="Calibri" w:cs="Calibri"/>
        </w:rPr>
        <w:t xml:space="preserve">, 2009; Vandromme </w:t>
      </w:r>
      <w:r w:rsidR="0097460E" w:rsidRPr="0097460E">
        <w:rPr>
          <w:rFonts w:ascii="Calibri" w:hAnsi="Calibri" w:cs="Calibri"/>
          <w:i/>
          <w:iCs/>
        </w:rPr>
        <w:t>et al.</w:t>
      </w:r>
      <w:r w:rsidR="0097460E" w:rsidRPr="0097460E">
        <w:rPr>
          <w:rFonts w:ascii="Calibri" w:hAnsi="Calibri" w:cs="Calibri"/>
        </w:rPr>
        <w:t>, 2014)</w:t>
      </w:r>
      <w:r w:rsidR="0097460E">
        <w:rPr>
          <w:rFonts w:asciiTheme="minorHAnsi" w:hAnsiTheme="minorHAnsi" w:cstheme="minorHAnsi"/>
          <w:lang w:val="en-AU"/>
        </w:rPr>
        <w:fldChar w:fldCharType="end"/>
      </w:r>
      <w:r w:rsidR="00EE3E2B" w:rsidRPr="00F15D89">
        <w:rPr>
          <w:rFonts w:asciiTheme="minorHAnsi" w:hAnsiTheme="minorHAnsi" w:cstheme="minorHAnsi"/>
          <w:lang w:val="en-AU"/>
        </w:rPr>
        <w:t>.</w:t>
      </w:r>
      <w:r w:rsidR="00C52A34" w:rsidRPr="00F15D89">
        <w:rPr>
          <w:rFonts w:asciiTheme="minorHAnsi" w:hAnsiTheme="minorHAnsi" w:cstheme="minorHAnsi"/>
          <w:lang w:val="en-AU"/>
        </w:rPr>
        <w:t xml:space="preserve"> </w:t>
      </w:r>
    </w:p>
    <w:p w14:paraId="17B46C17" w14:textId="5AF79EA4" w:rsidR="008F0F74" w:rsidRDefault="00640CC5" w:rsidP="00F34258">
      <w:pPr>
        <w:pStyle w:val="Text"/>
        <w:spacing w:line="360" w:lineRule="auto"/>
        <w:rPr>
          <w:rFonts w:asciiTheme="minorHAnsi" w:hAnsiTheme="minorHAnsi" w:cstheme="minorHAnsi"/>
          <w:lang w:val="en-AU"/>
        </w:rPr>
      </w:pPr>
      <w:r>
        <w:rPr>
          <w:rFonts w:asciiTheme="minorHAnsi" w:hAnsiTheme="minorHAnsi" w:cstheme="minorHAnsi"/>
          <w:lang w:val="en-AU"/>
        </w:rPr>
        <w:t xml:space="preserve">Smaller scale processes such as island wakes have also produce variations in zooplankton community structure as they create areas with potentially more retention and production </w:t>
      </w:r>
      <w:r>
        <w:rPr>
          <w:rFonts w:asciiTheme="minorHAnsi" w:hAnsiTheme="minorHAnsi" w:cstheme="minorHAnsi"/>
          <w:lang w:val="en-AU"/>
        </w:rPr>
        <w:fldChar w:fldCharType="begin"/>
      </w:r>
      <w:r>
        <w:rPr>
          <w:rFonts w:asciiTheme="minorHAnsi" w:hAnsiTheme="minorHAnsi" w:cstheme="minorHAnsi"/>
          <w:lang w:val="en-AU"/>
        </w:rPr>
        <w:instrText xml:space="preserve"> ADDIN ZOTERO_ITEM CSL_CITATION {"citationID":"y1dPuKOM","properties":{"formattedCitation":"(Rissik {\\i{}et al.}, 1997)","plainCitation":"(Rissik et al., 1997)","noteIndex":0},"citationItems":[{"id":1327,"uris":["http://zotero.org/users/local/U6DoygBa/items/B2RRKNLK"],"uri":["http://zotero.org/users/local/U6DoygBa/items/B2RRKNLK"],"itemData":{"id":1327,"type":"article-journal","abstract":"Abstract.  The effect of flow disturbance on the distribution and abundance of zooplanktonic particles was investigated around an isolated, steep-sided reef, in","container-title":"Journal of Plankton Research","DOI":"10.1093/plankt/19.9.1347","ISSN":"0142-7873","issue":"9","journalAbbreviation":"J Plankton Res","language":"en","note":"publisher: Oxford Academic","page":"1347-1368","source":"academic.oup.com","title":"Enhanced zooplankton abundance in the lee of an isolated reef in the south Coral Sea: the role of flow disturbance","title-short":"Enhanced zooplankton abundance in the lee of an isolated reef in the south Coral Sea","volume":"19","author":[{"family":"Rissik","given":"David"},{"family":"Suthers","given":"Iain M."},{"family":"Taggart","given":"Christopher T."}],"issued":{"date-parts":[["1997",9,1]]}}}],"schema":"https://github.com/citation-style-language/schema/raw/master/csl-citation.json"} </w:instrText>
      </w:r>
      <w:r>
        <w:rPr>
          <w:rFonts w:asciiTheme="minorHAnsi" w:hAnsiTheme="minorHAnsi" w:cstheme="minorHAnsi"/>
          <w:lang w:val="en-AU"/>
        </w:rPr>
        <w:fldChar w:fldCharType="separate"/>
      </w:r>
      <w:r w:rsidRPr="00640CC5">
        <w:rPr>
          <w:rFonts w:ascii="Calibri" w:hAnsi="Calibri" w:cs="Calibri"/>
        </w:rPr>
        <w:t xml:space="preserve">(Rissik </w:t>
      </w:r>
      <w:r w:rsidRPr="00640CC5">
        <w:rPr>
          <w:rFonts w:ascii="Calibri" w:hAnsi="Calibri" w:cs="Calibri"/>
          <w:i/>
          <w:iCs/>
        </w:rPr>
        <w:t>et al.</w:t>
      </w:r>
      <w:r w:rsidRPr="00640CC5">
        <w:rPr>
          <w:rFonts w:ascii="Calibri" w:hAnsi="Calibri" w:cs="Calibri"/>
        </w:rPr>
        <w:t>, 1997)</w:t>
      </w:r>
      <w:r>
        <w:rPr>
          <w:rFonts w:asciiTheme="minorHAnsi" w:hAnsiTheme="minorHAnsi" w:cstheme="minorHAnsi"/>
          <w:lang w:val="en-AU"/>
        </w:rPr>
        <w:fldChar w:fldCharType="end"/>
      </w:r>
      <w:r>
        <w:rPr>
          <w:rFonts w:asciiTheme="minorHAnsi" w:hAnsiTheme="minorHAnsi" w:cstheme="minorHAnsi"/>
          <w:lang w:val="en-AU"/>
        </w:rPr>
        <w:t xml:space="preserve">. </w:t>
      </w:r>
      <w:r w:rsidR="008F0F74">
        <w:rPr>
          <w:rFonts w:asciiTheme="minorHAnsi" w:hAnsiTheme="minorHAnsi" w:cstheme="minorHAnsi"/>
          <w:lang w:val="en-AU"/>
        </w:rPr>
        <w:t>In the</w:t>
      </w:r>
      <w:r w:rsidR="002B2D63">
        <w:rPr>
          <w:rFonts w:asciiTheme="minorHAnsi" w:hAnsiTheme="minorHAnsi" w:cstheme="minorHAnsi"/>
          <w:lang w:val="en-AU"/>
        </w:rPr>
        <w:t xml:space="preserve"> tropical</w:t>
      </w:r>
      <w:r w:rsidR="008F0F74">
        <w:rPr>
          <w:rFonts w:asciiTheme="minorHAnsi" w:hAnsiTheme="minorHAnsi" w:cstheme="minorHAnsi"/>
          <w:lang w:val="en-AU"/>
        </w:rPr>
        <w:t xml:space="preserve"> </w:t>
      </w:r>
      <w:r>
        <w:rPr>
          <w:rFonts w:asciiTheme="minorHAnsi" w:hAnsiTheme="minorHAnsi" w:cstheme="minorHAnsi"/>
          <w:lang w:val="en-AU"/>
        </w:rPr>
        <w:t xml:space="preserve">Coral Sea, it was shown that zooplankton communities have a </w:t>
      </w:r>
      <w:r w:rsidR="00C95B3A">
        <w:rPr>
          <w:rFonts w:asciiTheme="minorHAnsi" w:hAnsiTheme="minorHAnsi" w:cstheme="minorHAnsi"/>
          <w:lang w:val="en-AU"/>
        </w:rPr>
        <w:t xml:space="preserve">both higher abundances and a </w:t>
      </w:r>
      <w:r>
        <w:rPr>
          <w:rFonts w:asciiTheme="minorHAnsi" w:hAnsiTheme="minorHAnsi" w:cstheme="minorHAnsi"/>
          <w:lang w:val="en-AU"/>
        </w:rPr>
        <w:t xml:space="preserve">steeper NBSS slope in the wake of islands </w:t>
      </w:r>
      <w:r>
        <w:rPr>
          <w:rFonts w:asciiTheme="minorHAnsi" w:hAnsiTheme="minorHAnsi" w:cstheme="minorHAnsi"/>
          <w:lang w:val="en-AU"/>
        </w:rPr>
        <w:lastRenderedPageBreak/>
        <w:t xml:space="preserve">compared to in the free stream with the difference attributed to both increased production and predation by fish removing larger zooplankton </w:t>
      </w:r>
      <w:r w:rsidR="00B52BE5">
        <w:rPr>
          <w:rFonts w:asciiTheme="minorHAnsi" w:hAnsiTheme="minorHAnsi" w:cstheme="minorHAnsi"/>
          <w:lang w:val="en-AU"/>
        </w:rPr>
        <w:fldChar w:fldCharType="begin"/>
      </w:r>
      <w:r w:rsidR="00B52BE5">
        <w:rPr>
          <w:rFonts w:asciiTheme="minorHAnsi" w:hAnsiTheme="minorHAnsi" w:cstheme="minorHAnsi"/>
          <w:lang w:val="en-AU"/>
        </w:rPr>
        <w:instrText xml:space="preserve"> ADDIN ZOTERO_ITEM CSL_CITATION {"citationID":"fsSAobxD","properties":{"formattedCitation":"(Rissik {\\i{}et al.}, 1997; Suthers {\\i{}et al.}, 2006)","plainCitation":"(Rissik et al., 1997; Suthers et al., 2006)","noteIndex":0},"citationItems":[{"id":1327,"uris":["http://zotero.org/users/local/U6DoygBa/items/B2RRKNLK"],"uri":["http://zotero.org/users/local/U6DoygBa/items/B2RRKNLK"],"itemData":{"id":1327,"type":"article-journal","abstract":"Abstract.  The effect of flow disturbance on the distribution and abundance of zooplanktonic particles was investigated around an isolated, steep-sided reef, in","container-title":"Journal of Plankton Research","DOI":"10.1093/plankt/19.9.1347","ISSN":"0142-7873","issue":"9","journalAbbreviation":"J Plankton Res","language":"en","note":"publisher: Oxford Academic","page":"1347-1368","source":"academic.oup.com","title":"Enhanced zooplankton abundance in the lee of an isolated reef in the south Coral Sea: the role of flow disturbance","title-short":"Enhanced zooplankton abundance in the lee of an isolated reef in the south Coral Sea","volume":"19","author":[{"family":"Rissik","given":"David"},{"family":"Suthers","given":"Iain M."},{"family":"Taggart","given":"Christopher T."}],"issued":{"date-parts":[["1997",9,1]]}}},{"id":1002,"uris":["http://zotero.org/users/local/U6DoygBa/items/H9A3VAIF"],"uri":["http://zotero.org/users/local/U6DoygBa/items/H9A3VAIF"],"itemData":{"id":1002,"type":"article-journal","abstract":"ABSTRACT: Zooplankton size and larval fish assemblages were compared between locations in the incident free stream and the island wake of Cato Reef, in the south Coral Sea over 6 d in February 1993. Weak incident northward flow of 0.3 m s&lt;sup&gt;&amp;#150;1&lt;/sup&gt; generated a wake on the lee side of the reef. Total abundance or larval fish diversity did not differ between the lee side and the wake. Myctophids and gonostomatids dominated the catch (85%), while reef-associated taxa represented &lt;2% of the total. There were significantly fewer reef fish larvae in the wake (~25%) than in the free stream, suggesting that reef-related settlement and/or predation may explain the difference. Most of the ichthyoplankton (58 families) were associated with the thermocline (ca. 50 m depth) during day and night. We found significantly steeper slopes of the normalised biomass size spectrum (NBSS, derived from an optical plankton counter) in the wake compared to in the free stream and near the thermocline. The slope was significantly correlated with the shape parameter of the Pareto distribution (r = 0.90), with local light attenuation and with smaller (318 to 883 µm equivalent spherical diameter) zooplankton biomass, consistent with the NBSS slope being a proxy for secondary production. The slope did not vary significantly between day and night despite a 30% daytime reduction in total zooplankton biomass. Steeper slopes were significantly correlated with a greater abundance of larval myctophids and gonostomatids, possibly by fish seeking productive areas and by top-down removal of larger zooplankton.","container-title":"Marine Ecology Progress Series","page":"225-238","title":"Day and night ichthyoplankton assemblages and zooplankton biomass size spectrum in a deep ocean island wake","volume":"322","author":[{"family":"Suthers","given":"Iain M."},{"family":"Taggart","given":"C. T."},{"family":"Rissik","given":"D."},{"family":"Baird","given":"M. E."}],"issued":{"date-parts":[["2006"]]}}}],"schema":"https://github.com/citation-style-language/schema/raw/master/csl-citation.json"} </w:instrText>
      </w:r>
      <w:r w:rsidR="00B52BE5">
        <w:rPr>
          <w:rFonts w:asciiTheme="minorHAnsi" w:hAnsiTheme="minorHAnsi" w:cstheme="minorHAnsi"/>
          <w:lang w:val="en-AU"/>
        </w:rPr>
        <w:fldChar w:fldCharType="separate"/>
      </w:r>
      <w:r w:rsidR="00B52BE5" w:rsidRPr="00B52BE5">
        <w:rPr>
          <w:rFonts w:ascii="Calibri" w:hAnsi="Calibri" w:cs="Calibri"/>
        </w:rPr>
        <w:t xml:space="preserve">(Rissik </w:t>
      </w:r>
      <w:r w:rsidR="00B52BE5" w:rsidRPr="00B52BE5">
        <w:rPr>
          <w:rFonts w:ascii="Calibri" w:hAnsi="Calibri" w:cs="Calibri"/>
          <w:i/>
          <w:iCs/>
        </w:rPr>
        <w:t>et al.</w:t>
      </w:r>
      <w:r w:rsidR="00B52BE5" w:rsidRPr="00B52BE5">
        <w:rPr>
          <w:rFonts w:ascii="Calibri" w:hAnsi="Calibri" w:cs="Calibri"/>
        </w:rPr>
        <w:t xml:space="preserve">, 1997; Suthers </w:t>
      </w:r>
      <w:r w:rsidR="00B52BE5" w:rsidRPr="00B52BE5">
        <w:rPr>
          <w:rFonts w:ascii="Calibri" w:hAnsi="Calibri" w:cs="Calibri"/>
          <w:i/>
          <w:iCs/>
        </w:rPr>
        <w:t>et al.</w:t>
      </w:r>
      <w:r w:rsidR="00B52BE5" w:rsidRPr="00B52BE5">
        <w:rPr>
          <w:rFonts w:ascii="Calibri" w:hAnsi="Calibri" w:cs="Calibri"/>
        </w:rPr>
        <w:t>, 2006)</w:t>
      </w:r>
      <w:r w:rsidR="00B52BE5">
        <w:rPr>
          <w:rFonts w:asciiTheme="minorHAnsi" w:hAnsiTheme="minorHAnsi" w:cstheme="minorHAnsi"/>
          <w:lang w:val="en-AU"/>
        </w:rPr>
        <w:fldChar w:fldCharType="end"/>
      </w:r>
      <w:r>
        <w:rPr>
          <w:rFonts w:asciiTheme="minorHAnsi" w:hAnsiTheme="minorHAnsi" w:cstheme="minorHAnsi"/>
          <w:lang w:val="en-AU"/>
        </w:rPr>
        <w:t>.</w:t>
      </w:r>
    </w:p>
    <w:p w14:paraId="3DA74F1D" w14:textId="63FD0C1D" w:rsidR="008F0F74" w:rsidRPr="00F15D89" w:rsidRDefault="00212329" w:rsidP="00F34258">
      <w:pPr>
        <w:pStyle w:val="Text"/>
        <w:spacing w:line="360" w:lineRule="auto"/>
        <w:rPr>
          <w:rFonts w:asciiTheme="minorHAnsi" w:hAnsiTheme="minorHAnsi" w:cstheme="minorHAnsi"/>
          <w:lang w:val="en-AU"/>
        </w:rPr>
      </w:pPr>
      <w:r>
        <w:rPr>
          <w:rFonts w:asciiTheme="minorHAnsi" w:hAnsiTheme="minorHAnsi" w:cstheme="minorHAnsi"/>
          <w:lang w:val="en-AU"/>
        </w:rPr>
        <w:t xml:space="preserve">Despite the previous research on cross-shelf distributions of zooplankton and targeted studies on smaller scale effects such as island wakes, there remains little knowledge about </w:t>
      </w:r>
      <w:r w:rsidR="00C06610">
        <w:rPr>
          <w:rFonts w:asciiTheme="minorHAnsi" w:hAnsiTheme="minorHAnsi" w:cstheme="minorHAnsi"/>
          <w:lang w:val="en-AU"/>
        </w:rPr>
        <w:t>how</w:t>
      </w:r>
      <w:r>
        <w:rPr>
          <w:rFonts w:asciiTheme="minorHAnsi" w:hAnsiTheme="minorHAnsi" w:cstheme="minorHAnsi"/>
          <w:lang w:val="en-AU"/>
        </w:rPr>
        <w:t xml:space="preserve"> </w:t>
      </w:r>
      <w:r w:rsidR="00C06610">
        <w:rPr>
          <w:rFonts w:asciiTheme="minorHAnsi" w:hAnsiTheme="minorHAnsi" w:cstheme="minorHAnsi"/>
          <w:lang w:val="en-AU"/>
        </w:rPr>
        <w:t>WBCs</w:t>
      </w:r>
      <w:r>
        <w:rPr>
          <w:rFonts w:asciiTheme="minorHAnsi" w:hAnsiTheme="minorHAnsi" w:cstheme="minorHAnsi"/>
          <w:lang w:val="en-AU"/>
        </w:rPr>
        <w:t xml:space="preserve"> effect zooplankton communities on temperate continental shelfs, particularly in terms of the depth structure. This lack of knowledge is particularly prevalent in temperate eastern Australia where there has been no research into cross-shelf patterns of zooplankton</w:t>
      </w:r>
      <w:r w:rsidR="00317953">
        <w:rPr>
          <w:rFonts w:asciiTheme="minorHAnsi" w:hAnsiTheme="minorHAnsi" w:cstheme="minorHAnsi"/>
          <w:lang w:val="en-AU"/>
        </w:rPr>
        <w:t xml:space="preserve"> and terrestrial inputs are known to be small compared to potential nutrient inputs from upwelling</w:t>
      </w:r>
      <w:r>
        <w:rPr>
          <w:rFonts w:asciiTheme="minorHAnsi" w:hAnsiTheme="minorHAnsi" w:cstheme="minorHAnsi"/>
          <w:lang w:val="en-AU"/>
        </w:rPr>
        <w:t>.</w:t>
      </w:r>
    </w:p>
    <w:p w14:paraId="67B0E183" w14:textId="64DBCF8D" w:rsidR="000A5294" w:rsidRDefault="000A5294" w:rsidP="00C06610">
      <w:pPr>
        <w:pStyle w:val="Text"/>
        <w:spacing w:line="360" w:lineRule="auto"/>
        <w:rPr>
          <w:rFonts w:asciiTheme="minorHAnsi" w:hAnsiTheme="minorHAnsi" w:cstheme="minorHAnsi"/>
          <w:lang w:val="en-AU"/>
        </w:rPr>
      </w:pPr>
      <w:r>
        <w:rPr>
          <w:rFonts w:asciiTheme="minorHAnsi" w:hAnsiTheme="minorHAnsi" w:cstheme="minorHAnsi"/>
          <w:lang w:val="en-AU"/>
        </w:rPr>
        <w:t>We aim to</w:t>
      </w:r>
      <w:r w:rsidR="00C06610">
        <w:rPr>
          <w:rFonts w:asciiTheme="minorHAnsi" w:hAnsiTheme="minorHAnsi" w:cstheme="minorHAnsi"/>
          <w:lang w:val="en-AU"/>
        </w:rPr>
        <w:t xml:space="preserve"> d</w:t>
      </w:r>
      <w:r w:rsidR="00212329">
        <w:rPr>
          <w:rFonts w:asciiTheme="minorHAnsi" w:hAnsiTheme="minorHAnsi" w:cstheme="minorHAnsi"/>
          <w:lang w:val="en-AU"/>
        </w:rPr>
        <w:t>escribe cross-shelf and depth stratified patterns in the zooplankton community</w:t>
      </w:r>
      <w:r w:rsidR="00C06610">
        <w:rPr>
          <w:rFonts w:asciiTheme="minorHAnsi" w:hAnsiTheme="minorHAnsi" w:cstheme="minorHAnsi"/>
          <w:lang w:val="en-AU"/>
        </w:rPr>
        <w:t xml:space="preserve"> by using</w:t>
      </w:r>
      <w:r w:rsidR="00142E2E">
        <w:rPr>
          <w:rFonts w:asciiTheme="minorHAnsi" w:hAnsiTheme="minorHAnsi" w:cstheme="minorHAnsi"/>
          <w:lang w:val="en-AU"/>
        </w:rPr>
        <w:t xml:space="preserve"> a case study of</w:t>
      </w:r>
      <w:r w:rsidR="00C06610">
        <w:rPr>
          <w:rFonts w:asciiTheme="minorHAnsi" w:hAnsiTheme="minorHAnsi" w:cstheme="minorHAnsi"/>
          <w:lang w:val="en-AU"/>
        </w:rPr>
        <w:t xml:space="preserve"> </w:t>
      </w:r>
      <w:r w:rsidR="00317953">
        <w:rPr>
          <w:rFonts w:asciiTheme="minorHAnsi" w:hAnsiTheme="minorHAnsi" w:cstheme="minorHAnsi"/>
          <w:lang w:val="en-AU"/>
        </w:rPr>
        <w:t>four</w:t>
      </w:r>
      <w:r w:rsidR="00C06610">
        <w:rPr>
          <w:rFonts w:asciiTheme="minorHAnsi" w:hAnsiTheme="minorHAnsi" w:cstheme="minorHAnsi"/>
          <w:lang w:val="en-AU"/>
        </w:rPr>
        <w:t xml:space="preserve"> </w:t>
      </w:r>
      <w:r w:rsidR="00317953">
        <w:rPr>
          <w:rFonts w:asciiTheme="minorHAnsi" w:hAnsiTheme="minorHAnsi" w:cstheme="minorHAnsi"/>
          <w:lang w:val="en-AU"/>
        </w:rPr>
        <w:t xml:space="preserve">depth stratified, </w:t>
      </w:r>
      <w:r w:rsidR="00C06610">
        <w:rPr>
          <w:rFonts w:asciiTheme="minorHAnsi" w:hAnsiTheme="minorHAnsi" w:cstheme="minorHAnsi"/>
          <w:lang w:val="en-AU"/>
        </w:rPr>
        <w:t xml:space="preserve">cross-shelf transects of zooplankton </w:t>
      </w:r>
      <w:r w:rsidR="00212329">
        <w:rPr>
          <w:rFonts w:asciiTheme="minorHAnsi" w:hAnsiTheme="minorHAnsi" w:cstheme="minorHAnsi"/>
          <w:lang w:val="en-AU"/>
        </w:rPr>
        <w:t>on the eastern continental shelf of Australia</w:t>
      </w:r>
      <w:r w:rsidR="00C06610">
        <w:rPr>
          <w:rFonts w:asciiTheme="minorHAnsi" w:hAnsiTheme="minorHAnsi" w:cstheme="minorHAnsi"/>
          <w:lang w:val="en-AU"/>
        </w:rPr>
        <w:t xml:space="preserve"> to:</w:t>
      </w:r>
    </w:p>
    <w:p w14:paraId="1F63662D" w14:textId="1C6A3E6F" w:rsidR="00C06610" w:rsidRPr="00F15D89" w:rsidRDefault="00C06610" w:rsidP="00C06610">
      <w:pPr>
        <w:pStyle w:val="Text"/>
        <w:numPr>
          <w:ilvl w:val="0"/>
          <w:numId w:val="20"/>
        </w:numPr>
        <w:spacing w:line="360" w:lineRule="auto"/>
        <w:rPr>
          <w:rFonts w:asciiTheme="minorHAnsi" w:hAnsiTheme="minorHAnsi" w:cstheme="minorHAnsi"/>
          <w:lang w:val="en-AU"/>
        </w:rPr>
      </w:pPr>
      <w:r>
        <w:rPr>
          <w:rFonts w:asciiTheme="minorHAnsi" w:hAnsiTheme="minorHAnsi" w:cstheme="minorHAnsi"/>
          <w:lang w:val="en-AU"/>
        </w:rPr>
        <w:t xml:space="preserve">Identify latitudinal differences in </w:t>
      </w:r>
      <w:r w:rsidR="00317953">
        <w:rPr>
          <w:rFonts w:asciiTheme="minorHAnsi" w:hAnsiTheme="minorHAnsi" w:cstheme="minorHAnsi"/>
          <w:lang w:val="en-AU"/>
        </w:rPr>
        <w:t>zooplankton distribution across a continental shelf in a WBC region, and</w:t>
      </w:r>
    </w:p>
    <w:p w14:paraId="73D1CFF5" w14:textId="1504701B" w:rsidR="00543728" w:rsidRPr="00F15D89" w:rsidRDefault="00212329" w:rsidP="00317953">
      <w:pPr>
        <w:pStyle w:val="Text"/>
        <w:numPr>
          <w:ilvl w:val="0"/>
          <w:numId w:val="20"/>
        </w:numPr>
        <w:spacing w:line="360" w:lineRule="auto"/>
        <w:rPr>
          <w:rFonts w:asciiTheme="minorHAnsi" w:hAnsiTheme="minorHAnsi" w:cstheme="minorHAnsi"/>
          <w:lang w:val="en-AU"/>
        </w:rPr>
      </w:pPr>
      <w:r>
        <w:rPr>
          <w:rFonts w:asciiTheme="minorHAnsi" w:hAnsiTheme="minorHAnsi" w:cstheme="minorHAnsi"/>
          <w:lang w:val="en-AU"/>
        </w:rPr>
        <w:t>Identify potential drivers of the observed patterns in zooplankton biomass, size and productivity</w:t>
      </w:r>
      <w:r w:rsidR="00C06610">
        <w:rPr>
          <w:rFonts w:asciiTheme="minorHAnsi" w:hAnsiTheme="minorHAnsi" w:cstheme="minorHAnsi"/>
          <w:lang w:val="en-AU"/>
        </w:rPr>
        <w:t xml:space="preserve"> and propose a general concept of zooplankton distribution on a WBC influenced continental shelf.</w:t>
      </w:r>
    </w:p>
    <w:p w14:paraId="5A0BBAA9" w14:textId="5B12EF96" w:rsidR="00FE1956" w:rsidRPr="00F15D89" w:rsidRDefault="00FE1956" w:rsidP="00F34258">
      <w:pPr>
        <w:pStyle w:val="Heading-Main"/>
        <w:spacing w:line="360" w:lineRule="auto"/>
        <w:rPr>
          <w:rFonts w:asciiTheme="minorHAnsi" w:hAnsiTheme="minorHAnsi" w:cstheme="minorHAnsi"/>
          <w:lang w:val="en-AU"/>
        </w:rPr>
      </w:pPr>
      <w:r w:rsidRPr="00F15D89">
        <w:rPr>
          <w:rFonts w:asciiTheme="minorHAnsi" w:hAnsiTheme="minorHAnsi" w:cstheme="minorHAnsi"/>
          <w:lang w:val="en-AU"/>
        </w:rPr>
        <w:br w:type="page"/>
      </w:r>
    </w:p>
    <w:p w14:paraId="7A8760A4" w14:textId="72BE70BE" w:rsidR="002F3B11" w:rsidRPr="00F15D89" w:rsidRDefault="002F723E" w:rsidP="00F34258">
      <w:pPr>
        <w:pStyle w:val="Heading-Main"/>
        <w:spacing w:line="360" w:lineRule="auto"/>
        <w:rPr>
          <w:rFonts w:asciiTheme="minorHAnsi" w:hAnsiTheme="minorHAnsi" w:cstheme="minorHAnsi"/>
          <w:lang w:val="en-AU"/>
        </w:rPr>
      </w:pPr>
      <w:r w:rsidRPr="00F15D89">
        <w:rPr>
          <w:rFonts w:asciiTheme="minorHAnsi" w:hAnsiTheme="minorHAnsi" w:cstheme="minorHAnsi"/>
          <w:lang w:val="en-AU"/>
        </w:rPr>
        <w:lastRenderedPageBreak/>
        <w:t xml:space="preserve">2. </w:t>
      </w:r>
      <w:r w:rsidR="002F3B11" w:rsidRPr="00F15D89">
        <w:rPr>
          <w:rFonts w:asciiTheme="minorHAnsi" w:hAnsiTheme="minorHAnsi" w:cstheme="minorHAnsi"/>
          <w:lang w:val="en-AU"/>
        </w:rPr>
        <w:t>Materials and Methods</w:t>
      </w:r>
    </w:p>
    <w:p w14:paraId="38ED727A" w14:textId="2A4026DD" w:rsidR="00C06610" w:rsidRPr="00C07196" w:rsidRDefault="00C06610" w:rsidP="00C06610">
      <w:pPr>
        <w:pStyle w:val="Heading-Main"/>
        <w:spacing w:line="360" w:lineRule="auto"/>
        <w:rPr>
          <w:rFonts w:asciiTheme="minorHAnsi" w:hAnsiTheme="minorHAnsi" w:cstheme="minorHAnsi"/>
          <w:b w:val="0"/>
          <w:bCs w:val="0"/>
          <w:i/>
          <w:iCs/>
          <w:lang w:val="en-AU"/>
        </w:rPr>
      </w:pPr>
      <w:r w:rsidRPr="00C07196">
        <w:rPr>
          <w:rFonts w:asciiTheme="minorHAnsi" w:hAnsiTheme="minorHAnsi" w:cstheme="minorHAnsi"/>
          <w:b w:val="0"/>
          <w:bCs w:val="0"/>
          <w:i/>
          <w:iCs/>
          <w:lang w:val="en-AU"/>
        </w:rPr>
        <w:t xml:space="preserve">2.1 </w:t>
      </w:r>
      <w:commentRangeStart w:id="5"/>
      <w:r>
        <w:rPr>
          <w:rFonts w:asciiTheme="minorHAnsi" w:hAnsiTheme="minorHAnsi" w:cstheme="minorHAnsi"/>
          <w:b w:val="0"/>
          <w:bCs w:val="0"/>
          <w:i/>
          <w:iCs/>
          <w:lang w:val="en-AU"/>
        </w:rPr>
        <w:t>East Australian Current</w:t>
      </w:r>
      <w:commentRangeEnd w:id="5"/>
      <w:r w:rsidR="00CF05B6">
        <w:rPr>
          <w:rStyle w:val="CommentReference"/>
          <w:rFonts w:eastAsia="Calibri"/>
          <w:b w:val="0"/>
          <w:bCs w:val="0"/>
          <w:kern w:val="0"/>
        </w:rPr>
        <w:commentReference w:id="5"/>
      </w:r>
    </w:p>
    <w:p w14:paraId="121B96EC" w14:textId="0D3380F4" w:rsidR="00C06610" w:rsidRPr="000E48B4" w:rsidRDefault="00C06610" w:rsidP="000E48B4">
      <w:pPr>
        <w:spacing w:line="360" w:lineRule="auto"/>
        <w:rPr>
          <w:rFonts w:asciiTheme="minorHAnsi" w:hAnsiTheme="minorHAnsi" w:cstheme="minorHAnsi"/>
          <w:b/>
          <w:bCs/>
          <w:i/>
          <w:iCs/>
          <w:lang w:val="en-AU"/>
        </w:rPr>
      </w:pPr>
      <w:r w:rsidRPr="000E48B4">
        <w:rPr>
          <w:rFonts w:asciiTheme="minorHAnsi" w:hAnsiTheme="minorHAnsi" w:cstheme="minorHAnsi"/>
          <w:lang w:val="en-AU"/>
        </w:rPr>
        <w:t>Flowing poleward from the Coral Sea, the East Australian Current (EAC) is a baroclinic jet which forms between 10 and 20 °S when the South Equatorial Current diverges against the Australian coast. The southward flowing component, the EAC, flows at approximately 0.5 – 1 m s</w:t>
      </w:r>
      <w:r w:rsidRPr="000E48B4">
        <w:rPr>
          <w:rFonts w:asciiTheme="minorHAnsi" w:hAnsiTheme="minorHAnsi" w:cstheme="minorHAnsi"/>
          <w:vertAlign w:val="superscript"/>
          <w:lang w:val="en-AU"/>
        </w:rPr>
        <w:t>-1</w:t>
      </w:r>
      <w:r w:rsidRPr="000E48B4">
        <w:rPr>
          <w:rFonts w:asciiTheme="minorHAnsi" w:hAnsiTheme="minorHAnsi" w:cstheme="minorHAnsi"/>
          <w:lang w:val="en-AU"/>
        </w:rPr>
        <w:t xml:space="preserve"> along the continental shelf </w:t>
      </w:r>
      <w:r w:rsidRPr="000E48B4">
        <w:rPr>
          <w:rFonts w:asciiTheme="minorHAnsi" w:eastAsia="Times New Roman" w:hAnsiTheme="minorHAnsi" w:cstheme="minorHAnsi"/>
          <w:szCs w:val="24"/>
          <w:lang w:val="en-AU"/>
        </w:rPr>
        <w:fldChar w:fldCharType="begin"/>
      </w:r>
      <w:r w:rsidRPr="000E48B4">
        <w:rPr>
          <w:rFonts w:asciiTheme="minorHAnsi" w:hAnsiTheme="minorHAnsi" w:cstheme="minorHAnsi"/>
          <w:lang w:val="en-AU"/>
        </w:rPr>
        <w:instrText xml:space="preserve"> ADDIN ZOTERO_ITEM CSL_CITATION {"citationID":"acfkqRKv","properties":{"formattedCitation":"(Archer {\\i{}et al.}, 2017)","plainCitation":"(Archer et al., 2017)","noteIndex":0},"citationItems":[{"id":328,"uris":["http://zotero.org/users/local/U6DoygBa/items/ZR62WET9"],"uri":["http://zotero.org/users/local/U6DoygBa/items/ZR62WET9"],"itemData":{"id":328,"type":"article-journal","abstract":"Abstract Given the importance of western boundary currents over a wide range of scales in the ocean, it is crucial that we understand their dynamics to accurately predict future changes. For this, we need detailed knowledge of their structure and variability. Here we investigate the jet structure of the East Australian Current (EAC), using observations from HF radars and moorings deployed at 30°S–31°S. Meandering, core velocity, width, and eddy kinetic energy (EKE) are quantified from 4 years of hourly 1.5 km resolution surface current maps (2012–2016), to obtain the most detailed representation of the surface EAC jet to date. The EAC flows predominantly over the </w:instrText>
      </w:r>
      <w:r w:rsidRPr="000E48B4">
        <w:rPr>
          <w:rFonts w:ascii="Cambria Math" w:hAnsi="Cambria Math" w:cs="Cambria Math"/>
          <w:lang w:val="en-AU"/>
        </w:rPr>
        <w:instrText>∼</w:instrText>
      </w:r>
      <w:r w:rsidRPr="000E48B4">
        <w:rPr>
          <w:rFonts w:asciiTheme="minorHAnsi" w:hAnsiTheme="minorHAnsi" w:cstheme="minorHAnsi"/>
          <w:lang w:val="en-AU"/>
        </w:rPr>
        <w:instrText xml:space="preserve">1,500 m isobath 50 km offshore but makes large amplitude displacements eastward every 65–100 days—the time scale associated with mesoscale eddy shedding at the EAC separation. Smaller-amplitude, higher-frequency meanders occur every 20–45 days. Using a coordinate frame that follows the jet, we show core velocity and EKE exhibit seasonality in both magnitude and variance, being maximum in summer (1.55 m s−1 mean core velocity), minimum in winter (0.8 m s−1). However, it is the eddy-shedding time scale that dominates jet variability. As the EAC moves shoreward, shelf temperature and along-stream velocity vary linearly with jet movement, within </w:instrText>
      </w:r>
      <w:r w:rsidRPr="000E48B4">
        <w:rPr>
          <w:rFonts w:ascii="Cambria Math" w:hAnsi="Cambria Math" w:cs="Cambria Math"/>
          <w:lang w:val="en-AU"/>
        </w:rPr>
        <w:instrText>∼</w:instrText>
      </w:r>
      <w:r w:rsidRPr="000E48B4">
        <w:rPr>
          <w:rFonts w:asciiTheme="minorHAnsi" w:hAnsiTheme="minorHAnsi" w:cstheme="minorHAnsi"/>
          <w:lang w:val="en-AU"/>
        </w:rPr>
        <w:instrText xml:space="preserve">35 km of the core. The EAC is within this range 75% of the time, demonstrating its importance to the shelf circulation. Temperature and velocity fluctuations at the 70 m (100 m) isobath are more influenced by wind (EAC encroachment), with the strongest response occurring when wind and EAC act constructively.","container-title":"Journal of Geophysical Research: Oceans","DOI":"doi:10.1002/2017JC013097","issue":"11","page":"8464-8481","title":"On the Variability of the East Australian Current: Jet Structure, Meandering, and Influence on Shelf Circulation","volume":"122","author":[{"family":"Archer","given":"Matthew R."},{"family":"Roughan","given":"Moninya"},{"family":"Keating","given":"Shane R."},{"family":"Schaeffer","given":"Amandine"}],"issued":{"date-parts":[["2017"]]}}}],"schema":"https://github.com/citation-style-language/schema/raw/master/csl-citation.json"} </w:instrText>
      </w:r>
      <w:r w:rsidRPr="000E48B4">
        <w:rPr>
          <w:rFonts w:asciiTheme="minorHAnsi" w:eastAsia="Times New Roman" w:hAnsiTheme="minorHAnsi" w:cstheme="minorHAnsi"/>
          <w:szCs w:val="24"/>
          <w:lang w:val="en-AU"/>
        </w:rPr>
        <w:fldChar w:fldCharType="separate"/>
      </w:r>
      <w:r w:rsidRPr="000E48B4">
        <w:rPr>
          <w:rFonts w:asciiTheme="minorHAnsi" w:hAnsiTheme="minorHAnsi" w:cstheme="minorHAnsi"/>
        </w:rPr>
        <w:t xml:space="preserve">(Archer </w:t>
      </w:r>
      <w:r w:rsidRPr="000E48B4">
        <w:rPr>
          <w:rFonts w:asciiTheme="minorHAnsi" w:hAnsiTheme="minorHAnsi" w:cstheme="minorHAnsi"/>
          <w:i/>
          <w:iCs/>
        </w:rPr>
        <w:t>et al.</w:t>
      </w:r>
      <w:r w:rsidRPr="000E48B4">
        <w:rPr>
          <w:rFonts w:asciiTheme="minorHAnsi" w:hAnsiTheme="minorHAnsi" w:cstheme="minorHAnsi"/>
        </w:rPr>
        <w:t>, 2017)</w:t>
      </w:r>
      <w:r w:rsidRPr="000E48B4">
        <w:rPr>
          <w:rFonts w:asciiTheme="minorHAnsi" w:eastAsia="Times New Roman" w:hAnsiTheme="minorHAnsi" w:cstheme="minorHAnsi"/>
          <w:szCs w:val="24"/>
          <w:lang w:val="en-AU"/>
        </w:rPr>
        <w:fldChar w:fldCharType="end"/>
      </w:r>
      <w:r w:rsidRPr="000E48B4">
        <w:rPr>
          <w:rFonts w:asciiTheme="minorHAnsi" w:hAnsiTheme="minorHAnsi" w:cstheme="minorHAnsi"/>
          <w:lang w:val="en-AU"/>
        </w:rPr>
        <w:t xml:space="preserve"> until the majority of the EAC separates from the coast at approximately 30 – 32 °S and continues to flow eastward as the EAC eastern extension </w:t>
      </w:r>
      <w:r w:rsidRPr="000E48B4">
        <w:rPr>
          <w:rFonts w:asciiTheme="minorHAnsi" w:eastAsia="Times New Roman" w:hAnsiTheme="minorHAnsi" w:cstheme="minorHAnsi"/>
          <w:szCs w:val="24"/>
          <w:lang w:val="en-AU"/>
        </w:rPr>
        <w:fldChar w:fldCharType="begin"/>
      </w:r>
      <w:r w:rsidRPr="000E48B4">
        <w:rPr>
          <w:rFonts w:asciiTheme="minorHAnsi" w:hAnsiTheme="minorHAnsi" w:cstheme="minorHAnsi"/>
          <w:lang w:val="en-AU"/>
        </w:rPr>
        <w:instrText xml:space="preserve"> ADDIN ZOTERO_ITEM CSL_CITATION {"citationID":"E2Nn3YKS","properties":{"formattedCitation":"(Cetina-Heredia {\\i{}et al.}, 2014; Oke {\\i{}et al.}, 2019)","plainCitation":"(Cetina-Heredia et al., 2014; Oke et al., 2019)","noteIndex":0},"citationItems":[{"id":415,"uris":["http://zotero.org/users/local/U6DoygBa/items/5I8IT9RM"],"uri":["http://zotero.org/users/local/U6DoygBa/items/5I8IT9RM"],"itemData":{"id":415,"type":"article-journal","abstract":"Abstract An observed warming of the Tasman Sea in recent decades has been linked to a poleward shift of the maximum wind stress curl, and a strengthening of the poleward flow along the coast of southeastern Australia. However, changes in the East Australian Current (EAC) separation latitude, as well as in the contribution of the EAC, the EAC extension and its eddy field to the total southward transport due to such a strengthening remain unknown. This study uses 30 years (1980–2010) of the Ocean Forecast for the Earth Simulator (OFES) sea surface height and velocity outputs to obtain a three decade long-time series of (i) the EAC separation latitude, (ii) the southward transport along the coast of southeastern Australia (28°S–39°S), and (iii) the southward transport across the EAC separation latitude. A Lagrangian approach is implemented and the spin parameter Ω is used to provide a quantitative distinction between the transports occurring outside and inside (cyclonic and anticyclonic) eddies. Significant positive trends of the low pass southward transports indicate that the intensification of the poleward flow has occurred both within the EAC and in the EAC extension. In addition, a significant increase in southward transport inside and outside eddies is found. Importantly, the contribution of eddy driven transport has a large temporal variability and shows a sharp increase from 2005 onward. Finally our results show that the EAC has not penetrated further south but it has separated more frequently at the southernmost latitudes within the region where it typically turns eastward.","container-title":"Journal of Geophysical Research: Oceans","DOI":"10.1002/2014jc010071","ISSN":"2169-9275","issue":"7","page":"4351-4366","title":"Long-term trends in the East Australian Current separation latitude and eddy driven transport","volume":"119","author":[{"family":"Cetina-Heredia","given":"P."},{"family":"Roughan","given":"M."},{"family":"Sebille","given":"E.","non-dropping-particle":"van"},{"family":"Coleman","given":"M. A."}],"issued":{"date-parts":[["2014"]]}}},{"id":1306,"uris":["http://zotero.org/users/local/U6DoygBa/items/MXCPICBM"],"uri":["http://zotero.org/users/local/U6DoygBa/items/MXCPICBM"],"itemData":{"id":1306,"type":"article-journal","abstract":"The traditional view of the East Australian Current (EAC), as depicted in many schematics, is of a continuous boundary current that flows along the shelf off eastern Australia, between approximately 18°S and about 32.5°S, where it separates from the coast and continues either towards New Zealand, along the Tasman Front; or towards Tasmania, as the EAC Extension. Additionally, it is widely recognised that eddies are prevalent in the EAC region – particularly south of the EAC separation. We revisit this long-standing paradigm and suggest that the EAC is perhaps better viewed as a continuous, meandering stream, flowing adjacent to the coast that “feeds” a field of mesoscale eddies. Observations show that EAC eddies are prevalent over a broad region of the western Tasman Sea, as far north as 25°S, typically with maximum intensity between 30 and 35°S. At any instant in time the EAC jet is usually evident as a poleward stream adjacent to the continental shelf edge. Other commonly accepted components of the EAC System, including the Tasman Front and EAC Extension, are rarely seen as distinct, identifiable features. Rather, these features are evident only in time-mean fields, when the eddy-variability is filtered out. It is also common for the EAC to be spatially discontinuous – due to the presence of eddies – often with multiple short streams that sometimes separate and re-attach to the coast. Recognition of the EAC as an eddy-dominated current system has seen many recent studies focus on various aspects of eddies in the EAC System, providing new insights into mesoscale ocean dynamics. Recent studies of individual eddies have shown that the circulation within eddies, including tilting and vertical motion, is more complex than previously understood. A summary of these studies, along with a review of the EAC System, particularly its path, separation, and eddy field is presented here.","container-title":"Progress in Oceanography","DOI":"10.1016/j.pocean.2019.102139","ISSN":"0079-6611","journalAbbreviation":"Progress in Oceanography","language":"en","page":"102139","source":"ScienceDirect","title":"Revisiting the circulation of the East Australian Current: Its path, separation, and eddy field","title-short":"Revisiting the circulation of the East Australian Current","volume":"176","author":[{"family":"Oke","given":"Peter R."},{"family":"Roughan","given":"Moninya"},{"family":"Cetina-Heredia","given":"Paulina"},{"family":"Pilo","given":"Gabriela S."},{"family":"Ridgway","given":"Kenneth R."},{"family":"Rykova","given":"Tatiana"},{"family":"Archer","given":"Matthew R."},{"family":"Coleman","given":"Richard C."},{"family":"Kerry","given":"Colette G."},{"family":"Rocha","given":"Carlos"},{"family":"Schaeffer","given":"Amandine"},{"family":"Vitarelli","given":"Eduardo"}],"issued":{"date-parts":[["2019",9,1]]}}}],"schema":"https://github.com/citation-style-language/schema/raw/master/csl-citation.json"} </w:instrText>
      </w:r>
      <w:r w:rsidRPr="000E48B4">
        <w:rPr>
          <w:rFonts w:asciiTheme="minorHAnsi" w:eastAsia="Times New Roman" w:hAnsiTheme="minorHAnsi" w:cstheme="minorHAnsi"/>
          <w:szCs w:val="24"/>
          <w:lang w:val="en-AU"/>
        </w:rPr>
        <w:fldChar w:fldCharType="separate"/>
      </w:r>
      <w:r w:rsidRPr="000E48B4">
        <w:rPr>
          <w:rFonts w:asciiTheme="minorHAnsi" w:hAnsiTheme="minorHAnsi" w:cstheme="minorHAnsi"/>
        </w:rPr>
        <w:t xml:space="preserve">(Cetina-Heredia </w:t>
      </w:r>
      <w:r w:rsidRPr="000E48B4">
        <w:rPr>
          <w:rFonts w:asciiTheme="minorHAnsi" w:hAnsiTheme="minorHAnsi" w:cstheme="minorHAnsi"/>
          <w:i/>
          <w:iCs/>
        </w:rPr>
        <w:t>et al.</w:t>
      </w:r>
      <w:r w:rsidRPr="000E48B4">
        <w:rPr>
          <w:rFonts w:asciiTheme="minorHAnsi" w:hAnsiTheme="minorHAnsi" w:cstheme="minorHAnsi"/>
        </w:rPr>
        <w:t xml:space="preserve">, 2014; Oke </w:t>
      </w:r>
      <w:r w:rsidRPr="000E48B4">
        <w:rPr>
          <w:rFonts w:asciiTheme="minorHAnsi" w:hAnsiTheme="minorHAnsi" w:cstheme="minorHAnsi"/>
          <w:i/>
          <w:iCs/>
        </w:rPr>
        <w:t>et al.</w:t>
      </w:r>
      <w:r w:rsidRPr="000E48B4">
        <w:rPr>
          <w:rFonts w:asciiTheme="minorHAnsi" w:hAnsiTheme="minorHAnsi" w:cstheme="minorHAnsi"/>
        </w:rPr>
        <w:t>, 2019)</w:t>
      </w:r>
      <w:r w:rsidRPr="000E48B4">
        <w:rPr>
          <w:rFonts w:asciiTheme="minorHAnsi" w:eastAsia="Times New Roman" w:hAnsiTheme="minorHAnsi" w:cstheme="minorHAnsi"/>
          <w:szCs w:val="24"/>
          <w:lang w:val="en-AU"/>
        </w:rPr>
        <w:fldChar w:fldCharType="end"/>
      </w:r>
      <w:r w:rsidRPr="000E48B4">
        <w:rPr>
          <w:rFonts w:asciiTheme="minorHAnsi" w:hAnsiTheme="minorHAnsi" w:cstheme="minorHAnsi"/>
          <w:lang w:val="en-AU"/>
        </w:rPr>
        <w:t xml:space="preserve">. The remaining portion of the EAC continues to flow south along the coast as part of the EAC southern extension generating a large eddy field </w:t>
      </w:r>
      <w:r w:rsidRPr="000E48B4">
        <w:rPr>
          <w:rFonts w:asciiTheme="minorHAnsi" w:eastAsia="Times New Roman" w:hAnsiTheme="minorHAnsi" w:cstheme="minorHAnsi"/>
          <w:szCs w:val="24"/>
          <w:lang w:val="en-AU"/>
        </w:rPr>
        <w:fldChar w:fldCharType="begin"/>
      </w:r>
      <w:r w:rsidRPr="000E48B4">
        <w:rPr>
          <w:rFonts w:asciiTheme="minorHAnsi" w:hAnsiTheme="minorHAnsi" w:cstheme="minorHAnsi"/>
          <w:lang w:val="en-AU"/>
        </w:rPr>
        <w:instrText xml:space="preserve"> ADDIN ZOTERO_ITEM CSL_CITATION {"citationID":"ZHcC7Ifi","properties":{"formattedCitation":"(Everett {\\i{}et al.}, 2012)","plainCitation":"(Everett et al., 2012)","noteIndex":0},"citationItems":[{"id":490,"uris":["http://zotero.org/users/local/U6DoygBa/items/39K8HZSI"],"uri":["http://zotero.org/users/local/U6DoygBa/items/39K8HZSI"],"itemData":{"id":490,"type":"article-journal","abstract":"The Tasman Sea is unique - characterised by a strong seasonal western boundary current that breaks down into a complicated field of mesoscale eddies almost immediately after separating from the coast. Through a 16-year analysis of Tasman Sea eddies, we identify a region along the southeast Australian coast which we name 'Eddy Avenue' where eddies have higher sea level anomalies, faster rotation and greater sea surface temperature and chlorophyll a anomalies. The density of cyclonic and anticyclonic eddies within Eddy Avenue is 23% and 16% higher respectively than the broader Tasman Sea. We find that Eddy Avenue cyclonic and anticyclonic eddies have more strongly differentiated biological properties than those of the broader Tasman Sea, as a result of larger anticyclonic eddies formed from Coral Sea water depressing chl. a concentrations, and for coastal cyclonic eddies due to the entrainment of nutrient-rich shelf waters. Cyclonic eddies within Eddy Avenue have almost double the chlorophyll a (0.35 mg m(-3)) of anticyclonic eddies (0.18 mg m(-3)). The average chlorophyll a concentration for cyclonic eddies is 16% higher in Eddy Avenue and 28% lower for anticyclonic eddies when compared to the Tasman Sea. With a strengthening East Australian Current, the propagation of these eddies will have significant implications for heat transport and the entrainment and connectivity of plankton and larval fish populations. Citation: Everett, J. D., M. E. Baird, P. R. Oke, and I. M. Suthers (2012), An avenue of eddies: Quantifying the biophysical properties of mesoscale eddies in the Tasman Sea, Geophys. Res. Lett., 39, L16608, doi:10.1029/2012GL053091.","container-title":"Geophysical Research Letters","DOI":"10.1029/2012gl053091","ISSN":"0094-8276","journalAbbreviation":"Geophys. Res. Lett.","language":"English","page":"5","title":"An avenue of eddies: Quantifying the biophysical properties of mesoscale eddies in the Tasman Sea","volume":"39","author":[{"family":"Everett","given":"J. D."},{"family":"Baird","given":"M. E."},{"family":"Oke","given":"P. R."},{"family":"Suthers","given":"I. M."}],"issued":{"date-parts":[["2012",8]]}}}],"schema":"https://github.com/citation-style-language/schema/raw/master/csl-citation.json"} </w:instrText>
      </w:r>
      <w:r w:rsidRPr="000E48B4">
        <w:rPr>
          <w:rFonts w:asciiTheme="minorHAnsi" w:eastAsia="Times New Roman" w:hAnsiTheme="minorHAnsi" w:cstheme="minorHAnsi"/>
          <w:szCs w:val="24"/>
          <w:lang w:val="en-AU"/>
        </w:rPr>
        <w:fldChar w:fldCharType="separate"/>
      </w:r>
      <w:r w:rsidRPr="000E48B4">
        <w:rPr>
          <w:rFonts w:asciiTheme="minorHAnsi" w:hAnsiTheme="minorHAnsi" w:cstheme="minorHAnsi"/>
        </w:rPr>
        <w:t xml:space="preserve">(Everett </w:t>
      </w:r>
      <w:r w:rsidRPr="000E48B4">
        <w:rPr>
          <w:rFonts w:asciiTheme="minorHAnsi" w:hAnsiTheme="minorHAnsi" w:cstheme="minorHAnsi"/>
          <w:i/>
          <w:iCs/>
        </w:rPr>
        <w:t>et al.</w:t>
      </w:r>
      <w:r w:rsidRPr="000E48B4">
        <w:rPr>
          <w:rFonts w:asciiTheme="minorHAnsi" w:hAnsiTheme="minorHAnsi" w:cstheme="minorHAnsi"/>
        </w:rPr>
        <w:t>, 2012)</w:t>
      </w:r>
      <w:r w:rsidRPr="000E48B4">
        <w:rPr>
          <w:rFonts w:asciiTheme="minorHAnsi" w:eastAsia="Times New Roman" w:hAnsiTheme="minorHAnsi" w:cstheme="minorHAnsi"/>
          <w:szCs w:val="24"/>
          <w:lang w:val="en-AU"/>
        </w:rPr>
        <w:fldChar w:fldCharType="end"/>
      </w:r>
      <w:r w:rsidRPr="000E48B4">
        <w:rPr>
          <w:rFonts w:asciiTheme="minorHAnsi" w:hAnsiTheme="minorHAnsi" w:cstheme="minorHAnsi"/>
          <w:lang w:val="en-AU"/>
        </w:rPr>
        <w:t xml:space="preserve">. Along the continental shelf, particularly where the continental shelf narrows, the EAC has significant impact on shelf circulation </w:t>
      </w:r>
      <w:r w:rsidRPr="000E48B4">
        <w:rPr>
          <w:rFonts w:asciiTheme="minorHAnsi" w:eastAsia="Times New Roman" w:hAnsiTheme="minorHAnsi" w:cstheme="minorHAnsi"/>
          <w:szCs w:val="24"/>
          <w:lang w:val="en-AU"/>
        </w:rPr>
        <w:fldChar w:fldCharType="begin"/>
      </w:r>
      <w:r w:rsidRPr="000E48B4">
        <w:rPr>
          <w:rFonts w:asciiTheme="minorHAnsi" w:hAnsiTheme="minorHAnsi" w:cstheme="minorHAnsi"/>
          <w:lang w:val="en-AU"/>
        </w:rPr>
        <w:instrText xml:space="preserve"> ADDIN ZOTERO_ITEM CSL_CITATION {"citationID":"MQEoJVlq","properties":{"formattedCitation":"(Schaeffer and Roughan, 2015)","plainCitation":"(Schaeffer and Roughan, 2015)","noteIndex":0},"citationItems":[{"id":1309,"uris":["http://zotero.org/users/local/U6DoygBa/items/6XHM54FE"],"uri":["http://zotero.org/users/local/U6DoygBa/items/6XHM54FE"],"itemData":{"id":1309,"type":"article-journal","abstract":"AbstractThe separation zone of a dynamically important western boundary current (WBC) is resolved through a series of sustained glider deployments along the coastal edge of the jet. The comprehensive data set from 23 missions (2008–2014) provides a new high-resolution hydrographic climatology which is exploited to understand the spatial extent of dense water uplift and the depth-averaged momentum balances across the East Australian Current (EAC) separation zone. The predominantly geostrophic shelf circulation and temperature fields are least (most) variable upstream (downstream), where encroachment (separation) dominates. For the first time we resolve the nonlinear advection terms which are considerable in the along-shelf momentum balance. Near bottom water masses indicate dense water uplift, as a result of the EAC encroachment and separation. The data provide both new insight into and a climatology of separation-induced uplift and demonstrate a successful model for repeat glider missions in a dynamic WBC environment.","container-title":"Geophysical Research Letters","DOI":"10.1002/2014GL062260","ISSN":"1944-8007","issue":"1","language":"en","note":"_eprint: https://agupubs.onlinelibrary.wiley.com/doi/pdf/10.1002/2014GL062260","page":"121-128","source":"Wiley Online Library","title":"Influence of a western boundary current on shelf dynamics and upwelling from repeat glider deployments","volume":"42","author":[{"family":"Schaeffer","given":"A."},{"family":"Roughan","given":"M."}],"issued":{"date-parts":[["2015"]]}}}],"schema":"https://github.com/citation-style-language/schema/raw/master/csl-citation.json"} </w:instrText>
      </w:r>
      <w:r w:rsidRPr="000E48B4">
        <w:rPr>
          <w:rFonts w:asciiTheme="minorHAnsi" w:eastAsia="Times New Roman" w:hAnsiTheme="minorHAnsi" w:cstheme="minorHAnsi"/>
          <w:szCs w:val="24"/>
          <w:lang w:val="en-AU"/>
        </w:rPr>
        <w:fldChar w:fldCharType="separate"/>
      </w:r>
      <w:r w:rsidRPr="000E48B4">
        <w:rPr>
          <w:rFonts w:asciiTheme="minorHAnsi" w:hAnsiTheme="minorHAnsi" w:cstheme="minorHAnsi"/>
        </w:rPr>
        <w:t>(Schaeffer and Roughan, 2015)</w:t>
      </w:r>
      <w:r w:rsidRPr="000E48B4">
        <w:rPr>
          <w:rFonts w:asciiTheme="minorHAnsi" w:eastAsia="Times New Roman" w:hAnsiTheme="minorHAnsi" w:cstheme="minorHAnsi"/>
          <w:szCs w:val="24"/>
          <w:lang w:val="en-AU"/>
        </w:rPr>
        <w:fldChar w:fldCharType="end"/>
      </w:r>
      <w:r w:rsidRPr="000E48B4">
        <w:rPr>
          <w:rFonts w:asciiTheme="minorHAnsi" w:hAnsiTheme="minorHAnsi" w:cstheme="minorHAnsi"/>
          <w:lang w:val="en-AU"/>
        </w:rPr>
        <w:t xml:space="preserve">. Current driven bottom friction leads to Ekman transport in the bottom boundary layer, moving cooler denser water up the slope, resulting in uplift of isotherms and upwelling </w:t>
      </w:r>
      <w:r w:rsidRPr="000E48B4">
        <w:rPr>
          <w:rFonts w:asciiTheme="minorHAnsi" w:eastAsia="Times New Roman" w:hAnsiTheme="minorHAnsi" w:cstheme="minorHAnsi"/>
          <w:szCs w:val="24"/>
          <w:lang w:val="en-AU"/>
        </w:rPr>
        <w:fldChar w:fldCharType="begin"/>
      </w:r>
      <w:r w:rsidRPr="000E48B4">
        <w:rPr>
          <w:rFonts w:asciiTheme="minorHAnsi" w:hAnsiTheme="minorHAnsi" w:cstheme="minorHAnsi"/>
          <w:lang w:val="en-AU"/>
        </w:rPr>
        <w:instrText xml:space="preserve"> ADDIN ZOTERO_ITEM CSL_CITATION {"citationID":"QspB0SzF","properties":{"formattedCitation":"(Schaeffer {\\i{}et al.}, 2014)","plainCitation":"(Schaeffer et al., 2014)","noteIndex":0},"citationItems":[{"id":167,"uris":["http://zotero.org/users/local/U6DoygBa/items/TSJAHY6F"],"uri":["http://zotero.org/users/local/U6DoygBa/items/TSJAHY6F"],"itemData":{"id":167,"type":"article-journal","container-title":"Journal of Geophysical Research-Oceans","DOI":"10.1002/2013jc009735","ISSN":"2169-9275","issue":"8","journalAbbreviation":"J. Geophys. Res.-Oceans","language":"English","page":"4922-4939","title":"Observed bottom boundary layer transport and uplift on the continental shelf adjacent to a western boundary current","volume":"119","author":[{"family":"Schaeffer","given":"A."},{"family":"Roughan","given":"M."},{"family":"Wood","given":"J. E."}],"issued":{"date-parts":[["2014",8]]}}}],"schema":"https://github.com/citation-style-language/schema/raw/master/csl-citation.json"} </w:instrText>
      </w:r>
      <w:r w:rsidRPr="000E48B4">
        <w:rPr>
          <w:rFonts w:asciiTheme="minorHAnsi" w:eastAsia="Times New Roman" w:hAnsiTheme="minorHAnsi" w:cstheme="minorHAnsi"/>
          <w:szCs w:val="24"/>
          <w:lang w:val="en-AU"/>
        </w:rPr>
        <w:fldChar w:fldCharType="separate"/>
      </w:r>
      <w:r w:rsidRPr="000E48B4">
        <w:rPr>
          <w:rFonts w:asciiTheme="minorHAnsi" w:hAnsiTheme="minorHAnsi" w:cstheme="minorHAnsi"/>
        </w:rPr>
        <w:t xml:space="preserve">(Schaeffer </w:t>
      </w:r>
      <w:r w:rsidRPr="000E48B4">
        <w:rPr>
          <w:rFonts w:asciiTheme="minorHAnsi" w:hAnsiTheme="minorHAnsi" w:cstheme="minorHAnsi"/>
          <w:i/>
          <w:iCs/>
        </w:rPr>
        <w:t>et al.</w:t>
      </w:r>
      <w:r w:rsidRPr="000E48B4">
        <w:rPr>
          <w:rFonts w:asciiTheme="minorHAnsi" w:hAnsiTheme="minorHAnsi" w:cstheme="minorHAnsi"/>
        </w:rPr>
        <w:t>, 2014)</w:t>
      </w:r>
      <w:r w:rsidRPr="000E48B4">
        <w:rPr>
          <w:rFonts w:asciiTheme="minorHAnsi" w:eastAsia="Times New Roman" w:hAnsiTheme="minorHAnsi" w:cstheme="minorHAnsi"/>
          <w:szCs w:val="24"/>
          <w:lang w:val="en-AU"/>
        </w:rPr>
        <w:fldChar w:fldCharType="end"/>
      </w:r>
      <w:r w:rsidRPr="000E48B4">
        <w:rPr>
          <w:rFonts w:asciiTheme="minorHAnsi" w:hAnsiTheme="minorHAnsi" w:cstheme="minorHAnsi"/>
          <w:lang w:val="en-AU"/>
        </w:rPr>
        <w:t xml:space="preserve">. These intrusion events have been shown to bring nutrient rich water into the euphotic zone, increasing nitrate </w:t>
      </w:r>
      <w:r w:rsidRPr="000E48B4">
        <w:rPr>
          <w:rFonts w:asciiTheme="minorHAnsi" w:eastAsia="Times New Roman" w:hAnsiTheme="minorHAnsi" w:cstheme="minorHAnsi"/>
          <w:szCs w:val="24"/>
          <w:lang w:val="en-AU"/>
        </w:rPr>
        <w:fldChar w:fldCharType="begin"/>
      </w:r>
      <w:r w:rsidRPr="000E48B4">
        <w:rPr>
          <w:rFonts w:asciiTheme="minorHAnsi" w:hAnsiTheme="minorHAnsi" w:cstheme="minorHAnsi"/>
          <w:lang w:val="en-AU"/>
        </w:rPr>
        <w:instrText xml:space="preserve"> ADDIN ZOTERO_ITEM CSL_CITATION {"citationID":"1szrqwaq","properties":{"formattedCitation":"(Rossi {\\i{}et al.}, 2014)","plainCitation":"(Rossi et al., 2014)","noteIndex":0},"citationItems":[{"id":904,"uris":["http://zotero.org/users/local/U6DoygBa/items/ENMYVGJ9"],"uri":["http://zotero.org/users/local/U6DoygBa/items/ENMYVGJ9"],"itemData":{"id":904,"type":"article-journal","abstract":"Physical processes forced by alongshore winds and currents are known to strongly influence the biogeochemistry of coastal waters. Combining in situ observations (moored platforms, hydrographic surveys) and satellite data (sea surface wind and sea surface height), we investigate the transient occurrence of wind-driven upwelling/downwelling and current-driven upwelling events off southeast Australia. Remote-sensed indices are developed and calibrated with multiannual time series of in situ temperature and current measurements at two shelf locations. Based on archives up to 10 years long, climatological analyses of these indices reveal various latitudinal regimes with respect to seasonality, magnitude, duration of events, and their driving mechanisms (wind or current). Generally, downwelling-favorable winds prevail in this region; however, we demonstrate that up to 10 wind-driven upwelling days per month occur during spring/summer at 28–33.5°S and up to 5 days in summer further south. Current-driven upwelling upstream of the East Australian Current separation zone (</w:instrText>
      </w:r>
      <w:r w:rsidRPr="000E48B4">
        <w:rPr>
          <w:rFonts w:ascii="Cambria Math" w:hAnsi="Cambria Math" w:cs="Cambria Math"/>
          <w:lang w:val="en-AU"/>
        </w:rPr>
        <w:instrText>∼</w:instrText>
      </w:r>
      <w:r w:rsidRPr="000E48B4">
        <w:rPr>
          <w:rFonts w:asciiTheme="minorHAnsi" w:hAnsiTheme="minorHAnsi" w:cstheme="minorHAnsi"/>
          <w:lang w:val="en-AU"/>
        </w:rPr>
        <w:instrText xml:space="preserve">32°S) occurs twice as often as downstream. Using independent in situ data sets, we show that the response of the coastal ocean is consistent with our climatology of shelf processes: upwelling leads to a large range of temperatures and elevated nutrient concentrations on the shelf, maximized in the wind-driven case, while downwelling results in destratified nutrient-poor waters. The combination of these sporadic wind- and current-driven processes may drive an important part of the high-frequency variability of coastal temperature and nutrient content. Our results suggest that localized nutrient enrichment events of variable magnitude are favored at specific latitudes and seasons, potentially impacting coastal ecosystems.","container-title":"Journal of Geophysical Research: Oceans","DOI":"10.1002/2013jc009284","ISSN":"2169-9275","issue":"1","page":"445-460","title":"Seasonality of sporadic physical processes driving temperature and nutrient high-frequency variability in the coastal ocean off southeast Australia","volume":"119","author":[{"family":"Rossi","given":"Vincent"},{"family":"Schaeffer","given":"Amandine"},{"family":"Wood","given":"Julie"},{"family":"Galibert","given":"Guillaume"},{"family":"Morris","given":"Brad"},{"family":"Sudre","given":"Joel"},{"family":"Roughan","given":"Moninya"},{"family":"Waite","given":"Anya M."}],"issued":{"date-parts":[["2014"]]}}}],"schema":"https://github.com/citation-style-language/schema/raw/master/csl-citation.json"} </w:instrText>
      </w:r>
      <w:r w:rsidRPr="000E48B4">
        <w:rPr>
          <w:rFonts w:asciiTheme="minorHAnsi" w:eastAsia="Times New Roman" w:hAnsiTheme="minorHAnsi" w:cstheme="minorHAnsi"/>
          <w:szCs w:val="24"/>
          <w:lang w:val="en-AU"/>
        </w:rPr>
        <w:fldChar w:fldCharType="separate"/>
      </w:r>
      <w:r w:rsidRPr="000E48B4">
        <w:rPr>
          <w:rFonts w:asciiTheme="minorHAnsi" w:hAnsiTheme="minorHAnsi" w:cstheme="minorHAnsi"/>
        </w:rPr>
        <w:t xml:space="preserve">(Rossi </w:t>
      </w:r>
      <w:r w:rsidRPr="000E48B4">
        <w:rPr>
          <w:rFonts w:asciiTheme="minorHAnsi" w:hAnsiTheme="minorHAnsi" w:cstheme="minorHAnsi"/>
          <w:i/>
          <w:iCs/>
        </w:rPr>
        <w:t>et al.</w:t>
      </w:r>
      <w:r w:rsidRPr="000E48B4">
        <w:rPr>
          <w:rFonts w:asciiTheme="minorHAnsi" w:hAnsiTheme="minorHAnsi" w:cstheme="minorHAnsi"/>
        </w:rPr>
        <w:t>, 2014)</w:t>
      </w:r>
      <w:r w:rsidRPr="000E48B4">
        <w:rPr>
          <w:rFonts w:asciiTheme="minorHAnsi" w:eastAsia="Times New Roman" w:hAnsiTheme="minorHAnsi" w:cstheme="minorHAnsi"/>
          <w:szCs w:val="24"/>
          <w:lang w:val="en-AU"/>
        </w:rPr>
        <w:fldChar w:fldCharType="end"/>
      </w:r>
      <w:r w:rsidRPr="000E48B4">
        <w:rPr>
          <w:rStyle w:val="CommentReference"/>
          <w:rFonts w:asciiTheme="minorHAnsi" w:hAnsiTheme="minorHAnsi" w:cstheme="minorHAnsi"/>
        </w:rPr>
        <w:t xml:space="preserve"> </w:t>
      </w:r>
      <w:r w:rsidRPr="000E48B4">
        <w:rPr>
          <w:rFonts w:asciiTheme="minorHAnsi" w:hAnsiTheme="minorHAnsi" w:cstheme="minorHAnsi"/>
          <w:lang w:val="en-AU"/>
        </w:rPr>
        <w:t xml:space="preserve">and chlorophyll </w:t>
      </w:r>
      <w:r w:rsidRPr="000E48B4">
        <w:rPr>
          <w:rFonts w:asciiTheme="minorHAnsi" w:hAnsiTheme="minorHAnsi" w:cstheme="minorHAnsi"/>
          <w:i/>
          <w:iCs/>
          <w:lang w:val="en-AU"/>
        </w:rPr>
        <w:t>a</w:t>
      </w:r>
      <w:r w:rsidRPr="000E48B4">
        <w:rPr>
          <w:rFonts w:asciiTheme="minorHAnsi" w:hAnsiTheme="minorHAnsi" w:cstheme="minorHAnsi"/>
          <w:lang w:val="en-AU"/>
        </w:rPr>
        <w:t xml:space="preserve"> concentration </w:t>
      </w:r>
      <w:r w:rsidRPr="000E48B4">
        <w:rPr>
          <w:rFonts w:asciiTheme="minorHAnsi" w:eastAsia="Times New Roman" w:hAnsiTheme="minorHAnsi" w:cstheme="minorHAnsi"/>
          <w:szCs w:val="24"/>
          <w:lang w:val="en-AU"/>
        </w:rPr>
        <w:fldChar w:fldCharType="begin"/>
      </w:r>
      <w:r w:rsidRPr="000E48B4">
        <w:rPr>
          <w:rFonts w:asciiTheme="minorHAnsi" w:hAnsiTheme="minorHAnsi" w:cstheme="minorHAnsi"/>
          <w:lang w:val="en-AU"/>
        </w:rPr>
        <w:instrText xml:space="preserve"> ADDIN ZOTERO_ITEM CSL_CITATION {"citationID":"SsaUYUY8","properties":{"formattedCitation":"(Everett {\\i{}et al.}, 2014)","plainCitation":"(Everett et al., 2014)","noteIndex":0},"citationItems":[{"id":493,"uris":["http://zotero.org/users/local/U6DoygBa/items/CXSGU9RB"],"uri":["http://zotero.org/users/local/U6DoygBa/items/CXSGU9RB"],"itemData":{"id":493,"type":"article-journal","abstract":"Strengthening Western Boundary Currents (WBCs) advect warm, low nutrient waters into temperate latitudes, displacing more productive waters. WBCs also influence phytoplankton distribution and growth through current-induced upwelling, mesoscale eddy intrusion and seasonal changes in strength and pole-ward penetration. Here we examine dynamics of chlorophyll a (Chl. a) in the western Pacific Ocean, a region strongly influenced by the East Australian Current (EAC). We interpreted a spatial and temporal analysis of satellite-derived surface Chl. a, using a hydrodynamic model, a wind-reanalysis product and an altimetry-derived eddy-census. Our analysis revealed regions of persistently elevated surface Chl. a along the continental shelf and showed that different processes have a dominant effect in different locations. In the northern and central zones, upwelling events tend to regulate surface Chl. a patterns, with peaks in phytoplankton biomass corresponding to two known upwelling locations south of Cape Byron (28.5 degrees S) and Smoky Cape (31 degrees S). Within the central EAC separation zone, positive surface Chl. a anomalies occurred 65% of the time when both wind-stress (tau(w)) and bottom-stress (TB) were upwelling-favourable, and only 17% of the time when both were downwelling-favourable. The interaction of wind and the EAC was a critical driver of surface Chl. a dynamics, with upwelling-favourable tau(w) resulting in a 70% increase in surface Chl. a at some locations, when compared to downwelling-favourable tau(w). In the southern zone, surface Chl. a was driven by a strong seasonal cycle, with phytoplankton biomass increasing up to 152% annually each spring. The Stockton Bight region (32.25-33.25 degrees S) contained &gt;= 20% of the total shelf Chl. a on 27% of occasions due to its location downstream of upwelling locations, wide shelf area and reduced surface velocities. This region is analogous to productive fisheries regions in the Aghulus Current (Natal Bight) and Kuroshio Current (Enshu-nada Sea). These patterns of phytoplankton biomass show contrasting temporal dynamics north and south of the central EAC separation zone with more episodic upwelling-driven Chl. a anomalies to the north, compared with regular annual spring bloom dynamics to the south. We expect changes in the strength of the EAC to have greater influence on shelf phytoplankton dynamics to the north of the separation zone. (C) 2013 Elsevier Ltd. All rights reserved.","container-title":"Progress in Oceanography","DOI":"10.1016/j.pocean.2013.10.016","ISSN":"0079-6611","language":"English","page":"340-351","title":"Relative impact of seasonal and oceanographic drivers on surface chlorophyll a along a Western Boundary Current","volume":"120","author":[{"family":"Everett","given":"J. D."},{"family":"Baird","given":"M. E."},{"family":"Roughan","given":"M."},{"family":"Suthers","given":"I. M."},{"family":"Doblin","given":"M. A."}],"issued":{"date-parts":[["2014",1]]}}}],"schema":"https://github.com/citation-style-language/schema/raw/master/csl-citation.json"} </w:instrText>
      </w:r>
      <w:r w:rsidRPr="000E48B4">
        <w:rPr>
          <w:rFonts w:asciiTheme="minorHAnsi" w:eastAsia="Times New Roman" w:hAnsiTheme="minorHAnsi" w:cstheme="minorHAnsi"/>
          <w:szCs w:val="24"/>
          <w:lang w:val="en-AU"/>
        </w:rPr>
        <w:fldChar w:fldCharType="separate"/>
      </w:r>
      <w:r w:rsidRPr="000E48B4">
        <w:rPr>
          <w:rFonts w:asciiTheme="minorHAnsi" w:hAnsiTheme="minorHAnsi" w:cstheme="minorHAnsi"/>
        </w:rPr>
        <w:t xml:space="preserve">(Everett </w:t>
      </w:r>
      <w:r w:rsidRPr="000E48B4">
        <w:rPr>
          <w:rFonts w:asciiTheme="minorHAnsi" w:hAnsiTheme="minorHAnsi" w:cstheme="minorHAnsi"/>
          <w:i/>
          <w:iCs/>
        </w:rPr>
        <w:t>et al.</w:t>
      </w:r>
      <w:r w:rsidRPr="000E48B4">
        <w:rPr>
          <w:rFonts w:asciiTheme="minorHAnsi" w:hAnsiTheme="minorHAnsi" w:cstheme="minorHAnsi"/>
        </w:rPr>
        <w:t>, 2014)</w:t>
      </w:r>
      <w:r w:rsidRPr="000E48B4">
        <w:rPr>
          <w:rFonts w:asciiTheme="minorHAnsi" w:eastAsia="Times New Roman" w:hAnsiTheme="minorHAnsi" w:cstheme="minorHAnsi"/>
          <w:szCs w:val="24"/>
          <w:lang w:val="en-AU"/>
        </w:rPr>
        <w:fldChar w:fldCharType="end"/>
      </w:r>
      <w:r w:rsidRPr="000E48B4">
        <w:rPr>
          <w:rFonts w:asciiTheme="minorHAnsi" w:hAnsiTheme="minorHAnsi" w:cstheme="minorHAnsi"/>
          <w:lang w:val="en-AU"/>
        </w:rPr>
        <w:t xml:space="preserve">, and controlling vertical phytoplankton abundance, composition and distribution </w:t>
      </w:r>
      <w:r w:rsidRPr="000E48B4">
        <w:rPr>
          <w:rFonts w:asciiTheme="minorHAnsi" w:eastAsia="Times New Roman" w:hAnsiTheme="minorHAnsi" w:cstheme="minorHAnsi"/>
          <w:szCs w:val="24"/>
          <w:lang w:val="en-AU"/>
        </w:rPr>
        <w:fldChar w:fldCharType="begin"/>
      </w:r>
      <w:r w:rsidRPr="000E48B4">
        <w:rPr>
          <w:rFonts w:asciiTheme="minorHAnsi" w:hAnsiTheme="minorHAnsi" w:cstheme="minorHAnsi"/>
          <w:lang w:val="en-AU"/>
        </w:rPr>
        <w:instrText xml:space="preserve"> ADDIN ZOTERO_ITEM CSL_CITATION {"citationID":"49km3Ipn","properties":{"formattedCitation":"(Armbrecht {\\i{}et al.}, 2014, 2015)","plainCitation":"(Armbrecht et al., 2014, 2015)","noteIndex":0},"citationItems":[{"id":306,"uris":["http://zotero.org/users/local/U6DoygBa/items/G3JPG7PZ"],"uri":["http://zotero.org/users/local/U6DoygBa/items/G3JPG7PZ"],"itemData":{"id":306,"type":"article-journal","abstract":"Phytoplankton abundance and distribution along the east coast of Australia are driven primarily by the southward flowing East Australian Current (EAC), which transports tropical water masses to temperate latitudes. The Solitary Islands Marine Park (SIMP, ~30°S) is located north of the EAC separation point (~32°S) in this tropical–temperate transition zone. In this study, we describe the oceanographic context (wind, current and nutrient load) during a wind-driven downwelling and a current-driven upwelling event, both sampled in austral winter only ten days apart. We investigate the effect of these contrasting oceanographic conditions on phytoplankton abundance, composition and distribution along a cross-shelf transect. During downwelling we find a cross-shelf transition in microphytoplankton composition from an offshore- to an inshore-community associated with nutrient gradients (nitrate and silicate). Strong vertical mixing leads to increased occurrences of benthic diatoms in near-shore surface waters. During upwelling conditions, elevated nutrient availability results in maximum microphytoplankton abundances (mainly oceanic diatoms) and increased species richness on the mid-shelf. An increase in dinoflagellates and silicoflagellates (mid-shelf) and the appearance of tropical phytoplankton (especially picoplankton and dinoflagellates, offshore) signals a strong impact of the EAC across all shelf communities. Nanoplankton are a major part of the winter phytoplankton community during both oceanographic regimes (~40–50% of TChl a). Our findings provide evidence of EAC-driven, nutrient-rich, slope water intrusion in the SIMP as expressed by cross-shelf phytoplankton variability. We suggest that rapid (~weekly) changes in phytoplankton composition along the east Australian coast are likely to be enhanced by the climate change-induced warming/strengthening of the EAC.","container-title":"Continental Shelf Research","DOI":"10.1016/j.csr.2013.11.024","ISSN":"0278-4343","journalAbbreviation":"Continental Shelf Research","language":"en","page":"54-67","source":"ScienceDirect","title":"Phytoplankton composition under contrasting oceanographic conditions: Upwelling and downwelling (Eastern Australia)","title-short":"Phytoplankton composition under contrasting oceanographic conditions","volume":"75","author":[{"family":"Armbrecht","given":"Linda H."},{"family":"Roughan","given":"Moninya"},{"family":"Rossi","given":"Vincent"},{"family":"Schaeffer","given":"Amandine"},{"family":"Davies","given":"Peter L."},{"family":"Waite","given":"Anya M."},{"family":"Armand","given":"Leanne K."}],"issued":{"date-parts":[["2014",3,1]]}}},{"id":332,"uris":["http://zotero.org/users/local/U6DoygBa/items/W5TRYUAB"],"uri":["http://zotero.org/users/local/U6DoygBa/items/W5TRYUAB"],"itemData":{"id":332,"type":"article-journal","abstract":"The coastline of Australia spans tropical to temperate latitudes and encompasses a highly diverse phytoplankton community. Yet little is known about environmental driving forces of compositional and distributional patterns in natural phytoplankton communities of Australia. We investigate the relationships of phytoplankton (pico-, nano-, microphytoplankton, determined by microscopy and CHEMTAX) with a variety of environmental variables along cross-shelf gradients. Case studies were conducted in two highly distinct oceanographic regions of Australia (2010/2012): the tropical-temperate Coffs Harbour region (similar to 30 degrees S, 153 degrees E), where the shelf is narrow (similar to 30 km), and the tropical Kimberley region (similar to 16 degrees S, 122 degrees E), where the shelf is-wide (similar to 200 km). We distinguished three water masses in both study regions: relatively cold, nutrient-rich inshore waters; oligotrophic, stratified offshore waters; and cold, nutrient-rich deep waters. Most phytoplankton taxa (cyanobacteria, cryptophytes, dinoflagellates, haptophytes and prasinophytes) showed group-specific relationships with similar environmental variables in both regions. Diatoms occurred in nutrient-rich inshore waters in the Kimberley, whereas they were widely spread across the narrow continental shelf at Coffs Harbour. Off Coffs Harbour, a senescent bloom of the diatom Leptocylindrus danicus probably caused shelf-scale surface nutrient depletion. While microphytoplankton clearly increased, pico- and nanophytoplankton decreased with distance from the coast over the wide shelf in the Kimberley region. In contrast, the abundance of individual phytoplankton size-classes remained relatively constant across the narrow Coffs Harbour shelf. We conclude that general similarities exist between the relationship of phytoplankton and cross-shelf environmental variables in the two sites and assign differences primarily to the varying spatial resolution of our case studies. (C) 2015 Elsevier B.V. All rights reserved.","container-title":"Journal of Marine Systems","DOI":"10.1016/j.jmarsys.2015.02.002","ISSN":"0924-7963","journalAbbreviation":"J. Mar. Syst.","language":"English","page":"26-38","title":"Comparison of the cross-shelf phytoplankton distribution of two oceanographically distinct regions off Australia","volume":"148","author":[{"family":"Armbrecht","given":"L. H."},{"family":"Thompson","given":"P. A."},{"family":"Wright","given":"S. W."},{"family":"Schaeffer","given":"A."},{"family":"Roughan","given":"M."},{"family":"Henderiks","given":"J."},{"family":"Armand","given":"L. K."}],"issued":{"date-parts":[["2015",8]]}}}],"schema":"https://github.com/citation-style-language/schema/raw/master/csl-citation.json"} </w:instrText>
      </w:r>
      <w:r w:rsidRPr="000E48B4">
        <w:rPr>
          <w:rFonts w:asciiTheme="minorHAnsi" w:eastAsia="Times New Roman" w:hAnsiTheme="minorHAnsi" w:cstheme="minorHAnsi"/>
          <w:szCs w:val="24"/>
          <w:lang w:val="en-AU"/>
        </w:rPr>
        <w:fldChar w:fldCharType="separate"/>
      </w:r>
      <w:r w:rsidRPr="000E48B4">
        <w:rPr>
          <w:rFonts w:asciiTheme="minorHAnsi" w:hAnsiTheme="minorHAnsi" w:cstheme="minorHAnsi"/>
        </w:rPr>
        <w:t xml:space="preserve">(Armbrecht </w:t>
      </w:r>
      <w:r w:rsidRPr="000E48B4">
        <w:rPr>
          <w:rFonts w:asciiTheme="minorHAnsi" w:hAnsiTheme="minorHAnsi" w:cstheme="minorHAnsi"/>
          <w:i/>
          <w:iCs/>
        </w:rPr>
        <w:t>et al.</w:t>
      </w:r>
      <w:r w:rsidRPr="000E48B4">
        <w:rPr>
          <w:rFonts w:asciiTheme="minorHAnsi" w:hAnsiTheme="minorHAnsi" w:cstheme="minorHAnsi"/>
        </w:rPr>
        <w:t>, 2014, 2015)</w:t>
      </w:r>
      <w:r w:rsidRPr="000E48B4">
        <w:rPr>
          <w:rFonts w:asciiTheme="minorHAnsi" w:eastAsia="Times New Roman" w:hAnsiTheme="minorHAnsi" w:cstheme="minorHAnsi"/>
          <w:szCs w:val="24"/>
          <w:lang w:val="en-AU"/>
        </w:rPr>
        <w:fldChar w:fldCharType="end"/>
      </w:r>
      <w:r w:rsidRPr="000E48B4">
        <w:rPr>
          <w:rFonts w:asciiTheme="minorHAnsi" w:hAnsiTheme="minorHAnsi" w:cstheme="minorHAnsi"/>
          <w:lang w:val="en-AU"/>
        </w:rPr>
        <w:t>.</w:t>
      </w:r>
    </w:p>
    <w:p w14:paraId="2C8731A5" w14:textId="4AC8BD86" w:rsidR="00C770B8" w:rsidRPr="00C07196" w:rsidRDefault="00C770B8" w:rsidP="00F34258">
      <w:pPr>
        <w:pStyle w:val="Heading-Main"/>
        <w:spacing w:line="360" w:lineRule="auto"/>
        <w:rPr>
          <w:rFonts w:asciiTheme="minorHAnsi" w:hAnsiTheme="minorHAnsi" w:cstheme="minorHAnsi"/>
          <w:b w:val="0"/>
          <w:bCs w:val="0"/>
          <w:i/>
          <w:iCs/>
          <w:lang w:val="en-AU"/>
        </w:rPr>
      </w:pPr>
      <w:r w:rsidRPr="00C07196">
        <w:rPr>
          <w:rFonts w:asciiTheme="minorHAnsi" w:hAnsiTheme="minorHAnsi" w:cstheme="minorHAnsi"/>
          <w:b w:val="0"/>
          <w:bCs w:val="0"/>
          <w:i/>
          <w:iCs/>
          <w:lang w:val="en-AU"/>
        </w:rPr>
        <w:t>2.</w:t>
      </w:r>
      <w:r w:rsidR="00C06610">
        <w:rPr>
          <w:rFonts w:asciiTheme="minorHAnsi" w:hAnsiTheme="minorHAnsi" w:cstheme="minorHAnsi"/>
          <w:b w:val="0"/>
          <w:bCs w:val="0"/>
          <w:i/>
          <w:iCs/>
          <w:lang w:val="en-AU"/>
        </w:rPr>
        <w:t>2</w:t>
      </w:r>
      <w:r w:rsidRPr="00C07196">
        <w:rPr>
          <w:rFonts w:asciiTheme="minorHAnsi" w:hAnsiTheme="minorHAnsi" w:cstheme="minorHAnsi"/>
          <w:b w:val="0"/>
          <w:bCs w:val="0"/>
          <w:i/>
          <w:iCs/>
          <w:lang w:val="en-AU"/>
        </w:rPr>
        <w:t xml:space="preserve"> Voyage details</w:t>
      </w:r>
    </w:p>
    <w:p w14:paraId="5B89FBA0" w14:textId="483752E2" w:rsidR="002C1E5F" w:rsidRPr="00F15D89" w:rsidRDefault="00A06397" w:rsidP="002C1E5F">
      <w:pPr>
        <w:spacing w:line="360" w:lineRule="auto"/>
        <w:rPr>
          <w:rFonts w:asciiTheme="minorHAnsi" w:hAnsiTheme="minorHAnsi" w:cstheme="minorHAnsi"/>
          <w:szCs w:val="24"/>
          <w:lang w:val="en-AU"/>
        </w:rPr>
      </w:pPr>
      <w:r w:rsidRPr="00F15D89">
        <w:rPr>
          <w:rFonts w:asciiTheme="minorHAnsi" w:hAnsiTheme="minorHAnsi" w:cstheme="minorHAnsi"/>
          <w:szCs w:val="24"/>
          <w:lang w:val="en-AU"/>
        </w:rPr>
        <w:t>From 2</w:t>
      </w:r>
      <w:r w:rsidRPr="00F15D89">
        <w:rPr>
          <w:rFonts w:asciiTheme="minorHAnsi" w:hAnsiTheme="minorHAnsi" w:cstheme="minorHAnsi"/>
          <w:szCs w:val="24"/>
          <w:vertAlign w:val="superscript"/>
          <w:lang w:val="en-AU"/>
        </w:rPr>
        <w:t>nd</w:t>
      </w:r>
      <w:r w:rsidRPr="00F15D89">
        <w:rPr>
          <w:rFonts w:asciiTheme="minorHAnsi" w:hAnsiTheme="minorHAnsi" w:cstheme="minorHAnsi"/>
          <w:szCs w:val="24"/>
          <w:lang w:val="en-AU"/>
        </w:rPr>
        <w:t xml:space="preserve"> – 13</w:t>
      </w:r>
      <w:r w:rsidRPr="00F15D89">
        <w:rPr>
          <w:rFonts w:asciiTheme="minorHAnsi" w:hAnsiTheme="minorHAnsi" w:cstheme="minorHAnsi"/>
          <w:szCs w:val="24"/>
          <w:vertAlign w:val="superscript"/>
          <w:lang w:val="en-AU"/>
        </w:rPr>
        <w:t>th</w:t>
      </w:r>
      <w:r w:rsidRPr="00F15D89">
        <w:rPr>
          <w:rFonts w:asciiTheme="minorHAnsi" w:hAnsiTheme="minorHAnsi" w:cstheme="minorHAnsi"/>
          <w:szCs w:val="24"/>
          <w:lang w:val="en-AU"/>
        </w:rPr>
        <w:t xml:space="preserve"> September</w:t>
      </w:r>
      <w:r w:rsidR="003A1F87" w:rsidRPr="00F15D89">
        <w:rPr>
          <w:rFonts w:asciiTheme="minorHAnsi" w:hAnsiTheme="minorHAnsi" w:cstheme="minorHAnsi"/>
          <w:szCs w:val="24"/>
          <w:lang w:val="en-AU"/>
        </w:rPr>
        <w:t xml:space="preserve"> 2004</w:t>
      </w:r>
      <w:r w:rsidRPr="00F15D89">
        <w:rPr>
          <w:rFonts w:asciiTheme="minorHAnsi" w:hAnsiTheme="minorHAnsi" w:cstheme="minorHAnsi"/>
          <w:szCs w:val="24"/>
          <w:lang w:val="en-AU"/>
        </w:rPr>
        <w:t xml:space="preserve">, a research </w:t>
      </w:r>
      <w:r w:rsidR="000D6CE0">
        <w:rPr>
          <w:rFonts w:asciiTheme="minorHAnsi" w:hAnsiTheme="minorHAnsi" w:cstheme="minorHAnsi"/>
          <w:szCs w:val="24"/>
          <w:lang w:val="en-AU"/>
        </w:rPr>
        <w:t>voyage</w:t>
      </w:r>
      <w:r w:rsidRPr="00F15D89">
        <w:rPr>
          <w:rFonts w:asciiTheme="minorHAnsi" w:hAnsiTheme="minorHAnsi" w:cstheme="minorHAnsi"/>
          <w:szCs w:val="24"/>
          <w:lang w:val="en-AU"/>
        </w:rPr>
        <w:t xml:space="preserve"> on the on the RV Southern Surveyor was </w:t>
      </w:r>
      <w:r w:rsidR="00E301B3">
        <w:rPr>
          <w:rFonts w:asciiTheme="minorHAnsi" w:hAnsiTheme="minorHAnsi" w:cstheme="minorHAnsi"/>
          <w:szCs w:val="24"/>
          <w:lang w:val="en-AU"/>
        </w:rPr>
        <w:t xml:space="preserve">undertaken </w:t>
      </w:r>
      <w:r w:rsidRPr="00F15D89">
        <w:rPr>
          <w:rFonts w:asciiTheme="minorHAnsi" w:hAnsiTheme="minorHAnsi" w:cstheme="minorHAnsi"/>
          <w:szCs w:val="24"/>
          <w:lang w:val="en-AU"/>
        </w:rPr>
        <w:t>from Sydney, Australia</w:t>
      </w:r>
      <w:r w:rsidR="00E163A9">
        <w:rPr>
          <w:rFonts w:asciiTheme="minorHAnsi" w:hAnsiTheme="minorHAnsi" w:cstheme="minorHAnsi"/>
          <w:szCs w:val="24"/>
          <w:lang w:val="en-AU"/>
        </w:rPr>
        <w:t xml:space="preserve"> (</w:t>
      </w:r>
      <w:r w:rsidR="008A74F4">
        <w:rPr>
          <w:rFonts w:asciiTheme="minorHAnsi" w:hAnsiTheme="minorHAnsi" w:cstheme="minorHAnsi"/>
          <w:szCs w:val="24"/>
          <w:lang w:val="en-AU"/>
        </w:rPr>
        <w:t>33.82° S</w:t>
      </w:r>
      <w:r w:rsidR="00142E2E">
        <w:rPr>
          <w:rFonts w:asciiTheme="minorHAnsi" w:hAnsiTheme="minorHAnsi" w:cstheme="minorHAnsi"/>
          <w:szCs w:val="24"/>
          <w:lang w:val="en-AU"/>
        </w:rPr>
        <w:t xml:space="preserve">, </w:t>
      </w:r>
      <w:r w:rsidR="008A74F4">
        <w:rPr>
          <w:rFonts w:asciiTheme="minorHAnsi" w:hAnsiTheme="minorHAnsi" w:cstheme="minorHAnsi"/>
          <w:szCs w:val="24"/>
          <w:lang w:val="en-AU"/>
        </w:rPr>
        <w:t>151.29° E</w:t>
      </w:r>
      <w:r w:rsidR="00E163A9">
        <w:rPr>
          <w:rFonts w:asciiTheme="minorHAnsi" w:hAnsiTheme="minorHAnsi" w:cstheme="minorHAnsi"/>
          <w:szCs w:val="24"/>
          <w:lang w:val="en-AU"/>
        </w:rPr>
        <w:t>)</w:t>
      </w:r>
      <w:r w:rsidR="00E301B3">
        <w:rPr>
          <w:rFonts w:asciiTheme="minorHAnsi" w:hAnsiTheme="minorHAnsi" w:cstheme="minorHAnsi"/>
          <w:szCs w:val="24"/>
          <w:lang w:val="en-AU"/>
        </w:rPr>
        <w:t xml:space="preserve"> to </w:t>
      </w:r>
      <w:r w:rsidRPr="00F15D89">
        <w:rPr>
          <w:rFonts w:asciiTheme="minorHAnsi" w:hAnsiTheme="minorHAnsi" w:cstheme="minorHAnsi"/>
          <w:szCs w:val="24"/>
          <w:lang w:val="en-AU"/>
        </w:rPr>
        <w:t>Brisbane, Australia</w:t>
      </w:r>
      <w:r w:rsidR="00E163A9">
        <w:rPr>
          <w:rFonts w:asciiTheme="minorHAnsi" w:hAnsiTheme="minorHAnsi" w:cstheme="minorHAnsi"/>
          <w:szCs w:val="24"/>
          <w:lang w:val="en-AU"/>
        </w:rPr>
        <w:t xml:space="preserve"> (</w:t>
      </w:r>
      <w:r w:rsidR="008A74F4">
        <w:rPr>
          <w:rFonts w:asciiTheme="minorHAnsi" w:hAnsiTheme="minorHAnsi" w:cstheme="minorHAnsi"/>
          <w:szCs w:val="24"/>
          <w:lang w:val="en-AU"/>
        </w:rPr>
        <w:t>27.36° S</w:t>
      </w:r>
      <w:r w:rsidR="00142E2E">
        <w:rPr>
          <w:rFonts w:asciiTheme="minorHAnsi" w:hAnsiTheme="minorHAnsi" w:cstheme="minorHAnsi"/>
          <w:szCs w:val="24"/>
          <w:lang w:val="en-AU"/>
        </w:rPr>
        <w:t xml:space="preserve">, </w:t>
      </w:r>
      <w:r w:rsidR="008A74F4">
        <w:rPr>
          <w:rFonts w:asciiTheme="minorHAnsi" w:hAnsiTheme="minorHAnsi" w:cstheme="minorHAnsi"/>
          <w:szCs w:val="24"/>
          <w:lang w:val="en-AU"/>
        </w:rPr>
        <w:t>153.17° E</w:t>
      </w:r>
      <w:r w:rsidR="00E163A9">
        <w:rPr>
          <w:rFonts w:asciiTheme="minorHAnsi" w:hAnsiTheme="minorHAnsi" w:cstheme="minorHAnsi"/>
          <w:szCs w:val="24"/>
          <w:lang w:val="en-AU"/>
        </w:rPr>
        <w:t>)</w:t>
      </w:r>
      <w:r w:rsidRPr="00F15D89">
        <w:rPr>
          <w:rFonts w:asciiTheme="minorHAnsi" w:hAnsiTheme="minorHAnsi" w:cstheme="minorHAnsi"/>
          <w:szCs w:val="24"/>
          <w:lang w:val="en-AU"/>
        </w:rPr>
        <w:t xml:space="preserve">. </w:t>
      </w:r>
      <w:r w:rsidR="002C1E5F" w:rsidRPr="00F15D89">
        <w:rPr>
          <w:rFonts w:asciiTheme="minorHAnsi" w:hAnsiTheme="minorHAnsi" w:cstheme="minorHAnsi"/>
          <w:szCs w:val="24"/>
          <w:lang w:val="en-AU"/>
        </w:rPr>
        <w:t xml:space="preserve">During </w:t>
      </w:r>
      <w:r w:rsidRPr="00F15D89">
        <w:rPr>
          <w:rFonts w:asciiTheme="minorHAnsi" w:hAnsiTheme="minorHAnsi" w:cstheme="minorHAnsi"/>
          <w:szCs w:val="24"/>
          <w:lang w:val="en-AU"/>
        </w:rPr>
        <w:t xml:space="preserve">this </w:t>
      </w:r>
      <w:r w:rsidR="00142E2E" w:rsidRPr="00F15D89">
        <w:rPr>
          <w:rFonts w:asciiTheme="minorHAnsi" w:hAnsiTheme="minorHAnsi" w:cstheme="minorHAnsi"/>
          <w:szCs w:val="24"/>
          <w:lang w:val="en-AU"/>
        </w:rPr>
        <w:t>period,</w:t>
      </w:r>
      <w:r w:rsidR="002C1E5F" w:rsidRPr="00F15D89">
        <w:rPr>
          <w:rFonts w:asciiTheme="minorHAnsi" w:hAnsiTheme="minorHAnsi" w:cstheme="minorHAnsi"/>
          <w:szCs w:val="24"/>
          <w:lang w:val="en-AU"/>
        </w:rPr>
        <w:t xml:space="preserve"> the EAC was flowing southward along the coast until approximately 31 °S where it separated from the mainland and continued flowing to the east. This separation resulted in the formation of a large anti-cyclonic warm-core eddy forming off the coast at approximately 33 °S, 155 °E (Figure 1). </w:t>
      </w:r>
    </w:p>
    <w:p w14:paraId="2994BD89" w14:textId="4DC66309" w:rsidR="00C770B8" w:rsidRPr="00C07196" w:rsidRDefault="00C770B8" w:rsidP="00F34258">
      <w:pPr>
        <w:pStyle w:val="Heading-Main"/>
        <w:spacing w:line="360" w:lineRule="auto"/>
        <w:rPr>
          <w:rFonts w:asciiTheme="minorHAnsi" w:hAnsiTheme="minorHAnsi" w:cstheme="minorHAnsi"/>
          <w:b w:val="0"/>
          <w:bCs w:val="0"/>
          <w:i/>
          <w:iCs/>
          <w:lang w:val="en-AU"/>
        </w:rPr>
      </w:pPr>
      <w:r w:rsidRPr="00C07196">
        <w:rPr>
          <w:rFonts w:asciiTheme="minorHAnsi" w:hAnsiTheme="minorHAnsi" w:cstheme="minorHAnsi"/>
          <w:b w:val="0"/>
          <w:bCs w:val="0"/>
          <w:i/>
          <w:iCs/>
          <w:lang w:val="en-AU"/>
        </w:rPr>
        <w:t>2.</w:t>
      </w:r>
      <w:r w:rsidR="00C06610">
        <w:rPr>
          <w:rFonts w:asciiTheme="minorHAnsi" w:hAnsiTheme="minorHAnsi" w:cstheme="minorHAnsi"/>
          <w:b w:val="0"/>
          <w:bCs w:val="0"/>
          <w:i/>
          <w:iCs/>
          <w:lang w:val="en-AU"/>
        </w:rPr>
        <w:t>3</w:t>
      </w:r>
      <w:r w:rsidRPr="00C07196">
        <w:rPr>
          <w:rFonts w:asciiTheme="minorHAnsi" w:hAnsiTheme="minorHAnsi" w:cstheme="minorHAnsi"/>
          <w:b w:val="0"/>
          <w:bCs w:val="0"/>
          <w:i/>
          <w:iCs/>
          <w:lang w:val="en-AU"/>
        </w:rPr>
        <w:t xml:space="preserve"> Sampling</w:t>
      </w:r>
    </w:p>
    <w:p w14:paraId="61CCE7D0" w14:textId="66AECC71" w:rsidR="007A3AC3" w:rsidRPr="00F15D89" w:rsidRDefault="00BA00E3" w:rsidP="00F34258">
      <w:pPr>
        <w:pStyle w:val="Heading-Main"/>
        <w:spacing w:line="360" w:lineRule="auto"/>
        <w:rPr>
          <w:rFonts w:asciiTheme="minorHAnsi" w:hAnsiTheme="minorHAnsi" w:cstheme="minorHAnsi"/>
          <w:b w:val="0"/>
          <w:bCs w:val="0"/>
          <w:lang w:val="en-AU"/>
        </w:rPr>
      </w:pPr>
      <w:r w:rsidRPr="00F15D89">
        <w:rPr>
          <w:rFonts w:asciiTheme="minorHAnsi" w:hAnsiTheme="minorHAnsi" w:cstheme="minorHAnsi"/>
          <w:b w:val="0"/>
          <w:bCs w:val="0"/>
          <w:lang w:val="en-AU"/>
        </w:rPr>
        <w:t>Four</w:t>
      </w:r>
      <w:r w:rsidR="00C770B8" w:rsidRPr="00F15D89">
        <w:rPr>
          <w:rFonts w:asciiTheme="minorHAnsi" w:hAnsiTheme="minorHAnsi" w:cstheme="minorHAnsi"/>
          <w:b w:val="0"/>
          <w:bCs w:val="0"/>
          <w:lang w:val="en-AU"/>
        </w:rPr>
        <w:t xml:space="preserve"> constant latitude transects</w:t>
      </w:r>
      <w:r w:rsidR="0049331C" w:rsidRPr="00F15D89">
        <w:rPr>
          <w:rFonts w:asciiTheme="minorHAnsi" w:hAnsiTheme="minorHAnsi" w:cstheme="minorHAnsi"/>
          <w:b w:val="0"/>
          <w:bCs w:val="0"/>
          <w:lang w:val="en-AU"/>
        </w:rPr>
        <w:t xml:space="preserve"> were sampled</w:t>
      </w:r>
      <w:r w:rsidR="00C770B8" w:rsidRPr="00F15D89">
        <w:rPr>
          <w:rFonts w:asciiTheme="minorHAnsi" w:hAnsiTheme="minorHAnsi" w:cstheme="minorHAnsi"/>
          <w:b w:val="0"/>
          <w:bCs w:val="0"/>
          <w:lang w:val="en-AU"/>
        </w:rPr>
        <w:t xml:space="preserve"> roughly perpendicular to the north NSW coast over a </w:t>
      </w:r>
      <w:r w:rsidR="00A06397" w:rsidRPr="00F15D89">
        <w:rPr>
          <w:rFonts w:asciiTheme="minorHAnsi" w:hAnsiTheme="minorHAnsi" w:cstheme="minorHAnsi"/>
          <w:b w:val="0"/>
          <w:bCs w:val="0"/>
          <w:lang w:val="en-AU"/>
        </w:rPr>
        <w:t>seven-day</w:t>
      </w:r>
      <w:r w:rsidR="00C770B8" w:rsidRPr="00F15D89">
        <w:rPr>
          <w:rFonts w:asciiTheme="minorHAnsi" w:hAnsiTheme="minorHAnsi" w:cstheme="minorHAnsi"/>
          <w:b w:val="0"/>
          <w:bCs w:val="0"/>
          <w:lang w:val="en-AU"/>
        </w:rPr>
        <w:t xml:space="preserve"> period</w:t>
      </w:r>
      <w:r w:rsidR="00A06397" w:rsidRPr="00F15D89">
        <w:rPr>
          <w:rFonts w:asciiTheme="minorHAnsi" w:hAnsiTheme="minorHAnsi" w:cstheme="minorHAnsi"/>
          <w:b w:val="0"/>
          <w:bCs w:val="0"/>
          <w:lang w:val="en-AU"/>
        </w:rPr>
        <w:t xml:space="preserve"> (6</w:t>
      </w:r>
      <w:r w:rsidR="00A06397" w:rsidRPr="00F15D89">
        <w:rPr>
          <w:rFonts w:asciiTheme="minorHAnsi" w:hAnsiTheme="minorHAnsi" w:cstheme="minorHAnsi"/>
          <w:b w:val="0"/>
          <w:bCs w:val="0"/>
          <w:vertAlign w:val="superscript"/>
          <w:lang w:val="en-AU"/>
        </w:rPr>
        <w:t>th</w:t>
      </w:r>
      <w:r w:rsidR="00A06397" w:rsidRPr="00F15D89">
        <w:rPr>
          <w:rFonts w:asciiTheme="minorHAnsi" w:hAnsiTheme="minorHAnsi" w:cstheme="minorHAnsi"/>
          <w:b w:val="0"/>
          <w:bCs w:val="0"/>
          <w:lang w:val="en-AU"/>
        </w:rPr>
        <w:t xml:space="preserve"> – 12</w:t>
      </w:r>
      <w:r w:rsidR="00A06397" w:rsidRPr="00F15D89">
        <w:rPr>
          <w:rFonts w:asciiTheme="minorHAnsi" w:hAnsiTheme="minorHAnsi" w:cstheme="minorHAnsi"/>
          <w:b w:val="0"/>
          <w:bCs w:val="0"/>
          <w:vertAlign w:val="superscript"/>
          <w:lang w:val="en-AU"/>
        </w:rPr>
        <w:t>th</w:t>
      </w:r>
      <w:r w:rsidR="00A06397" w:rsidRPr="00F15D89">
        <w:rPr>
          <w:rFonts w:asciiTheme="minorHAnsi" w:hAnsiTheme="minorHAnsi" w:cstheme="minorHAnsi"/>
          <w:b w:val="0"/>
          <w:bCs w:val="0"/>
          <w:lang w:val="en-AU"/>
        </w:rPr>
        <w:t xml:space="preserve"> September; Table 1) </w:t>
      </w:r>
      <w:r w:rsidR="00D66FD9" w:rsidRPr="00F15D89">
        <w:rPr>
          <w:rFonts w:asciiTheme="minorHAnsi" w:hAnsiTheme="minorHAnsi" w:cstheme="minorHAnsi"/>
          <w:b w:val="0"/>
          <w:bCs w:val="0"/>
          <w:lang w:val="en-AU"/>
        </w:rPr>
        <w:t>us</w:t>
      </w:r>
      <w:r w:rsidR="00A06397" w:rsidRPr="00F15D89">
        <w:rPr>
          <w:rFonts w:asciiTheme="minorHAnsi" w:hAnsiTheme="minorHAnsi" w:cstheme="minorHAnsi"/>
          <w:b w:val="0"/>
          <w:bCs w:val="0"/>
          <w:lang w:val="en-AU"/>
        </w:rPr>
        <w:t>ing</w:t>
      </w:r>
      <w:r w:rsidR="00D66FD9" w:rsidRPr="00F15D89">
        <w:rPr>
          <w:rFonts w:asciiTheme="minorHAnsi" w:hAnsiTheme="minorHAnsi" w:cstheme="minorHAnsi"/>
          <w:b w:val="0"/>
          <w:bCs w:val="0"/>
          <w:lang w:val="en-AU"/>
        </w:rPr>
        <w:t xml:space="preserve"> </w:t>
      </w:r>
      <w:r w:rsidR="00C770B8" w:rsidRPr="00F15D89">
        <w:rPr>
          <w:rFonts w:asciiTheme="minorHAnsi" w:hAnsiTheme="minorHAnsi" w:cstheme="minorHAnsi"/>
          <w:b w:val="0"/>
          <w:bCs w:val="0"/>
          <w:lang w:val="en-AU"/>
        </w:rPr>
        <w:t xml:space="preserve">a towed device called the Bunyip </w:t>
      </w:r>
      <w:r w:rsidR="00C770B8" w:rsidRPr="00F15D89">
        <w:rPr>
          <w:rFonts w:asciiTheme="minorHAnsi" w:hAnsiTheme="minorHAnsi" w:cstheme="minorHAnsi"/>
          <w:b w:val="0"/>
          <w:bCs w:val="0"/>
          <w:lang w:val="en-AU"/>
        </w:rPr>
        <w:lastRenderedPageBreak/>
        <w:t>(a highly modi</w:t>
      </w:r>
      <w:r w:rsidR="00591676" w:rsidRPr="00F15D89">
        <w:rPr>
          <w:rFonts w:asciiTheme="minorHAnsi" w:hAnsiTheme="minorHAnsi" w:cstheme="minorHAnsi"/>
          <w:b w:val="0"/>
          <w:bCs w:val="0"/>
          <w:lang w:val="en-AU"/>
        </w:rPr>
        <w:t>fi</w:t>
      </w:r>
      <w:r w:rsidR="00C770B8" w:rsidRPr="00F15D89">
        <w:rPr>
          <w:rFonts w:asciiTheme="minorHAnsi" w:hAnsiTheme="minorHAnsi" w:cstheme="minorHAnsi"/>
          <w:b w:val="0"/>
          <w:bCs w:val="0"/>
          <w:lang w:val="en-AU"/>
        </w:rPr>
        <w:t xml:space="preserve">ed </w:t>
      </w:r>
      <w:proofErr w:type="spellStart"/>
      <w:r w:rsidR="00C770B8" w:rsidRPr="00F15D89">
        <w:rPr>
          <w:rFonts w:asciiTheme="minorHAnsi" w:hAnsiTheme="minorHAnsi" w:cstheme="minorHAnsi"/>
          <w:b w:val="0"/>
          <w:bCs w:val="0"/>
          <w:lang w:val="en-AU"/>
        </w:rPr>
        <w:t>SeaSoar</w:t>
      </w:r>
      <w:proofErr w:type="spellEnd"/>
      <w:r w:rsidR="00C770B8" w:rsidRPr="00F15D89">
        <w:rPr>
          <w:rFonts w:asciiTheme="minorHAnsi" w:hAnsiTheme="minorHAnsi" w:cstheme="minorHAnsi"/>
          <w:b w:val="0"/>
          <w:bCs w:val="0"/>
          <w:lang w:val="en-AU"/>
        </w:rPr>
        <w:t xml:space="preserve">). The Bunyip </w:t>
      </w:r>
      <w:r w:rsidR="00D66FD9" w:rsidRPr="00F15D89">
        <w:rPr>
          <w:rFonts w:asciiTheme="minorHAnsi" w:hAnsiTheme="minorHAnsi" w:cstheme="minorHAnsi"/>
          <w:b w:val="0"/>
          <w:bCs w:val="0"/>
          <w:lang w:val="en-AU"/>
        </w:rPr>
        <w:t>was towed from inshore to offshore and</w:t>
      </w:r>
      <w:r w:rsidR="005F0C51">
        <w:rPr>
          <w:rFonts w:asciiTheme="minorHAnsi" w:hAnsiTheme="minorHAnsi" w:cstheme="minorHAnsi"/>
          <w:b w:val="0"/>
          <w:bCs w:val="0"/>
          <w:lang w:val="en-AU"/>
        </w:rPr>
        <w:t xml:space="preserve"> undulated </w:t>
      </w:r>
      <w:r w:rsidR="00C770B8" w:rsidRPr="00F15D89">
        <w:rPr>
          <w:rFonts w:asciiTheme="minorHAnsi" w:hAnsiTheme="minorHAnsi" w:cstheme="minorHAnsi"/>
          <w:b w:val="0"/>
          <w:bCs w:val="0"/>
          <w:lang w:val="en-AU"/>
        </w:rPr>
        <w:t xml:space="preserve">between </w:t>
      </w:r>
      <w:r w:rsidR="008C1687" w:rsidRPr="00F15D89">
        <w:rPr>
          <w:rFonts w:asciiTheme="minorHAnsi" w:hAnsiTheme="minorHAnsi" w:cstheme="minorHAnsi"/>
          <w:b w:val="0"/>
          <w:bCs w:val="0"/>
          <w:lang w:val="en-AU"/>
        </w:rPr>
        <w:t>10</w:t>
      </w:r>
      <w:r w:rsidR="00C770B8" w:rsidRPr="00F15D89">
        <w:rPr>
          <w:rFonts w:asciiTheme="minorHAnsi" w:hAnsiTheme="minorHAnsi" w:cstheme="minorHAnsi"/>
          <w:b w:val="0"/>
          <w:bCs w:val="0"/>
          <w:lang w:val="en-AU"/>
        </w:rPr>
        <w:t xml:space="preserve"> and 120 m</w:t>
      </w:r>
      <w:r w:rsidR="00A06397" w:rsidRPr="00F15D89">
        <w:rPr>
          <w:rFonts w:asciiTheme="minorHAnsi" w:hAnsiTheme="minorHAnsi" w:cstheme="minorHAnsi"/>
          <w:b w:val="0"/>
          <w:bCs w:val="0"/>
          <w:lang w:val="en-AU"/>
        </w:rPr>
        <w:t xml:space="preserve"> depth</w:t>
      </w:r>
      <w:r w:rsidR="005F0C51">
        <w:rPr>
          <w:rFonts w:asciiTheme="minorHAnsi" w:hAnsiTheme="minorHAnsi" w:cstheme="minorHAnsi"/>
          <w:b w:val="0"/>
          <w:bCs w:val="0"/>
          <w:lang w:val="en-AU"/>
        </w:rPr>
        <w:t xml:space="preserve">. </w:t>
      </w:r>
      <w:commentRangeStart w:id="6"/>
      <w:commentRangeStart w:id="7"/>
      <w:r w:rsidR="005F0C51">
        <w:rPr>
          <w:rFonts w:asciiTheme="minorHAnsi" w:hAnsiTheme="minorHAnsi" w:cstheme="minorHAnsi"/>
          <w:b w:val="0"/>
          <w:bCs w:val="0"/>
          <w:lang w:val="en-AU"/>
        </w:rPr>
        <w:t>Mounted on the Bunyip</w:t>
      </w:r>
      <w:r w:rsidR="00C770B8" w:rsidRPr="00F15D89">
        <w:rPr>
          <w:rFonts w:asciiTheme="minorHAnsi" w:hAnsiTheme="minorHAnsi" w:cstheme="minorHAnsi"/>
          <w:b w:val="0"/>
          <w:bCs w:val="0"/>
          <w:lang w:val="en-AU"/>
        </w:rPr>
        <w:t xml:space="preserve"> </w:t>
      </w:r>
      <w:r w:rsidR="005F0C51">
        <w:rPr>
          <w:rFonts w:asciiTheme="minorHAnsi" w:hAnsiTheme="minorHAnsi" w:cstheme="minorHAnsi"/>
          <w:b w:val="0"/>
          <w:bCs w:val="0"/>
          <w:lang w:val="en-AU"/>
        </w:rPr>
        <w:t>was a XXCTDXX and</w:t>
      </w:r>
      <w:r w:rsidR="00C770B8" w:rsidRPr="00F15D89">
        <w:rPr>
          <w:rFonts w:asciiTheme="minorHAnsi" w:hAnsiTheme="minorHAnsi" w:cstheme="minorHAnsi"/>
          <w:b w:val="0"/>
          <w:bCs w:val="0"/>
          <w:lang w:val="en-AU"/>
        </w:rPr>
        <w:t xml:space="preserve"> an </w:t>
      </w:r>
      <w:r w:rsidR="005F0C51">
        <w:rPr>
          <w:rFonts w:asciiTheme="minorHAnsi" w:hAnsiTheme="minorHAnsi" w:cstheme="minorHAnsi"/>
          <w:b w:val="0"/>
          <w:bCs w:val="0"/>
          <w:lang w:val="en-AU"/>
        </w:rPr>
        <w:t>O</w:t>
      </w:r>
      <w:r w:rsidR="00C770B8" w:rsidRPr="00F15D89">
        <w:rPr>
          <w:rFonts w:asciiTheme="minorHAnsi" w:hAnsiTheme="minorHAnsi" w:cstheme="minorHAnsi"/>
          <w:b w:val="0"/>
          <w:bCs w:val="0"/>
          <w:lang w:val="en-AU"/>
        </w:rPr>
        <w:t xml:space="preserve">ptical </w:t>
      </w:r>
      <w:r w:rsidR="005F0C51">
        <w:rPr>
          <w:rFonts w:asciiTheme="minorHAnsi" w:hAnsiTheme="minorHAnsi" w:cstheme="minorHAnsi"/>
          <w:b w:val="0"/>
          <w:bCs w:val="0"/>
          <w:lang w:val="en-AU"/>
        </w:rPr>
        <w:t>P</w:t>
      </w:r>
      <w:r w:rsidR="00C770B8" w:rsidRPr="00F15D89">
        <w:rPr>
          <w:rFonts w:asciiTheme="minorHAnsi" w:hAnsiTheme="minorHAnsi" w:cstheme="minorHAnsi"/>
          <w:b w:val="0"/>
          <w:bCs w:val="0"/>
          <w:lang w:val="en-AU"/>
        </w:rPr>
        <w:t xml:space="preserve">lankton </w:t>
      </w:r>
      <w:r w:rsidR="005F0C51">
        <w:rPr>
          <w:rFonts w:asciiTheme="minorHAnsi" w:hAnsiTheme="minorHAnsi" w:cstheme="minorHAnsi"/>
          <w:b w:val="0"/>
          <w:bCs w:val="0"/>
          <w:lang w:val="en-AU"/>
        </w:rPr>
        <w:t>C</w:t>
      </w:r>
      <w:r w:rsidR="00C770B8" w:rsidRPr="00F15D89">
        <w:rPr>
          <w:rFonts w:asciiTheme="minorHAnsi" w:hAnsiTheme="minorHAnsi" w:cstheme="minorHAnsi"/>
          <w:b w:val="0"/>
          <w:bCs w:val="0"/>
          <w:lang w:val="en-AU"/>
        </w:rPr>
        <w:t>ounter</w:t>
      </w:r>
      <w:r w:rsidR="00D66FD9" w:rsidRPr="00F15D89">
        <w:rPr>
          <w:rFonts w:asciiTheme="minorHAnsi" w:hAnsiTheme="minorHAnsi" w:cstheme="minorHAnsi"/>
          <w:b w:val="0"/>
          <w:bCs w:val="0"/>
          <w:lang w:val="en-AU"/>
        </w:rPr>
        <w:t xml:space="preserve"> </w:t>
      </w:r>
      <w:r w:rsidR="00D66FD9" w:rsidRPr="00F15D89">
        <w:rPr>
          <w:rFonts w:asciiTheme="minorHAnsi" w:hAnsiTheme="minorHAnsi" w:cstheme="minorHAnsi"/>
          <w:b w:val="0"/>
          <w:bCs w:val="0"/>
          <w:lang w:val="en-AU"/>
        </w:rPr>
        <w:fldChar w:fldCharType="begin"/>
      </w:r>
      <w:r w:rsidR="000037BC" w:rsidRPr="00F15D89">
        <w:rPr>
          <w:rFonts w:asciiTheme="minorHAnsi" w:hAnsiTheme="minorHAnsi" w:cstheme="minorHAnsi"/>
          <w:b w:val="0"/>
          <w:bCs w:val="0"/>
          <w:lang w:val="en-AU"/>
        </w:rPr>
        <w:instrText xml:space="preserve"> ADDIN EN.CITE &lt;EndNote&gt;&lt;Cite&gt;&lt;Author&gt;Herman&lt;/Author&gt;&lt;Year&gt;1992&lt;/Year&gt;&lt;RecNum&gt;307&lt;/RecNum&gt;&lt;Prefix&gt;OPC`; &lt;/Prefix&gt;&lt;DisplayText&gt;(OPC; Herman 1992)&lt;/DisplayText&gt;&lt;record&gt;&lt;rec-number&gt;307&lt;/rec-number&gt;&lt;foreign-keys&gt;&lt;key app="EN" db-id="rdxddr0f3fperrezrxj5tr9952w22spd092z" timestamp="1581297789"&gt;307&lt;/key&gt;&lt;/foreign-keys&gt;&lt;ref-type name="Journal Article"&gt;17&lt;/ref-type&gt;&lt;contributors&gt;&lt;authors&gt;&lt;author&gt;Herman, Alex W.&lt;/author&gt;&lt;/authors&gt;&lt;/contributors&gt;&lt;titles&gt;&lt;title&gt;Design and calibration of a new optical plankton counter capable of sizing small zooplankton&lt;/title&gt;&lt;secondary-title&gt;Deep Sea Research Part A. Oceanographic Research Papers&lt;/secondary-title&gt;&lt;/titles&gt;&lt;periodical&gt;&lt;full-title&gt;Deep Sea Research Part A. Oceanographic Research Papers&lt;/full-title&gt;&lt;/periodical&gt;&lt;pages&gt;395-415&lt;/pages&gt;&lt;volume&gt;39&lt;/volume&gt;&lt;number&gt;3&lt;/number&gt;&lt;dates&gt;&lt;year&gt;1992&lt;/year&gt;&lt;pub-dates&gt;&lt;date&gt;1992/03/01/&lt;/date&gt;&lt;/pub-dates&gt;&lt;/dates&gt;&lt;isbn&gt;0198-0149&lt;/isbn&gt;&lt;urls&gt;&lt;related-urls&gt;&lt;url&gt;http://www.sciencedirect.com/science/article/pii/019801499290080D&lt;/url&gt;&lt;/related-urls&gt;&lt;/urls&gt;&lt;electronic-resource-num&gt;https://doi.org/10.1016/0198-0149(92)90080-D&lt;/electronic-resource-num&gt;&lt;/record&gt;&lt;/Cite&gt;&lt;/EndNote&gt;</w:instrText>
      </w:r>
      <w:r w:rsidR="00D66FD9" w:rsidRPr="00F15D89">
        <w:rPr>
          <w:rFonts w:asciiTheme="minorHAnsi" w:hAnsiTheme="minorHAnsi" w:cstheme="minorHAnsi"/>
          <w:b w:val="0"/>
          <w:bCs w:val="0"/>
          <w:lang w:val="en-AU"/>
        </w:rPr>
        <w:fldChar w:fldCharType="separate"/>
      </w:r>
      <w:r w:rsidR="000037BC" w:rsidRPr="00F15D89">
        <w:rPr>
          <w:rFonts w:asciiTheme="minorHAnsi" w:hAnsiTheme="minorHAnsi" w:cstheme="minorHAnsi"/>
          <w:b w:val="0"/>
          <w:bCs w:val="0"/>
          <w:noProof/>
          <w:lang w:val="en-AU"/>
        </w:rPr>
        <w:t>(OPC; Herman 1992)</w:t>
      </w:r>
      <w:r w:rsidR="00D66FD9" w:rsidRPr="00F15D89">
        <w:rPr>
          <w:rFonts w:asciiTheme="minorHAnsi" w:hAnsiTheme="minorHAnsi" w:cstheme="minorHAnsi"/>
          <w:b w:val="0"/>
          <w:bCs w:val="0"/>
          <w:lang w:val="en-AU"/>
        </w:rPr>
        <w:fldChar w:fldCharType="end"/>
      </w:r>
      <w:r w:rsidR="005F0C51">
        <w:rPr>
          <w:rFonts w:asciiTheme="minorHAnsi" w:hAnsiTheme="minorHAnsi" w:cstheme="minorHAnsi"/>
          <w:b w:val="0"/>
          <w:bCs w:val="0"/>
          <w:lang w:val="en-AU"/>
        </w:rPr>
        <w:t xml:space="preserve"> to measure temperature, salinity and</w:t>
      </w:r>
      <w:r w:rsidR="00C770B8" w:rsidRPr="00F15D89">
        <w:rPr>
          <w:rFonts w:asciiTheme="minorHAnsi" w:hAnsiTheme="minorHAnsi" w:cstheme="minorHAnsi"/>
          <w:b w:val="0"/>
          <w:bCs w:val="0"/>
          <w:lang w:val="en-AU"/>
        </w:rPr>
        <w:t xml:space="preserve"> the size distribution of particulate matter.</w:t>
      </w:r>
      <w:r w:rsidR="00FE1956" w:rsidRPr="00F15D89">
        <w:rPr>
          <w:rFonts w:asciiTheme="minorHAnsi" w:hAnsiTheme="minorHAnsi" w:cstheme="minorHAnsi"/>
          <w:b w:val="0"/>
          <w:bCs w:val="0"/>
          <w:lang w:val="en-AU"/>
        </w:rPr>
        <w:t xml:space="preserve"> The ship was also </w:t>
      </w:r>
      <w:r w:rsidR="0049331C" w:rsidRPr="00F15D89">
        <w:rPr>
          <w:rFonts w:asciiTheme="minorHAnsi" w:hAnsiTheme="minorHAnsi" w:cstheme="minorHAnsi"/>
          <w:b w:val="0"/>
          <w:bCs w:val="0"/>
          <w:lang w:val="en-AU"/>
        </w:rPr>
        <w:t>equipped</w:t>
      </w:r>
      <w:r w:rsidR="00FE1956" w:rsidRPr="00F15D89">
        <w:rPr>
          <w:rFonts w:asciiTheme="minorHAnsi" w:hAnsiTheme="minorHAnsi" w:cstheme="minorHAnsi"/>
          <w:b w:val="0"/>
          <w:bCs w:val="0"/>
          <w:lang w:val="en-AU"/>
        </w:rPr>
        <w:t xml:space="preserve"> with an </w:t>
      </w:r>
      <w:r w:rsidR="00467F45">
        <w:rPr>
          <w:rFonts w:asciiTheme="minorHAnsi" w:hAnsiTheme="minorHAnsi" w:cstheme="minorHAnsi"/>
          <w:b w:val="0"/>
          <w:bCs w:val="0"/>
          <w:lang w:val="en-AU"/>
        </w:rPr>
        <w:t xml:space="preserve">R. D. Instruments VM-150 </w:t>
      </w:r>
      <w:r w:rsidR="00FE1956" w:rsidRPr="00F15D89">
        <w:rPr>
          <w:rFonts w:asciiTheme="minorHAnsi" w:hAnsiTheme="minorHAnsi" w:cstheme="minorHAnsi"/>
          <w:b w:val="0"/>
          <w:bCs w:val="0"/>
          <w:lang w:val="en-AU"/>
        </w:rPr>
        <w:t>ADCP</w:t>
      </w:r>
      <w:r w:rsidR="00467F45">
        <w:rPr>
          <w:rFonts w:asciiTheme="minorHAnsi" w:hAnsiTheme="minorHAnsi" w:cstheme="minorHAnsi"/>
          <w:b w:val="0"/>
          <w:bCs w:val="0"/>
          <w:lang w:val="en-AU"/>
        </w:rPr>
        <w:t xml:space="preserve"> </w:t>
      </w:r>
      <w:r w:rsidR="00FE1956" w:rsidRPr="00F15D89">
        <w:rPr>
          <w:rFonts w:asciiTheme="minorHAnsi" w:hAnsiTheme="minorHAnsi" w:cstheme="minorHAnsi"/>
          <w:b w:val="0"/>
          <w:bCs w:val="0"/>
          <w:lang w:val="en-AU"/>
        </w:rPr>
        <w:t>which continuous</w:t>
      </w:r>
      <w:r w:rsidR="00533B5B">
        <w:rPr>
          <w:rFonts w:asciiTheme="minorHAnsi" w:hAnsiTheme="minorHAnsi" w:cstheme="minorHAnsi"/>
          <w:b w:val="0"/>
          <w:bCs w:val="0"/>
          <w:lang w:val="en-AU"/>
        </w:rPr>
        <w:t>ly</w:t>
      </w:r>
      <w:r w:rsidR="00FE1956" w:rsidRPr="00F15D89">
        <w:rPr>
          <w:rFonts w:asciiTheme="minorHAnsi" w:hAnsiTheme="minorHAnsi" w:cstheme="minorHAnsi"/>
          <w:b w:val="0"/>
          <w:bCs w:val="0"/>
          <w:lang w:val="en-AU"/>
        </w:rPr>
        <w:t xml:space="preserve"> monitored the velocity of water beneath the vessel</w:t>
      </w:r>
      <w:r w:rsidR="00B05638">
        <w:rPr>
          <w:rFonts w:asciiTheme="minorHAnsi" w:hAnsiTheme="minorHAnsi" w:cstheme="minorHAnsi"/>
          <w:b w:val="0"/>
          <w:bCs w:val="0"/>
          <w:lang w:val="en-AU"/>
        </w:rPr>
        <w:t>.</w:t>
      </w:r>
      <w:commentRangeEnd w:id="6"/>
      <w:r w:rsidR="00B86BC0">
        <w:rPr>
          <w:rStyle w:val="CommentReference"/>
          <w:rFonts w:eastAsia="Calibri"/>
          <w:b w:val="0"/>
          <w:bCs w:val="0"/>
          <w:kern w:val="0"/>
        </w:rPr>
        <w:commentReference w:id="6"/>
      </w:r>
      <w:commentRangeEnd w:id="7"/>
      <w:r w:rsidR="00822419">
        <w:rPr>
          <w:rStyle w:val="CommentReference"/>
          <w:rFonts w:eastAsia="Calibri"/>
          <w:b w:val="0"/>
          <w:bCs w:val="0"/>
          <w:kern w:val="0"/>
        </w:rPr>
        <w:commentReference w:id="7"/>
      </w:r>
      <w:r w:rsidR="00C770B8" w:rsidRPr="00F15D89">
        <w:rPr>
          <w:rFonts w:asciiTheme="minorHAnsi" w:hAnsiTheme="minorHAnsi" w:cstheme="minorHAnsi"/>
          <w:b w:val="0"/>
          <w:bCs w:val="0"/>
          <w:lang w:val="en-AU"/>
        </w:rPr>
        <w:t xml:space="preserve"> </w:t>
      </w:r>
      <w:r w:rsidR="00EE046C">
        <w:rPr>
          <w:rFonts w:asciiTheme="minorHAnsi" w:hAnsiTheme="minorHAnsi" w:cstheme="minorHAnsi"/>
          <w:b w:val="0"/>
          <w:bCs w:val="0"/>
          <w:lang w:val="en-AU"/>
        </w:rPr>
        <w:t>A</w:t>
      </w:r>
      <w:r w:rsidR="00EE046C" w:rsidRPr="00EE046C">
        <w:rPr>
          <w:rFonts w:asciiTheme="minorHAnsi" w:hAnsiTheme="minorHAnsi" w:cstheme="minorHAnsi"/>
          <w:b w:val="0"/>
          <w:bCs w:val="0"/>
          <w:lang w:val="en-AU"/>
        </w:rPr>
        <w:t>longshore and cross-shelf velocity of currents was calculated by rotating the U and V vectors to account for the angle of the coastline at each location (Table 1</w:t>
      </w:r>
      <w:r w:rsidR="00EE046C">
        <w:rPr>
          <w:rFonts w:asciiTheme="minorHAnsi" w:hAnsiTheme="minorHAnsi" w:cstheme="minorHAnsi"/>
          <w:b w:val="0"/>
          <w:bCs w:val="0"/>
          <w:lang w:val="en-AU"/>
        </w:rPr>
        <w:t xml:space="preserve">). </w:t>
      </w:r>
      <w:r w:rsidR="00C770B8" w:rsidRPr="00F15D89">
        <w:rPr>
          <w:rFonts w:asciiTheme="minorHAnsi" w:hAnsiTheme="minorHAnsi" w:cstheme="minorHAnsi"/>
          <w:b w:val="0"/>
          <w:bCs w:val="0"/>
          <w:lang w:val="en-AU"/>
        </w:rPr>
        <w:t xml:space="preserve">The shelf sampling was </w:t>
      </w:r>
      <w:r w:rsidR="00591676" w:rsidRPr="00F15D89">
        <w:rPr>
          <w:rFonts w:asciiTheme="minorHAnsi" w:hAnsiTheme="minorHAnsi" w:cstheme="minorHAnsi"/>
          <w:b w:val="0"/>
          <w:bCs w:val="0"/>
          <w:lang w:val="en-AU"/>
        </w:rPr>
        <w:t>interrupted</w:t>
      </w:r>
      <w:r w:rsidR="00C770B8" w:rsidRPr="00F15D89">
        <w:rPr>
          <w:rFonts w:asciiTheme="minorHAnsi" w:hAnsiTheme="minorHAnsi" w:cstheme="minorHAnsi"/>
          <w:b w:val="0"/>
          <w:bCs w:val="0"/>
          <w:lang w:val="en-AU"/>
        </w:rPr>
        <w:t xml:space="preserve"> on the 8-10th September to undertake a wake study around North Solitary Island (29°55'S</w:t>
      </w:r>
      <w:r w:rsidRPr="00F15D89">
        <w:rPr>
          <w:rFonts w:asciiTheme="minorHAnsi" w:hAnsiTheme="minorHAnsi" w:cstheme="minorHAnsi"/>
          <w:b w:val="0"/>
          <w:bCs w:val="0"/>
          <w:lang w:val="en-AU"/>
        </w:rPr>
        <w:t>,</w:t>
      </w:r>
      <w:r w:rsidR="00C770B8" w:rsidRPr="00F15D89">
        <w:rPr>
          <w:rFonts w:asciiTheme="minorHAnsi" w:hAnsiTheme="minorHAnsi" w:cstheme="minorHAnsi"/>
          <w:b w:val="0"/>
          <w:bCs w:val="0"/>
          <w:lang w:val="en-AU"/>
        </w:rPr>
        <w:t xml:space="preserve"> 153°23'E) which will be reported elsewhere. </w:t>
      </w:r>
    </w:p>
    <w:p w14:paraId="350D42AF" w14:textId="77777777" w:rsidR="00BA00E3" w:rsidRPr="00F15D89" w:rsidRDefault="00BA00E3" w:rsidP="00F34258">
      <w:pPr>
        <w:pStyle w:val="Heading-Main"/>
        <w:spacing w:line="360" w:lineRule="auto"/>
        <w:rPr>
          <w:rFonts w:asciiTheme="minorHAnsi" w:hAnsiTheme="minorHAnsi" w:cstheme="minorHAnsi"/>
          <w:lang w:val="en-AU"/>
        </w:rPr>
      </w:pPr>
    </w:p>
    <w:p w14:paraId="309530CF" w14:textId="70417EDC" w:rsidR="00161CA3" w:rsidRPr="00C07196" w:rsidRDefault="00C07196" w:rsidP="00F34258">
      <w:pPr>
        <w:spacing w:line="360" w:lineRule="auto"/>
        <w:rPr>
          <w:rFonts w:asciiTheme="minorHAnsi" w:hAnsiTheme="minorHAnsi" w:cstheme="minorHAnsi"/>
          <w:i/>
          <w:iCs/>
          <w:szCs w:val="24"/>
          <w:lang w:val="en-AU"/>
        </w:rPr>
      </w:pPr>
      <w:r>
        <w:rPr>
          <w:rFonts w:asciiTheme="minorHAnsi" w:hAnsiTheme="minorHAnsi" w:cstheme="minorHAnsi"/>
          <w:i/>
          <w:iCs/>
          <w:szCs w:val="24"/>
          <w:lang w:val="en-AU"/>
        </w:rPr>
        <w:t>2.</w:t>
      </w:r>
      <w:r w:rsidR="00C06610">
        <w:rPr>
          <w:rFonts w:asciiTheme="minorHAnsi" w:hAnsiTheme="minorHAnsi" w:cstheme="minorHAnsi"/>
          <w:i/>
          <w:iCs/>
          <w:szCs w:val="24"/>
          <w:lang w:val="en-AU"/>
        </w:rPr>
        <w:t>4</w:t>
      </w:r>
      <w:r>
        <w:rPr>
          <w:rFonts w:asciiTheme="minorHAnsi" w:hAnsiTheme="minorHAnsi" w:cstheme="minorHAnsi"/>
          <w:i/>
          <w:iCs/>
          <w:szCs w:val="24"/>
          <w:lang w:val="en-AU"/>
        </w:rPr>
        <w:t xml:space="preserve"> </w:t>
      </w:r>
      <w:r w:rsidR="00A57D84" w:rsidRPr="00C07196">
        <w:rPr>
          <w:rFonts w:asciiTheme="minorHAnsi" w:hAnsiTheme="minorHAnsi" w:cstheme="minorHAnsi"/>
          <w:i/>
          <w:iCs/>
          <w:szCs w:val="24"/>
          <w:lang w:val="en-AU"/>
        </w:rPr>
        <w:t>Zooplankton</w:t>
      </w:r>
      <w:r w:rsidR="00161CA3" w:rsidRPr="00C07196">
        <w:rPr>
          <w:rFonts w:asciiTheme="minorHAnsi" w:hAnsiTheme="minorHAnsi" w:cstheme="minorHAnsi"/>
          <w:i/>
          <w:iCs/>
          <w:szCs w:val="24"/>
          <w:lang w:val="en-AU"/>
        </w:rPr>
        <w:t xml:space="preserve"> Data</w:t>
      </w:r>
    </w:p>
    <w:p w14:paraId="3A9ED554" w14:textId="5543381D" w:rsidR="00BF5500" w:rsidRPr="00BF5500" w:rsidRDefault="0053533D" w:rsidP="00BF5500">
      <w:pPr>
        <w:spacing w:after="240" w:line="36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 xml:space="preserve">The OPC </w:t>
      </w:r>
      <w:r w:rsidR="00B86BC0">
        <w:rPr>
          <w:rFonts w:asciiTheme="minorHAnsi" w:hAnsiTheme="minorHAnsi" w:cstheme="minorHAnsi"/>
          <w:szCs w:val="24"/>
          <w:lang w:val="en-AU"/>
        </w:rPr>
        <w:t>wa</w:t>
      </w:r>
      <w:r w:rsidRPr="00F15D89">
        <w:rPr>
          <w:rFonts w:asciiTheme="minorHAnsi" w:hAnsiTheme="minorHAnsi" w:cstheme="minorHAnsi"/>
          <w:szCs w:val="24"/>
          <w:lang w:val="en-AU"/>
        </w:rPr>
        <w:t>s a Focal Technologies Corporation Model OPC-2T with a sampling aperture of 2 x 10 cm. The OPC records equivalent spherical diameters</w:t>
      </w:r>
      <w:r w:rsidR="0049331C" w:rsidRPr="00F15D89">
        <w:rPr>
          <w:rFonts w:asciiTheme="minorHAnsi" w:hAnsiTheme="minorHAnsi" w:cstheme="minorHAnsi"/>
          <w:szCs w:val="24"/>
          <w:lang w:val="en-AU"/>
        </w:rPr>
        <w:t xml:space="preserve"> (ESD)</w:t>
      </w:r>
      <w:r w:rsidRPr="00F15D89">
        <w:rPr>
          <w:rFonts w:asciiTheme="minorHAnsi" w:hAnsiTheme="minorHAnsi" w:cstheme="minorHAnsi"/>
          <w:szCs w:val="24"/>
          <w:lang w:val="en-AU"/>
        </w:rPr>
        <w:t xml:space="preserve"> of particles that pass through the instrument in 0.5 s interval</w:t>
      </w:r>
      <w:r w:rsidR="00E0561A">
        <w:rPr>
          <w:rFonts w:asciiTheme="minorHAnsi" w:hAnsiTheme="minorHAnsi" w:cstheme="minorHAnsi"/>
          <w:szCs w:val="24"/>
          <w:lang w:val="en-AU"/>
        </w:rPr>
        <w:t>s</w:t>
      </w:r>
      <w:r w:rsidRPr="00F15D89">
        <w:rPr>
          <w:rFonts w:asciiTheme="minorHAnsi" w:hAnsiTheme="minorHAnsi" w:cstheme="minorHAnsi"/>
          <w:szCs w:val="24"/>
          <w:lang w:val="en-AU"/>
        </w:rPr>
        <w:t xml:space="preserve">. The particle sizes </w:t>
      </w:r>
      <w:r w:rsidR="00B86BC0">
        <w:rPr>
          <w:rFonts w:asciiTheme="minorHAnsi" w:hAnsiTheme="minorHAnsi" w:cstheme="minorHAnsi"/>
          <w:szCs w:val="24"/>
          <w:lang w:val="en-AU"/>
        </w:rPr>
        <w:t>we</w:t>
      </w:r>
      <w:r w:rsidRPr="00F15D89">
        <w:rPr>
          <w:rFonts w:asciiTheme="minorHAnsi" w:hAnsiTheme="minorHAnsi" w:cstheme="minorHAnsi"/>
          <w:szCs w:val="24"/>
          <w:lang w:val="en-AU"/>
        </w:rPr>
        <w:t xml:space="preserve">re recorded digitally </w:t>
      </w:r>
      <w:r w:rsidR="00570DF1">
        <w:rPr>
          <w:rFonts w:asciiTheme="minorHAnsi" w:hAnsiTheme="minorHAnsi" w:cstheme="minorHAnsi"/>
          <w:szCs w:val="24"/>
          <w:lang w:val="en-AU"/>
        </w:rPr>
        <w:t>using</w:t>
      </w:r>
      <w:r w:rsidRPr="00F15D89">
        <w:rPr>
          <w:rFonts w:asciiTheme="minorHAnsi" w:hAnsiTheme="minorHAnsi" w:cstheme="minorHAnsi"/>
          <w:szCs w:val="24"/>
          <w:lang w:val="en-AU"/>
        </w:rPr>
        <w:t xml:space="preserve"> 4096 </w:t>
      </w:r>
      <w:r w:rsidR="00570DF1">
        <w:rPr>
          <w:rFonts w:asciiTheme="minorHAnsi" w:hAnsiTheme="minorHAnsi" w:cstheme="minorHAnsi"/>
          <w:szCs w:val="24"/>
          <w:lang w:val="en-AU"/>
        </w:rPr>
        <w:t xml:space="preserve">size </w:t>
      </w:r>
      <w:r w:rsidRPr="00F15D89">
        <w:rPr>
          <w:rFonts w:asciiTheme="minorHAnsi" w:hAnsiTheme="minorHAnsi" w:cstheme="minorHAnsi"/>
          <w:szCs w:val="24"/>
          <w:lang w:val="en-AU"/>
        </w:rPr>
        <w:t>bins, corresponding within the operating range of the instrument to bins with a</w:t>
      </w:r>
      <w:r w:rsidR="00B97EA6">
        <w:rPr>
          <w:rFonts w:asciiTheme="minorHAnsi" w:hAnsiTheme="minorHAnsi" w:cstheme="minorHAnsi"/>
          <w:szCs w:val="24"/>
          <w:lang w:val="en-AU"/>
        </w:rPr>
        <w:t xml:space="preserve"> width varying between</w:t>
      </w:r>
      <w:r w:rsidRPr="00F15D89">
        <w:rPr>
          <w:rFonts w:asciiTheme="minorHAnsi" w:hAnsiTheme="minorHAnsi" w:cstheme="minorHAnsi"/>
          <w:szCs w:val="24"/>
          <w:lang w:val="en-AU"/>
        </w:rPr>
        <w:t xml:space="preserve"> 5 and 15 µm.</w:t>
      </w:r>
    </w:p>
    <w:p w14:paraId="35003A31" w14:textId="29532101" w:rsidR="00BF5500" w:rsidRPr="00F15D89" w:rsidRDefault="0053533D" w:rsidP="00BF5500">
      <w:pPr>
        <w:spacing w:after="240" w:line="360" w:lineRule="auto"/>
        <w:ind w:firstLine="720"/>
        <w:rPr>
          <w:rFonts w:asciiTheme="minorHAnsi" w:hAnsiTheme="minorHAnsi" w:cstheme="minorHAnsi"/>
          <w:b/>
          <w:bCs/>
          <w:color w:val="FF0000"/>
          <w:szCs w:val="24"/>
          <w:lang w:val="en-AU"/>
        </w:rPr>
      </w:pPr>
      <w:r w:rsidRPr="00F15D89">
        <w:rPr>
          <w:rFonts w:asciiTheme="minorHAnsi" w:hAnsiTheme="minorHAnsi" w:cstheme="minorHAnsi"/>
          <w:szCs w:val="24"/>
          <w:lang w:val="en-AU"/>
        </w:rPr>
        <w:t xml:space="preserve">The volume of flow through the sample region </w:t>
      </w:r>
      <w:r w:rsidR="001D27AD">
        <w:rPr>
          <w:rFonts w:asciiTheme="minorHAnsi" w:hAnsiTheme="minorHAnsi" w:cstheme="minorHAnsi"/>
          <w:szCs w:val="24"/>
          <w:lang w:val="en-AU"/>
        </w:rPr>
        <w:t>wa</w:t>
      </w:r>
      <w:r w:rsidRPr="00F15D89">
        <w:rPr>
          <w:rFonts w:asciiTheme="minorHAnsi" w:hAnsiTheme="minorHAnsi" w:cstheme="minorHAnsi"/>
          <w:szCs w:val="24"/>
          <w:lang w:val="en-AU"/>
        </w:rPr>
        <w:t xml:space="preserve">s based on distance measured over a 6 s interval. </w:t>
      </w:r>
      <w:r w:rsidR="00B05638">
        <w:rPr>
          <w:rFonts w:asciiTheme="minorHAnsi" w:hAnsiTheme="minorHAnsi" w:cstheme="minorHAnsi"/>
          <w:szCs w:val="24"/>
          <w:lang w:val="en-AU"/>
        </w:rPr>
        <w:t>It has been previously shown that</w:t>
      </w:r>
      <w:r w:rsidR="00570DF1">
        <w:rPr>
          <w:rFonts w:asciiTheme="minorHAnsi" w:hAnsiTheme="minorHAnsi" w:cstheme="minorHAnsi"/>
          <w:szCs w:val="24"/>
          <w:lang w:val="en-AU"/>
        </w:rPr>
        <w:t xml:space="preserve"> a </w:t>
      </w:r>
      <w:r w:rsidRPr="00F15D89">
        <w:rPr>
          <w:rFonts w:asciiTheme="minorHAnsi" w:hAnsiTheme="minorHAnsi" w:cstheme="minorHAnsi"/>
          <w:szCs w:val="24"/>
          <w:lang w:val="en-AU"/>
        </w:rPr>
        <w:t>6 s interval provides the best</w:t>
      </w:r>
      <w:r w:rsidR="00880D57">
        <w:rPr>
          <w:rFonts w:asciiTheme="minorHAnsi" w:hAnsiTheme="minorHAnsi" w:cstheme="minorHAnsi"/>
          <w:szCs w:val="24"/>
          <w:lang w:val="en-AU"/>
        </w:rPr>
        <w:t xml:space="preserve"> possible</w:t>
      </w:r>
      <w:r w:rsidRPr="00F15D89">
        <w:rPr>
          <w:rFonts w:asciiTheme="minorHAnsi" w:hAnsiTheme="minorHAnsi" w:cstheme="minorHAnsi"/>
          <w:szCs w:val="24"/>
          <w:lang w:val="en-AU"/>
        </w:rPr>
        <w:t xml:space="preserve"> </w:t>
      </w:r>
      <w:r w:rsidR="00880D57">
        <w:rPr>
          <w:rFonts w:asciiTheme="minorHAnsi" w:hAnsiTheme="minorHAnsi" w:cstheme="minorHAnsi"/>
          <w:szCs w:val="24"/>
          <w:lang w:val="en-AU"/>
        </w:rPr>
        <w:t xml:space="preserve">vertical and horizontal </w:t>
      </w:r>
      <w:r w:rsidRPr="00F15D89">
        <w:rPr>
          <w:rFonts w:asciiTheme="minorHAnsi" w:hAnsiTheme="minorHAnsi" w:cstheme="minorHAnsi"/>
          <w:szCs w:val="24"/>
          <w:lang w:val="en-AU"/>
        </w:rPr>
        <w:t>resolution</w:t>
      </w:r>
      <w:r w:rsidR="00880D57">
        <w:rPr>
          <w:rFonts w:asciiTheme="minorHAnsi" w:hAnsiTheme="minorHAnsi" w:cstheme="minorHAnsi"/>
          <w:szCs w:val="24"/>
          <w:lang w:val="en-AU"/>
        </w:rPr>
        <w:t xml:space="preserve"> </w:t>
      </w:r>
      <w:r w:rsidR="003F0C59">
        <w:rPr>
          <w:rFonts w:asciiTheme="minorHAnsi" w:hAnsiTheme="minorHAnsi" w:cstheme="minorHAnsi"/>
          <w:szCs w:val="24"/>
          <w:lang w:val="en-AU"/>
        </w:rPr>
        <w:t>(</w:t>
      </w:r>
      <w:r w:rsidR="00B05638">
        <w:rPr>
          <w:rFonts w:asciiTheme="minorHAnsi" w:hAnsiTheme="minorHAnsi" w:cstheme="minorHAnsi"/>
          <w:szCs w:val="24"/>
          <w:lang w:val="en-AU"/>
        </w:rPr>
        <w:t>≈</w:t>
      </w:r>
      <w:r w:rsidR="003F0C59">
        <w:rPr>
          <w:rFonts w:asciiTheme="minorHAnsi" w:hAnsiTheme="minorHAnsi" w:cstheme="minorHAnsi"/>
          <w:szCs w:val="24"/>
          <w:lang w:val="en-AU"/>
        </w:rPr>
        <w:t xml:space="preserve"> 6 m vertically)</w:t>
      </w:r>
      <w:r w:rsidRPr="00F15D89">
        <w:rPr>
          <w:rFonts w:asciiTheme="minorHAnsi" w:hAnsiTheme="minorHAnsi" w:cstheme="minorHAnsi"/>
          <w:szCs w:val="24"/>
          <w:lang w:val="en-AU"/>
        </w:rPr>
        <w:t xml:space="preserve"> of </w:t>
      </w:r>
      <w:r w:rsidR="00880D57">
        <w:rPr>
          <w:rFonts w:asciiTheme="minorHAnsi" w:hAnsiTheme="minorHAnsi" w:cstheme="minorHAnsi"/>
          <w:szCs w:val="24"/>
          <w:lang w:val="en-AU"/>
        </w:rPr>
        <w:t xml:space="preserve">the </w:t>
      </w:r>
      <w:r w:rsidRPr="00F15D89">
        <w:rPr>
          <w:rFonts w:asciiTheme="minorHAnsi" w:hAnsiTheme="minorHAnsi" w:cstheme="minorHAnsi"/>
          <w:szCs w:val="24"/>
          <w:lang w:val="en-AU"/>
        </w:rPr>
        <w:t>size distribution</w:t>
      </w:r>
      <w:r w:rsidR="00E0561A">
        <w:rPr>
          <w:rFonts w:asciiTheme="minorHAnsi" w:hAnsiTheme="minorHAnsi" w:cstheme="minorHAnsi"/>
          <w:szCs w:val="24"/>
          <w:lang w:val="en-AU"/>
        </w:rPr>
        <w:t xml:space="preserve"> in the Tasman Sea </w:t>
      </w:r>
      <w:r w:rsidR="00B05638">
        <w:rPr>
          <w:rFonts w:asciiTheme="minorHAnsi" w:hAnsiTheme="minorHAnsi" w:cstheme="minorHAnsi"/>
          <w:szCs w:val="24"/>
          <w:lang w:val="en-AU"/>
        </w:rPr>
        <w:t>region</w:t>
      </w:r>
      <w:r w:rsidR="00B97EA6">
        <w:rPr>
          <w:rFonts w:asciiTheme="minorHAnsi" w:hAnsiTheme="minorHAnsi" w:cstheme="minorHAnsi"/>
          <w:szCs w:val="24"/>
          <w:lang w:val="en-AU"/>
        </w:rPr>
        <w:t>, near the current study area</w:t>
      </w:r>
      <w:r w:rsidRPr="00F15D89">
        <w:rPr>
          <w:rFonts w:asciiTheme="minorHAnsi" w:hAnsiTheme="minorHAnsi" w:cstheme="minorHAnsi"/>
          <w:szCs w:val="24"/>
          <w:lang w:val="en-AU"/>
        </w:rPr>
        <w:t xml:space="preserve"> </w:t>
      </w:r>
      <w:r w:rsidR="00B05638">
        <w:rPr>
          <w:rFonts w:asciiTheme="minorHAnsi" w:hAnsiTheme="minorHAnsi" w:cstheme="minorHAnsi"/>
          <w:szCs w:val="24"/>
          <w:lang w:val="en-AU"/>
        </w:rPr>
        <w:fldChar w:fldCharType="begin"/>
      </w:r>
      <w:r w:rsidR="00B05638">
        <w:rPr>
          <w:rFonts w:asciiTheme="minorHAnsi" w:hAnsiTheme="minorHAnsi" w:cstheme="minorHAnsi"/>
          <w:szCs w:val="24"/>
          <w:lang w:val="en-AU"/>
        </w:rPr>
        <w:instrText xml:space="preserve"> ADDIN ZOTERO_ITEM CSL_CITATION {"citationID":"WFy4aPZ1","properties":{"formattedCitation":"(Baird {\\i{}et al.}, 2008)","plainCitation":"(Baird et al., 2008)","noteIndex":0},"citationItems":[{"id":344,"uris":["http://zotero.org/users/local/U6DoygBa/items/SW8H5LWR"],"uri":["http://zotero.org/users/local/U6DoygBa/items/SW8H5LWR"],"itemData":{"id":344,"type":"article-journal","abstract":"Physical, geochemical and biological observations across the Tasman Front off southeast Australia provide the first detailed view of the relationship between physical forcing and biological properties within the frontal system. At the beginning of the austral spring of 2004, high resolution measurements were taken using a CTD and a towed undulating vehicle along transects perpendicular to the Tasman Front at 152 degrees 00'E, 153 degrees 00'E and 153 degrees 30'E. The front was characterised by a sharp surface gradient in physical and biological properties and a sub-surface intrusion of low-salinity water. In general the surface temperature changes across the front from 19 degrees C in the Coral Sea waters to the north to 17 degrees C in the Tasman Sea waters over similar to 10 km. Over the same distance we observed (1) an increase of the mixed layer depth from similar to 40 to similar to 100 m; (2) a 3-8-fold increase in the depth-integrated chlorophyll; (3) an order of magnitude increase in biovolume of particulate matter in the size range of 357-2223 mu m; (4) a 2-fold increase in filtered particulate organic matter; (5) a 3 parts per thousand increase in delta C-13(POM); and (6) a 4 parts per thousand increase in delta N-15(POM). The particulate matter in the warmer Coral Sea waters is well approximated by a linear fit of the normalised biomass size spectrum (NBSS) with a slope of between -0.95 and -0.99, while the Tasman Sea waters have a more non-linear and less negative (-0.59 to -0.8) spectrum. The low-salinity intrusion that penetrates to within 40 m of the surface between the Coral Sea and Tasman Sea waters is biologically unproductive, with low oxygen, fluorescence and particulate matter counts. The unproductive low salinity intrusion of the Tasman Front contrasts with the highly productive intrusion observed at the Gulf Stream Front off Cape Hatteras, USA. Observations are consistent with Coral Sea and Tasman Sea waters being found in close proximity with steep gradients in biological properties across the front suggesting minimal cross-front mixing. North of the front, the stratified, oligotrophic Coral Sea waters are relatively unproductive, while the vertically well-mixed waters south of the front exhibit strong biological activity. (C) 2008 Elsevier Ltd. All rights reserved.","container-title":"Deep-Sea Research Part I-Oceanographic Research Papers","DOI":"10.1016/j.dsr.2008.06.011","ISSN":"0967-0637","issue":"11","journalAbbreviation":"Deep-Sea Res. Part I-Oceanogr. Res. Pap.","language":"English","page":"1438-1455","title":"Biological properties across the Tasman Front off southeast Australia","volume":"55","author":[{"family":"Baird","given":"M. E."},{"family":"Timko","given":"P. G."},{"family":"Middleton","given":"J. H."},{"family":"Mullaney","given":"T. J."},{"family":"Cox","given":"D. R."},{"family":"Suthers","given":"I. M."}],"issued":{"date-parts":[["2008",11]]}}}],"schema":"https://github.com/citation-style-language/schema/raw/master/csl-citation.json"} </w:instrText>
      </w:r>
      <w:r w:rsidR="00B05638">
        <w:rPr>
          <w:rFonts w:asciiTheme="minorHAnsi" w:hAnsiTheme="minorHAnsi" w:cstheme="minorHAnsi"/>
          <w:szCs w:val="24"/>
          <w:lang w:val="en-AU"/>
        </w:rPr>
        <w:fldChar w:fldCharType="separate"/>
      </w:r>
      <w:r w:rsidR="00B05638" w:rsidRPr="00B05638">
        <w:rPr>
          <w:rFonts w:ascii="Calibri" w:hAnsi="Calibri" w:cs="Calibri"/>
          <w:szCs w:val="24"/>
        </w:rPr>
        <w:t xml:space="preserve">(Baird </w:t>
      </w:r>
      <w:r w:rsidR="00B05638" w:rsidRPr="00B05638">
        <w:rPr>
          <w:rFonts w:ascii="Calibri" w:hAnsi="Calibri" w:cs="Calibri"/>
          <w:i/>
          <w:iCs/>
          <w:szCs w:val="24"/>
        </w:rPr>
        <w:t>et al.</w:t>
      </w:r>
      <w:r w:rsidR="00B05638" w:rsidRPr="00B05638">
        <w:rPr>
          <w:rFonts w:ascii="Calibri" w:hAnsi="Calibri" w:cs="Calibri"/>
          <w:szCs w:val="24"/>
        </w:rPr>
        <w:t>, 2008)</w:t>
      </w:r>
      <w:r w:rsidR="00B05638">
        <w:rPr>
          <w:rFonts w:asciiTheme="minorHAnsi" w:hAnsiTheme="minorHAnsi" w:cstheme="minorHAnsi"/>
          <w:szCs w:val="24"/>
          <w:lang w:val="en-AU"/>
        </w:rPr>
        <w:fldChar w:fldCharType="end"/>
      </w:r>
      <w:r w:rsidR="00C45A99">
        <w:rPr>
          <w:rFonts w:asciiTheme="minorHAnsi" w:hAnsiTheme="minorHAnsi" w:cstheme="minorHAnsi"/>
          <w:szCs w:val="24"/>
          <w:lang w:val="en-AU"/>
        </w:rPr>
        <w:t>.</w:t>
      </w:r>
      <w:r w:rsidR="00BF5500">
        <w:rPr>
          <w:rFonts w:asciiTheme="minorHAnsi" w:hAnsiTheme="minorHAnsi" w:cstheme="minorHAnsi"/>
          <w:szCs w:val="24"/>
          <w:lang w:val="en-AU"/>
        </w:rPr>
        <w:t xml:space="preserve"> </w:t>
      </w:r>
      <w:r w:rsidR="00435CCA" w:rsidRPr="00F15D89">
        <w:rPr>
          <w:rFonts w:asciiTheme="minorHAnsi" w:hAnsiTheme="minorHAnsi" w:cstheme="minorHAnsi"/>
          <w:szCs w:val="24"/>
          <w:lang w:val="en-AU"/>
        </w:rPr>
        <w:t>To quantify the zooplankton community</w:t>
      </w:r>
      <w:r w:rsidR="00570DF1">
        <w:rPr>
          <w:rFonts w:asciiTheme="minorHAnsi" w:hAnsiTheme="minorHAnsi" w:cstheme="minorHAnsi"/>
          <w:szCs w:val="24"/>
          <w:lang w:val="en-AU"/>
        </w:rPr>
        <w:t>,</w:t>
      </w:r>
      <w:r w:rsidR="00435CCA" w:rsidRPr="00F15D89">
        <w:rPr>
          <w:rFonts w:asciiTheme="minorHAnsi" w:hAnsiTheme="minorHAnsi" w:cstheme="minorHAnsi"/>
          <w:szCs w:val="24"/>
          <w:lang w:val="en-AU"/>
        </w:rPr>
        <w:t xml:space="preserve"> </w:t>
      </w:r>
      <w:r w:rsidR="003354D2" w:rsidRPr="00F15D89">
        <w:rPr>
          <w:rFonts w:asciiTheme="minorHAnsi" w:hAnsiTheme="minorHAnsi" w:cstheme="minorHAnsi"/>
          <w:szCs w:val="24"/>
          <w:lang w:val="en-AU"/>
        </w:rPr>
        <w:t>several</w:t>
      </w:r>
      <w:r w:rsidR="00435CCA" w:rsidRPr="00F15D89">
        <w:rPr>
          <w:rFonts w:asciiTheme="minorHAnsi" w:hAnsiTheme="minorHAnsi" w:cstheme="minorHAnsi"/>
          <w:szCs w:val="24"/>
          <w:lang w:val="en-AU"/>
        </w:rPr>
        <w:t xml:space="preserve"> metrics were calculated for each interval of our transects. These included total biomass (mg m</w:t>
      </w:r>
      <w:r w:rsidR="00435CCA" w:rsidRPr="00F15D89">
        <w:rPr>
          <w:rFonts w:asciiTheme="minorHAnsi" w:hAnsiTheme="minorHAnsi" w:cstheme="minorHAnsi"/>
          <w:szCs w:val="24"/>
          <w:vertAlign w:val="superscript"/>
          <w:lang w:val="en-AU"/>
        </w:rPr>
        <w:t>-3</w:t>
      </w:r>
      <w:r w:rsidR="00435CCA" w:rsidRPr="00F15D89">
        <w:rPr>
          <w:rFonts w:asciiTheme="minorHAnsi" w:hAnsiTheme="minorHAnsi" w:cstheme="minorHAnsi"/>
          <w:szCs w:val="24"/>
          <w:lang w:val="en-AU"/>
        </w:rPr>
        <w:t>), geometric mean size</w:t>
      </w:r>
      <w:r w:rsidR="0049331C" w:rsidRPr="00F15D89">
        <w:rPr>
          <w:rFonts w:asciiTheme="minorHAnsi" w:hAnsiTheme="minorHAnsi" w:cstheme="minorHAnsi"/>
          <w:szCs w:val="24"/>
          <w:lang w:val="en-AU"/>
        </w:rPr>
        <w:t xml:space="preserve"> (</w:t>
      </w:r>
      <w:r w:rsidR="00C10581">
        <w:rPr>
          <w:rFonts w:asciiTheme="minorHAnsi" w:hAnsiTheme="minorHAnsi" w:cstheme="minorHAnsi"/>
          <w:szCs w:val="24"/>
          <w:lang w:val="en-AU"/>
        </w:rPr>
        <w:t xml:space="preserve">GSM; </w:t>
      </w:r>
      <w:r w:rsidR="0049331C" w:rsidRPr="00F15D89">
        <w:rPr>
          <w:rFonts w:asciiTheme="minorHAnsi" w:hAnsiTheme="minorHAnsi" w:cstheme="minorHAnsi"/>
          <w:szCs w:val="24"/>
          <w:lang w:val="en-AU"/>
        </w:rPr>
        <w:t>µm ESD</w:t>
      </w:r>
      <w:r w:rsidR="00C45A99">
        <w:rPr>
          <w:rFonts w:asciiTheme="minorHAnsi" w:hAnsiTheme="minorHAnsi" w:cstheme="minorHAnsi"/>
          <w:szCs w:val="24"/>
          <w:lang w:val="en-AU"/>
        </w:rPr>
        <w:t>)</w:t>
      </w:r>
      <w:r w:rsidR="00435CCA" w:rsidRPr="00F15D89">
        <w:rPr>
          <w:rFonts w:asciiTheme="minorHAnsi" w:hAnsiTheme="minorHAnsi" w:cstheme="minorHAnsi"/>
          <w:szCs w:val="24"/>
          <w:lang w:val="en-AU"/>
        </w:rPr>
        <w:t xml:space="preserve"> and </w:t>
      </w:r>
      <w:r w:rsidR="0049115A">
        <w:rPr>
          <w:rFonts w:asciiTheme="minorHAnsi" w:hAnsiTheme="minorHAnsi" w:cstheme="minorHAnsi"/>
          <w:szCs w:val="24"/>
          <w:lang w:val="en-AU"/>
        </w:rPr>
        <w:t xml:space="preserve">the shape parameter </w:t>
      </w:r>
      <w:r w:rsidR="0049115A" w:rsidRPr="0049115A">
        <w:rPr>
          <w:rFonts w:asciiTheme="minorHAnsi" w:hAnsiTheme="minorHAnsi" w:cstheme="minorHAnsi"/>
          <w:i/>
          <w:iCs/>
          <w:szCs w:val="24"/>
          <w:lang w:val="en-AU"/>
        </w:rPr>
        <w:t>c</w:t>
      </w:r>
      <w:r w:rsidR="0049115A">
        <w:rPr>
          <w:rFonts w:asciiTheme="minorHAnsi" w:hAnsiTheme="minorHAnsi" w:cstheme="minorHAnsi"/>
          <w:szCs w:val="24"/>
          <w:lang w:val="en-AU"/>
        </w:rPr>
        <w:t xml:space="preserve"> of the Pareto distribution of the particles which is </w:t>
      </w:r>
      <w:r w:rsidR="00435CCA" w:rsidRPr="0049115A">
        <w:rPr>
          <w:rFonts w:asciiTheme="minorHAnsi" w:hAnsiTheme="minorHAnsi" w:cstheme="minorHAnsi"/>
          <w:szCs w:val="24"/>
          <w:lang w:val="en-AU"/>
        </w:rPr>
        <w:t>an</w:t>
      </w:r>
      <w:r w:rsidR="00435CCA" w:rsidRPr="00F15D89">
        <w:rPr>
          <w:rFonts w:asciiTheme="minorHAnsi" w:hAnsiTheme="minorHAnsi" w:cstheme="minorHAnsi"/>
          <w:szCs w:val="24"/>
          <w:lang w:val="en-AU"/>
        </w:rPr>
        <w:t xml:space="preserve"> estimate of the </w:t>
      </w:r>
      <w:r w:rsidR="00B97EA6">
        <w:rPr>
          <w:rFonts w:asciiTheme="minorHAnsi" w:hAnsiTheme="minorHAnsi" w:cstheme="minorHAnsi"/>
          <w:szCs w:val="24"/>
          <w:lang w:val="en-AU"/>
        </w:rPr>
        <w:t>NBSS</w:t>
      </w:r>
      <w:r w:rsidR="00435CCA" w:rsidRPr="00F15D89">
        <w:rPr>
          <w:rFonts w:asciiTheme="minorHAnsi" w:hAnsiTheme="minorHAnsi" w:cstheme="minorHAnsi"/>
          <w:szCs w:val="24"/>
          <w:lang w:val="en-AU"/>
        </w:rPr>
        <w:t xml:space="preserve"> slope.</w:t>
      </w:r>
      <w:r w:rsidR="00BF5500">
        <w:rPr>
          <w:rFonts w:asciiTheme="minorHAnsi" w:hAnsiTheme="minorHAnsi" w:cstheme="minorHAnsi"/>
          <w:szCs w:val="24"/>
          <w:lang w:val="en-AU"/>
        </w:rPr>
        <w:t xml:space="preserve"> The Pareto distribution has been</w:t>
      </w:r>
      <w:r w:rsidR="00E0561A">
        <w:rPr>
          <w:rFonts w:asciiTheme="minorHAnsi" w:hAnsiTheme="minorHAnsi" w:cstheme="minorHAnsi"/>
          <w:szCs w:val="24"/>
          <w:lang w:val="en-AU"/>
        </w:rPr>
        <w:t xml:space="preserve"> successfully</w:t>
      </w:r>
      <w:r w:rsidR="00BF5500">
        <w:rPr>
          <w:rFonts w:asciiTheme="minorHAnsi" w:hAnsiTheme="minorHAnsi" w:cstheme="minorHAnsi"/>
          <w:szCs w:val="24"/>
          <w:lang w:val="en-AU"/>
        </w:rPr>
        <w:t xml:space="preserve"> used </w:t>
      </w:r>
      <w:r w:rsidR="00BF5500" w:rsidRPr="00F15D89">
        <w:rPr>
          <w:rFonts w:asciiTheme="minorHAnsi" w:hAnsiTheme="minorHAnsi" w:cstheme="minorHAnsi"/>
          <w:lang w:val="en-AU"/>
        </w:rPr>
        <w:t xml:space="preserve">in this region previously to spatially resolve the size distribution of particles </w:t>
      </w:r>
      <w:r w:rsidR="00BF5500">
        <w:rPr>
          <w:rFonts w:asciiTheme="minorHAnsi" w:hAnsiTheme="minorHAnsi" w:cstheme="minorHAnsi"/>
          <w:lang w:val="en-AU"/>
        </w:rPr>
        <w:fldChar w:fldCharType="begin"/>
      </w:r>
      <w:r w:rsidR="00BF5500">
        <w:rPr>
          <w:rFonts w:asciiTheme="minorHAnsi" w:hAnsiTheme="minorHAnsi" w:cstheme="minorHAnsi"/>
          <w:lang w:val="en-AU"/>
        </w:rPr>
        <w:instrText xml:space="preserve"> ADDIN ZOTERO_ITEM CSL_CITATION {"citationID":"KDszePcG","properties":{"formattedCitation":"(Baird {\\i{}et al.}, 2008)","plainCitation":"(Baird et al., 2008)","noteIndex":0},"citationItems":[{"id":344,"uris":["http://zotero.org/users/local/U6DoygBa/items/SW8H5LWR"],"uri":["http://zotero.org/users/local/U6DoygBa/items/SW8H5LWR"],"itemData":{"id":344,"type":"article-journal","abstract":"Physical, geochemical and biological observations across the Tasman Front off southeast Australia provide the first detailed view of the relationship between physical forcing and biological properties within the frontal system. At the beginning of the austral spring of 2004, high resolution measurements were taken using a CTD and a towed undulating vehicle along transects perpendicular to the Tasman Front at 152 degrees 00'E, 153 degrees 00'E and 153 degrees 30'E. The front was characterised by a sharp surface gradient in physical and biological properties and a sub-surface intrusion of low-salinity water. In general the surface temperature changes across the front from 19 degrees C in the Coral Sea waters to the north to 17 degrees C in the Tasman Sea waters over similar to 10 km. Over the same distance we observed (1) an increase of the mixed layer depth from similar to 40 to similar to 100 m; (2) a 3-8-fold increase in the depth-integrated chlorophyll; (3) an order of magnitude increase in biovolume of particulate matter in the size range of 357-2223 mu m; (4) a 2-fold increase in filtered particulate organic matter; (5) a 3 parts per thousand increase in delta C-13(POM); and (6) a 4 parts per thousand increase in delta N-15(POM). The particulate matter in the warmer Coral Sea waters is well approximated by a linear fit of the normalised biomass size spectrum (NBSS) with a slope of between -0.95 and -0.99, while the Tasman Sea waters have a more non-linear and less negative (-0.59 to -0.8) spectrum. The low-salinity intrusion that penetrates to within 40 m of the surface between the Coral Sea and Tasman Sea waters is biologically unproductive, with low oxygen, fluorescence and particulate matter counts. The unproductive low salinity intrusion of the Tasman Front contrasts with the highly productive intrusion observed at the Gulf Stream Front off Cape Hatteras, USA. Observations are consistent with Coral Sea and Tasman Sea waters being found in close proximity with steep gradients in biological properties across the front suggesting minimal cross-front mixing. North of the front, the stratified, oligotrophic Coral Sea waters are relatively unproductive, while the vertically well-mixed waters south of the front exhibit strong biological activity. (C) 2008 Elsevier Ltd. All rights reserved.","container-title":"Deep-Sea Research Part I-Oceanographic Research Papers","DOI":"10.1016/j.dsr.2008.06.011","ISSN":"0967-0637","issue":"11","journalAbbreviation":"Deep-Sea Res. Part I-Oceanogr. Res. Pap.","language":"English","page":"1438-1455","title":"Biological properties across the Tasman Front off southeast Australia","volume":"55","author":[{"family":"Baird","given":"M. E."},{"family":"Timko","given":"P. G."},{"family":"Middleton","given":"J. H."},{"family":"Mullaney","given":"T. J."},{"family":"Cox","given":"D. R."},{"family":"Suthers","given":"I. M."}],"issued":{"date-parts":[["2008",11]]}}}],"schema":"https://github.com/citation-style-language/schema/raw/master/csl-citation.json"} </w:instrText>
      </w:r>
      <w:r w:rsidR="00BF5500">
        <w:rPr>
          <w:rFonts w:asciiTheme="minorHAnsi" w:hAnsiTheme="minorHAnsi" w:cstheme="minorHAnsi"/>
          <w:lang w:val="en-AU"/>
        </w:rPr>
        <w:fldChar w:fldCharType="separate"/>
      </w:r>
      <w:r w:rsidR="00BF5500" w:rsidRPr="00B15349">
        <w:rPr>
          <w:rFonts w:ascii="Calibri" w:hAnsi="Calibri" w:cs="Calibri"/>
          <w:szCs w:val="24"/>
        </w:rPr>
        <w:t xml:space="preserve">(Baird </w:t>
      </w:r>
      <w:r w:rsidR="00BF5500" w:rsidRPr="00B15349">
        <w:rPr>
          <w:rFonts w:ascii="Calibri" w:hAnsi="Calibri" w:cs="Calibri"/>
          <w:i/>
          <w:iCs/>
          <w:szCs w:val="24"/>
        </w:rPr>
        <w:t>et al.</w:t>
      </w:r>
      <w:r w:rsidR="00BF5500" w:rsidRPr="00B15349">
        <w:rPr>
          <w:rFonts w:ascii="Calibri" w:hAnsi="Calibri" w:cs="Calibri"/>
          <w:szCs w:val="24"/>
        </w:rPr>
        <w:t>, 2008)</w:t>
      </w:r>
      <w:r w:rsidR="00BF5500">
        <w:rPr>
          <w:rFonts w:asciiTheme="minorHAnsi" w:hAnsiTheme="minorHAnsi" w:cstheme="minorHAnsi"/>
          <w:lang w:val="en-AU"/>
        </w:rPr>
        <w:fldChar w:fldCharType="end"/>
      </w:r>
      <w:r w:rsidR="00BF5500" w:rsidRPr="00F15D89">
        <w:rPr>
          <w:rFonts w:asciiTheme="minorHAnsi" w:hAnsiTheme="minorHAnsi" w:cstheme="minorHAnsi"/>
          <w:lang w:val="en-AU"/>
        </w:rPr>
        <w:t>.</w:t>
      </w:r>
    </w:p>
    <w:p w14:paraId="4404B53D" w14:textId="64C537A6" w:rsidR="00E57C62" w:rsidRPr="00F15D89" w:rsidRDefault="00790FAD" w:rsidP="00BF5500">
      <w:pPr>
        <w:spacing w:after="240" w:line="36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 xml:space="preserve">The Pareto distribution </w:t>
      </w:r>
      <w:r w:rsidR="00E57C62" w:rsidRPr="00F15D89">
        <w:rPr>
          <w:rFonts w:asciiTheme="minorHAnsi" w:hAnsiTheme="minorHAnsi" w:cstheme="minorHAnsi"/>
          <w:szCs w:val="24"/>
          <w:lang w:val="en-AU"/>
        </w:rPr>
        <w:t>has a probability density function (</w:t>
      </w:r>
      <w:r w:rsidR="00E57C62" w:rsidRPr="0049115A">
        <w:rPr>
          <w:rFonts w:asciiTheme="minorHAnsi" w:hAnsiTheme="minorHAnsi" w:cstheme="minorHAnsi"/>
          <w:i/>
          <w:iCs/>
          <w:szCs w:val="24"/>
          <w:lang w:val="en-AU"/>
        </w:rPr>
        <w:t>pdf</w:t>
      </w:r>
      <w:r w:rsidR="00E57C62" w:rsidRPr="00F15D89">
        <w:rPr>
          <w:rFonts w:asciiTheme="minorHAnsi" w:hAnsiTheme="minorHAnsi" w:cstheme="minorHAnsi"/>
          <w:szCs w:val="24"/>
          <w:lang w:val="en-AU"/>
        </w:rPr>
        <w:t xml:space="preserve">) defined as: </w:t>
      </w:r>
    </w:p>
    <w:p w14:paraId="1F6AD332" w14:textId="4009016D" w:rsidR="00E57C62" w:rsidRPr="00F15D89" w:rsidRDefault="00E57C62" w:rsidP="00BF5500">
      <w:pPr>
        <w:spacing w:after="240" w:line="360" w:lineRule="auto"/>
        <w:rPr>
          <w:rFonts w:asciiTheme="minorHAnsi" w:hAnsiTheme="minorHAnsi" w:cstheme="minorHAnsi"/>
          <w:szCs w:val="24"/>
          <w:lang w:val="en-AU"/>
        </w:rPr>
      </w:pPr>
      <m:oMathPara>
        <m:oMath>
          <m:r>
            <w:rPr>
              <w:rFonts w:ascii="Cambria Math" w:hAnsi="Cambria Math" w:cstheme="minorHAnsi"/>
              <w:szCs w:val="24"/>
              <w:lang w:val="en-AU"/>
            </w:rPr>
            <m:t>pdf(s)=c</m:t>
          </m:r>
          <m:sSup>
            <m:sSupPr>
              <m:ctrlPr>
                <w:rPr>
                  <w:rFonts w:ascii="Cambria Math" w:hAnsi="Cambria Math" w:cstheme="minorHAnsi"/>
                  <w:i/>
                  <w:szCs w:val="24"/>
                  <w:lang w:val="en-AU"/>
                </w:rPr>
              </m:ctrlPr>
            </m:sSupPr>
            <m:e>
              <m:r>
                <w:rPr>
                  <w:rFonts w:ascii="Cambria Math" w:hAnsi="Cambria Math" w:cstheme="minorHAnsi"/>
                  <w:szCs w:val="24"/>
                  <w:lang w:val="en-AU"/>
                </w:rPr>
                <m:t>k</m:t>
              </m:r>
            </m:e>
            <m:sup>
              <m:r>
                <w:rPr>
                  <w:rFonts w:ascii="Cambria Math" w:hAnsi="Cambria Math" w:cstheme="minorHAnsi"/>
                  <w:szCs w:val="24"/>
                  <w:lang w:val="en-AU"/>
                </w:rPr>
                <m:t>c</m:t>
              </m:r>
            </m:sup>
          </m:sSup>
          <m:sSup>
            <m:sSupPr>
              <m:ctrlPr>
                <w:rPr>
                  <w:rFonts w:ascii="Cambria Math" w:hAnsi="Cambria Math" w:cstheme="minorHAnsi"/>
                  <w:i/>
                  <w:szCs w:val="24"/>
                  <w:lang w:val="en-AU"/>
                </w:rPr>
              </m:ctrlPr>
            </m:sSupPr>
            <m:e>
              <m:r>
                <w:rPr>
                  <w:rFonts w:ascii="Cambria Math" w:hAnsi="Cambria Math" w:cstheme="minorHAnsi"/>
                  <w:szCs w:val="24"/>
                  <w:lang w:val="en-AU"/>
                </w:rPr>
                <m:t>s</m:t>
              </m:r>
            </m:e>
            <m:sup>
              <m:r>
                <w:rPr>
                  <w:rFonts w:ascii="Cambria Math" w:hAnsi="Cambria Math" w:cstheme="minorHAnsi"/>
                  <w:szCs w:val="24"/>
                  <w:lang w:val="en-AU"/>
                </w:rPr>
                <m:t>-(c+1)</m:t>
              </m:r>
            </m:sup>
          </m:sSup>
        </m:oMath>
      </m:oMathPara>
    </w:p>
    <w:p w14:paraId="51E5E185" w14:textId="067F27A8" w:rsidR="00161CA3" w:rsidRDefault="00E57C62" w:rsidP="00BF5500">
      <w:pPr>
        <w:spacing w:after="240" w:line="360" w:lineRule="auto"/>
        <w:rPr>
          <w:rFonts w:asciiTheme="minorHAnsi" w:hAnsiTheme="minorHAnsi" w:cstheme="minorHAnsi"/>
          <w:szCs w:val="24"/>
          <w:lang w:val="en-AU"/>
        </w:rPr>
      </w:pPr>
      <w:r w:rsidRPr="00F15D89">
        <w:rPr>
          <w:rFonts w:asciiTheme="minorHAnsi" w:hAnsiTheme="minorHAnsi" w:cstheme="minorHAnsi"/>
          <w:szCs w:val="24"/>
          <w:lang w:val="en-AU"/>
        </w:rPr>
        <w:lastRenderedPageBreak/>
        <w:t xml:space="preserve">where </w:t>
      </w:r>
      <w:r w:rsidRPr="00F15D89">
        <w:rPr>
          <w:rFonts w:asciiTheme="minorHAnsi" w:hAnsiTheme="minorHAnsi" w:cstheme="minorHAnsi"/>
          <w:i/>
          <w:iCs/>
          <w:szCs w:val="24"/>
          <w:lang w:val="en-AU"/>
        </w:rPr>
        <w:t xml:space="preserve">s </w:t>
      </w:r>
      <w:r w:rsidRPr="00F15D89">
        <w:rPr>
          <w:rFonts w:asciiTheme="minorHAnsi" w:hAnsiTheme="minorHAnsi" w:cstheme="minorHAnsi"/>
          <w:szCs w:val="24"/>
          <w:lang w:val="en-AU"/>
        </w:rPr>
        <w:t xml:space="preserve">is the size of the particle, and </w:t>
      </w:r>
      <w:r w:rsidRPr="00F15D89">
        <w:rPr>
          <w:rFonts w:asciiTheme="minorHAnsi" w:hAnsiTheme="minorHAnsi" w:cstheme="minorHAnsi"/>
          <w:i/>
          <w:iCs/>
          <w:szCs w:val="24"/>
          <w:lang w:val="en-AU"/>
        </w:rPr>
        <w:t xml:space="preserve">c </w:t>
      </w:r>
      <w:r w:rsidRPr="00F15D89">
        <w:rPr>
          <w:rFonts w:asciiTheme="minorHAnsi" w:hAnsiTheme="minorHAnsi" w:cstheme="minorHAnsi"/>
          <w:szCs w:val="24"/>
          <w:lang w:val="en-AU"/>
        </w:rPr>
        <w:t xml:space="preserve">and </w:t>
      </w:r>
      <w:r w:rsidRPr="00F15D89">
        <w:rPr>
          <w:rFonts w:asciiTheme="minorHAnsi" w:hAnsiTheme="minorHAnsi" w:cstheme="minorHAnsi"/>
          <w:i/>
          <w:iCs/>
          <w:szCs w:val="24"/>
          <w:lang w:val="en-AU"/>
        </w:rPr>
        <w:t xml:space="preserve">k </w:t>
      </w:r>
      <w:r w:rsidRPr="00F15D89">
        <w:rPr>
          <w:rFonts w:asciiTheme="minorHAnsi" w:hAnsiTheme="minorHAnsi" w:cstheme="minorHAnsi"/>
          <w:szCs w:val="24"/>
          <w:lang w:val="en-AU"/>
        </w:rPr>
        <w:t xml:space="preserve">are the distribution’s shape and scale parameters, respectively </w:t>
      </w:r>
      <w:r w:rsidR="00B15349">
        <w:rPr>
          <w:rFonts w:asciiTheme="minorHAnsi" w:hAnsiTheme="minorHAnsi" w:cstheme="minorHAnsi"/>
          <w:szCs w:val="24"/>
          <w:lang w:val="en-AU"/>
        </w:rPr>
        <w:fldChar w:fldCharType="begin"/>
      </w:r>
      <w:r w:rsidR="00B15349">
        <w:rPr>
          <w:rFonts w:asciiTheme="minorHAnsi" w:hAnsiTheme="minorHAnsi" w:cstheme="minorHAnsi"/>
          <w:szCs w:val="24"/>
          <w:lang w:val="en-AU"/>
        </w:rPr>
        <w:instrText xml:space="preserve"> ADDIN ZOTERO_ITEM CSL_CITATION {"citationID":"pIy3a697","properties":{"formattedCitation":"(Vidondo {\\i{}et al.}, 1997)","plainCitation":"(Vidondo et al., 1997)","noteIndex":0},"citationItems":[{"id":1035,"uris":["http://zotero.org/users/local/U6DoygBa/items/F7I2X7WE"],"uri":["http://zotero.org/users/local/U6DoygBa/items/F7I2X7WE"],"itemData":{"id":1035,"type":"article-journal","abstract":"The established approach to model seston size distributions involves the grouping of particles within logarithmic size classes and the examination of the relationship between density, or normalized biomass, and the characteristic sizes of the classes. Here we examine the distributional basis of the established approach and draw a connection between the biomass size spectrum and the Pareto distribution, a model widely used in other disciplines dealing with size-structured systems. We provide efficient estimators of the parameters and also suggest that datasets exhibiting significant departures from a smooth power function decline can be adequately modeled using a Pareto type II distribution.","container-title":"Limnology and Oceanography","DOI":"10.4319/lo.1997.42.1.0184","ISSN":"0024-3590","issue":"1","page":"184-192","title":"Some aspects of the analysis of size spectra in aquatic ecology","volume":"42","author":[{"family":"Vidondo","given":"Beatriz"},{"family":"Prairie","given":"Yves T."},{"family":"Blanco","given":"Jose M."},{"family":"Duarte","given":"Carlos M."}],"issued":{"date-parts":[["1997"]]}}}],"schema":"https://github.com/citation-style-language/schema/raw/master/csl-citation.json"} </w:instrText>
      </w:r>
      <w:r w:rsidR="00B15349">
        <w:rPr>
          <w:rFonts w:asciiTheme="minorHAnsi" w:hAnsiTheme="minorHAnsi" w:cstheme="minorHAnsi"/>
          <w:szCs w:val="24"/>
          <w:lang w:val="en-AU"/>
        </w:rPr>
        <w:fldChar w:fldCharType="separate"/>
      </w:r>
      <w:r w:rsidR="00B15349" w:rsidRPr="00B15349">
        <w:rPr>
          <w:rFonts w:ascii="Calibri" w:hAnsi="Calibri" w:cs="Calibri"/>
          <w:szCs w:val="24"/>
        </w:rPr>
        <w:t xml:space="preserve">(Vidondo </w:t>
      </w:r>
      <w:r w:rsidR="00B15349" w:rsidRPr="00B15349">
        <w:rPr>
          <w:rFonts w:ascii="Calibri" w:hAnsi="Calibri" w:cs="Calibri"/>
          <w:i/>
          <w:iCs/>
          <w:szCs w:val="24"/>
        </w:rPr>
        <w:t>et al.</w:t>
      </w:r>
      <w:r w:rsidR="00B15349" w:rsidRPr="00B15349">
        <w:rPr>
          <w:rFonts w:ascii="Calibri" w:hAnsi="Calibri" w:cs="Calibri"/>
          <w:szCs w:val="24"/>
        </w:rPr>
        <w:t>, 1997)</w:t>
      </w:r>
      <w:r w:rsidR="00B15349">
        <w:rPr>
          <w:rFonts w:asciiTheme="minorHAnsi" w:hAnsiTheme="minorHAnsi" w:cstheme="minorHAnsi"/>
          <w:szCs w:val="24"/>
          <w:lang w:val="en-AU"/>
        </w:rPr>
        <w:fldChar w:fldCharType="end"/>
      </w:r>
      <w:r w:rsidRPr="00F15D89">
        <w:rPr>
          <w:rFonts w:asciiTheme="minorHAnsi" w:hAnsiTheme="minorHAnsi" w:cstheme="minorHAnsi"/>
          <w:szCs w:val="24"/>
          <w:lang w:val="en-AU"/>
        </w:rPr>
        <w:t>.</w:t>
      </w:r>
    </w:p>
    <w:p w14:paraId="572111F3" w14:textId="77777777" w:rsidR="00B97EA6" w:rsidRPr="00F15D89" w:rsidRDefault="00B97EA6" w:rsidP="00BF5500">
      <w:pPr>
        <w:spacing w:after="240" w:line="360" w:lineRule="auto"/>
        <w:rPr>
          <w:rFonts w:asciiTheme="minorHAnsi" w:hAnsiTheme="minorHAnsi" w:cstheme="minorHAnsi"/>
          <w:b/>
          <w:bCs/>
          <w:color w:val="FF0000"/>
          <w:szCs w:val="24"/>
          <w:lang w:val="en-AU"/>
        </w:rPr>
      </w:pPr>
    </w:p>
    <w:p w14:paraId="66C5150C" w14:textId="485AD92C" w:rsidR="00BA00E3" w:rsidRPr="00C07196" w:rsidRDefault="00C07196" w:rsidP="00BA00E3">
      <w:pPr>
        <w:pStyle w:val="Heading-Main"/>
        <w:spacing w:line="360" w:lineRule="auto"/>
        <w:rPr>
          <w:rFonts w:asciiTheme="minorHAnsi" w:hAnsiTheme="minorHAnsi" w:cstheme="minorHAnsi"/>
          <w:b w:val="0"/>
          <w:bCs w:val="0"/>
          <w:i/>
          <w:iCs/>
          <w:lang w:val="en-AU"/>
        </w:rPr>
      </w:pPr>
      <w:r w:rsidRPr="00C07196">
        <w:rPr>
          <w:rFonts w:asciiTheme="minorHAnsi" w:hAnsiTheme="minorHAnsi" w:cstheme="minorHAnsi"/>
          <w:b w:val="0"/>
          <w:bCs w:val="0"/>
          <w:i/>
          <w:iCs/>
          <w:lang w:val="en-AU"/>
        </w:rPr>
        <w:t>2.</w:t>
      </w:r>
      <w:r w:rsidR="00C06610">
        <w:rPr>
          <w:rFonts w:asciiTheme="minorHAnsi" w:hAnsiTheme="minorHAnsi" w:cstheme="minorHAnsi"/>
          <w:b w:val="0"/>
          <w:bCs w:val="0"/>
          <w:i/>
          <w:iCs/>
          <w:lang w:val="en-AU"/>
        </w:rPr>
        <w:t>5</w:t>
      </w:r>
      <w:r w:rsidRPr="00C07196">
        <w:rPr>
          <w:rFonts w:asciiTheme="minorHAnsi" w:hAnsiTheme="minorHAnsi" w:cstheme="minorHAnsi"/>
          <w:b w:val="0"/>
          <w:bCs w:val="0"/>
          <w:i/>
          <w:iCs/>
          <w:lang w:val="en-AU"/>
        </w:rPr>
        <w:t xml:space="preserve"> </w:t>
      </w:r>
      <w:r w:rsidR="007A68ED" w:rsidRPr="00C07196">
        <w:rPr>
          <w:rFonts w:asciiTheme="minorHAnsi" w:hAnsiTheme="minorHAnsi" w:cstheme="minorHAnsi"/>
          <w:b w:val="0"/>
          <w:bCs w:val="0"/>
          <w:i/>
          <w:iCs/>
          <w:lang w:val="en-AU"/>
        </w:rPr>
        <w:t>Other Environmental Data</w:t>
      </w:r>
    </w:p>
    <w:p w14:paraId="7A3A4F92" w14:textId="77777777" w:rsidR="0009116A" w:rsidRDefault="003354D2" w:rsidP="0009116A">
      <w:pPr>
        <w:spacing w:line="360" w:lineRule="auto"/>
        <w:ind w:firstLine="720"/>
      </w:pPr>
      <w:r w:rsidRPr="00F15D89">
        <w:rPr>
          <w:rFonts w:asciiTheme="minorHAnsi" w:hAnsiTheme="minorHAnsi" w:cstheme="minorHAnsi"/>
          <w:szCs w:val="24"/>
          <w:lang w:val="en-AU"/>
        </w:rPr>
        <w:t>To investigate environment conditions leading up to</w:t>
      </w:r>
      <w:r w:rsidR="004F563B">
        <w:rPr>
          <w:rFonts w:asciiTheme="minorHAnsi" w:hAnsiTheme="minorHAnsi" w:cstheme="minorHAnsi"/>
          <w:szCs w:val="24"/>
          <w:lang w:val="en-AU"/>
        </w:rPr>
        <w:t xml:space="preserve"> and during</w:t>
      </w:r>
      <w:r w:rsidRPr="00F15D89">
        <w:rPr>
          <w:rFonts w:asciiTheme="minorHAnsi" w:hAnsiTheme="minorHAnsi" w:cstheme="minorHAnsi"/>
          <w:szCs w:val="24"/>
          <w:lang w:val="en-AU"/>
        </w:rPr>
        <w:t xml:space="preserve"> the sampling of transects on the east Australian continental shelf, </w:t>
      </w:r>
      <w:r w:rsidR="00BA00E3" w:rsidRPr="00F15D89">
        <w:rPr>
          <w:rFonts w:asciiTheme="minorHAnsi" w:hAnsiTheme="minorHAnsi" w:cstheme="minorHAnsi"/>
          <w:szCs w:val="24"/>
          <w:lang w:val="en-AU"/>
        </w:rPr>
        <w:t>MODIS</w:t>
      </w:r>
      <w:r w:rsidR="00000154">
        <w:rPr>
          <w:rFonts w:asciiTheme="minorHAnsi" w:hAnsiTheme="minorHAnsi" w:cstheme="minorHAnsi"/>
          <w:szCs w:val="24"/>
          <w:lang w:val="en-AU"/>
        </w:rPr>
        <w:t>-Aqua</w:t>
      </w:r>
      <w:r w:rsidR="00BA00E3" w:rsidRPr="00F15D89">
        <w:rPr>
          <w:rFonts w:asciiTheme="minorHAnsi" w:hAnsiTheme="minorHAnsi" w:cstheme="minorHAnsi"/>
          <w:szCs w:val="24"/>
          <w:lang w:val="en-AU"/>
        </w:rPr>
        <w:t xml:space="preserve"> Level 3 ocean-colour data (chlorophyll-a)</w:t>
      </w:r>
      <w:r w:rsidR="004F563B">
        <w:rPr>
          <w:rFonts w:asciiTheme="minorHAnsi" w:hAnsiTheme="minorHAnsi" w:cstheme="minorHAnsi"/>
          <w:szCs w:val="24"/>
          <w:lang w:val="en-AU"/>
        </w:rPr>
        <w:t xml:space="preserve"> and Sea Surface Temperature</w:t>
      </w:r>
      <w:r w:rsidR="00BA00E3" w:rsidRPr="00F15D89">
        <w:rPr>
          <w:rFonts w:asciiTheme="minorHAnsi" w:hAnsiTheme="minorHAnsi" w:cstheme="minorHAnsi"/>
          <w:szCs w:val="24"/>
          <w:lang w:val="en-AU"/>
        </w:rPr>
        <w:t xml:space="preserve"> were obtained from the Integrated Marine Observing System (IMOS) Data Portal (</w:t>
      </w:r>
      <w:hyperlink r:id="rId12" w:history="1">
        <w:r w:rsidR="00BA00E3" w:rsidRPr="00F15D89">
          <w:rPr>
            <w:rStyle w:val="Hyperlink"/>
            <w:rFonts w:asciiTheme="minorHAnsi" w:hAnsiTheme="minorHAnsi" w:cstheme="minorHAnsi"/>
            <w:szCs w:val="24"/>
            <w:lang w:val="en-AU"/>
          </w:rPr>
          <w:t>http://imos.aodn.org.au/imos/</w:t>
        </w:r>
      </w:hyperlink>
      <w:r w:rsidR="00BA00E3" w:rsidRPr="00F15D89">
        <w:rPr>
          <w:rFonts w:asciiTheme="minorHAnsi" w:hAnsiTheme="minorHAnsi" w:cstheme="minorHAnsi"/>
          <w:szCs w:val="24"/>
          <w:lang w:val="en-AU"/>
        </w:rPr>
        <w:t>) at 1 km resolution. Chlorophyll-a was derived using the OC3 algorithm. MODIS data were retrieved for 5x5 pixels (~25 km</w:t>
      </w:r>
      <w:r w:rsidR="00BA00E3" w:rsidRPr="00F15D89">
        <w:rPr>
          <w:rFonts w:asciiTheme="minorHAnsi" w:hAnsiTheme="minorHAnsi" w:cstheme="minorHAnsi"/>
          <w:szCs w:val="24"/>
          <w:vertAlign w:val="superscript"/>
          <w:lang w:val="en-AU"/>
        </w:rPr>
        <w:t>2</w:t>
      </w:r>
      <w:r w:rsidR="00BA00E3" w:rsidRPr="00F15D89">
        <w:rPr>
          <w:rFonts w:asciiTheme="minorHAnsi" w:hAnsiTheme="minorHAnsi" w:cstheme="minorHAnsi"/>
          <w:szCs w:val="24"/>
          <w:lang w:val="en-AU"/>
        </w:rPr>
        <w:t xml:space="preserve">) surrounding the </w:t>
      </w:r>
      <w:r w:rsidR="00767381" w:rsidRPr="00F15D89">
        <w:rPr>
          <w:rFonts w:asciiTheme="minorHAnsi" w:hAnsiTheme="minorHAnsi" w:cstheme="minorHAnsi"/>
          <w:szCs w:val="24"/>
          <w:lang w:val="en-AU"/>
        </w:rPr>
        <w:t>western and eastern edges</w:t>
      </w:r>
      <w:r w:rsidR="00BA00E3" w:rsidRPr="00F15D89">
        <w:rPr>
          <w:rFonts w:asciiTheme="minorHAnsi" w:hAnsiTheme="minorHAnsi" w:cstheme="minorHAnsi"/>
          <w:szCs w:val="24"/>
          <w:lang w:val="en-AU"/>
        </w:rPr>
        <w:t xml:space="preserve"> of each </w:t>
      </w:r>
      <w:r w:rsidRPr="00F15D89">
        <w:rPr>
          <w:rFonts w:asciiTheme="minorHAnsi" w:hAnsiTheme="minorHAnsi" w:cstheme="minorHAnsi"/>
          <w:szCs w:val="24"/>
          <w:lang w:val="en-AU"/>
        </w:rPr>
        <w:t>transect</w:t>
      </w:r>
      <w:r w:rsidR="00BA00E3" w:rsidRPr="00F15D89">
        <w:rPr>
          <w:rFonts w:asciiTheme="minorHAnsi" w:hAnsiTheme="minorHAnsi" w:cstheme="minorHAnsi"/>
          <w:szCs w:val="24"/>
          <w:lang w:val="en-AU"/>
        </w:rPr>
        <w:t xml:space="preserve">, </w:t>
      </w:r>
      <w:r w:rsidR="00265C5B" w:rsidRPr="00F15D89">
        <w:rPr>
          <w:rFonts w:asciiTheme="minorHAnsi" w:hAnsiTheme="minorHAnsi" w:cstheme="minorHAnsi"/>
          <w:szCs w:val="24"/>
          <w:lang w:val="en-AU"/>
        </w:rPr>
        <w:t xml:space="preserve">for the month prior to </w:t>
      </w:r>
      <w:r w:rsidR="00BA00E3" w:rsidRPr="00F15D89">
        <w:rPr>
          <w:rFonts w:asciiTheme="minorHAnsi" w:hAnsiTheme="minorHAnsi" w:cstheme="minorHAnsi"/>
          <w:szCs w:val="24"/>
          <w:lang w:val="en-AU"/>
        </w:rPr>
        <w:t xml:space="preserve">the day of sampling. </w:t>
      </w:r>
      <w:r w:rsidR="0009116A">
        <w:rPr>
          <w:rFonts w:asciiTheme="minorHAnsi" w:hAnsiTheme="minorHAnsi" w:cstheme="minorHAnsi"/>
          <w:szCs w:val="24"/>
          <w:lang w:val="en-AU"/>
        </w:rPr>
        <w:t>Sea surface temperature was obtained from L3S AVHRR daily night product from the same portal, displayed as a map for the region (resolution of 0.02</w:t>
      </w:r>
      <w:r w:rsidR="0009116A">
        <w:rPr>
          <w:rFonts w:asciiTheme="minorHAnsi" w:hAnsiTheme="minorHAnsi" w:cstheme="minorHAnsi"/>
          <w:szCs w:val="24"/>
          <w:vertAlign w:val="superscript"/>
          <w:lang w:val="en-AU"/>
        </w:rPr>
        <w:t>o</w:t>
      </w:r>
      <w:r w:rsidR="0009116A">
        <w:rPr>
          <w:rFonts w:asciiTheme="minorHAnsi" w:hAnsiTheme="minorHAnsi" w:cstheme="minorHAnsi"/>
          <w:szCs w:val="24"/>
          <w:lang w:val="en-AU"/>
        </w:rPr>
        <w:t>). Surface geostrophic currents were derived from gridded sea level gradients from satellite altimetry, also taking into account sea level gauges to improve the estimate in coastal area (resolution of 0.2</w:t>
      </w:r>
      <w:r w:rsidR="0009116A">
        <w:rPr>
          <w:rFonts w:asciiTheme="minorHAnsi" w:hAnsiTheme="minorHAnsi" w:cstheme="minorHAnsi"/>
          <w:szCs w:val="24"/>
          <w:vertAlign w:val="superscript"/>
          <w:lang w:val="en-AU"/>
        </w:rPr>
        <w:t>o</w:t>
      </w:r>
      <w:r w:rsidR="0009116A">
        <w:rPr>
          <w:rFonts w:asciiTheme="minorHAnsi" w:hAnsiTheme="minorHAnsi" w:cstheme="minorHAnsi"/>
          <w:szCs w:val="24"/>
          <w:lang w:val="en-AU"/>
        </w:rPr>
        <w:t>)</w:t>
      </w:r>
    </w:p>
    <w:p w14:paraId="0EA3DA05" w14:textId="2A0B90CC" w:rsidR="003B3D2C" w:rsidRDefault="003B3D2C" w:rsidP="004F563B">
      <w:pPr>
        <w:spacing w:line="360" w:lineRule="auto"/>
        <w:ind w:firstLine="720"/>
        <w:rPr>
          <w:rFonts w:asciiTheme="minorHAnsi" w:hAnsiTheme="minorHAnsi" w:cstheme="minorHAnsi"/>
          <w:szCs w:val="24"/>
          <w:lang w:val="en-AU"/>
        </w:rPr>
      </w:pPr>
    </w:p>
    <w:p w14:paraId="31C56D1D" w14:textId="0965AC49" w:rsidR="00BA00E3" w:rsidRDefault="00265C5B" w:rsidP="004F563B">
      <w:pPr>
        <w:spacing w:line="36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To investigate</w:t>
      </w:r>
      <w:r w:rsidR="00000154">
        <w:rPr>
          <w:rFonts w:asciiTheme="minorHAnsi" w:hAnsiTheme="minorHAnsi" w:cstheme="minorHAnsi"/>
          <w:szCs w:val="24"/>
          <w:lang w:val="en-AU"/>
        </w:rPr>
        <w:t xml:space="preserve"> the</w:t>
      </w:r>
      <w:r w:rsidRPr="00F15D89">
        <w:rPr>
          <w:rFonts w:asciiTheme="minorHAnsi" w:hAnsiTheme="minorHAnsi" w:cstheme="minorHAnsi"/>
          <w:szCs w:val="24"/>
          <w:lang w:val="en-AU"/>
        </w:rPr>
        <w:t xml:space="preserve"> seasonal variation of the </w:t>
      </w:r>
      <w:r w:rsidR="00000154">
        <w:rPr>
          <w:rFonts w:asciiTheme="minorHAnsi" w:hAnsiTheme="minorHAnsi" w:cstheme="minorHAnsi"/>
          <w:szCs w:val="24"/>
          <w:lang w:val="en-AU"/>
        </w:rPr>
        <w:t xml:space="preserve">EAC </w:t>
      </w:r>
      <w:r w:rsidR="003B3D2C">
        <w:rPr>
          <w:rFonts w:asciiTheme="minorHAnsi" w:hAnsiTheme="minorHAnsi" w:cstheme="minorHAnsi"/>
          <w:szCs w:val="24"/>
          <w:lang w:val="en-AU"/>
        </w:rPr>
        <w:t xml:space="preserve">strength </w:t>
      </w:r>
      <w:r w:rsidRPr="00F15D89">
        <w:rPr>
          <w:rFonts w:asciiTheme="minorHAnsi" w:hAnsiTheme="minorHAnsi" w:cstheme="minorHAnsi"/>
          <w:szCs w:val="24"/>
          <w:lang w:val="en-AU"/>
        </w:rPr>
        <w:t xml:space="preserve">in the region of our transects, 10 years (2004 – 2013) of </w:t>
      </w:r>
      <w:r w:rsidR="004F563B" w:rsidRPr="004F563B">
        <w:rPr>
          <w:rFonts w:asciiTheme="minorHAnsi" w:hAnsiTheme="minorHAnsi" w:cstheme="minorHAnsi"/>
          <w:szCs w:val="24"/>
          <w:lang w:val="en-AU"/>
        </w:rPr>
        <w:t>surface geostrophic velocity</w:t>
      </w:r>
      <w:r w:rsidR="004F563B">
        <w:rPr>
          <w:rFonts w:asciiTheme="minorHAnsi" w:hAnsiTheme="minorHAnsi" w:cstheme="minorHAnsi"/>
          <w:szCs w:val="24"/>
          <w:lang w:val="en-AU"/>
        </w:rPr>
        <w:t xml:space="preserve"> from </w:t>
      </w:r>
      <w:r w:rsidRPr="00F15D89">
        <w:rPr>
          <w:rFonts w:asciiTheme="minorHAnsi" w:hAnsiTheme="minorHAnsi" w:cstheme="minorHAnsi"/>
          <w:szCs w:val="24"/>
          <w:lang w:val="en-AU"/>
        </w:rPr>
        <w:t>s</w:t>
      </w:r>
      <w:r w:rsidR="00BA00E3" w:rsidRPr="00F15D89">
        <w:rPr>
          <w:rFonts w:asciiTheme="minorHAnsi" w:hAnsiTheme="minorHAnsi" w:cstheme="minorHAnsi"/>
          <w:szCs w:val="24"/>
          <w:lang w:val="en-AU"/>
        </w:rPr>
        <w:t>atellite altimet</w:t>
      </w:r>
      <w:r w:rsidR="004F563B">
        <w:rPr>
          <w:rFonts w:asciiTheme="minorHAnsi" w:hAnsiTheme="minorHAnsi" w:cstheme="minorHAnsi"/>
          <w:szCs w:val="24"/>
          <w:lang w:val="en-AU"/>
        </w:rPr>
        <w:t xml:space="preserve">ry </w:t>
      </w:r>
      <w:r w:rsidR="00BA00E3" w:rsidRPr="00F15D89">
        <w:rPr>
          <w:rFonts w:asciiTheme="minorHAnsi" w:hAnsiTheme="minorHAnsi" w:cstheme="minorHAnsi"/>
          <w:szCs w:val="24"/>
          <w:lang w:val="en-AU"/>
        </w:rPr>
        <w:t xml:space="preserve">were obtained from </w:t>
      </w:r>
      <w:r w:rsidRPr="00F15D89">
        <w:rPr>
          <w:rFonts w:asciiTheme="minorHAnsi" w:hAnsiTheme="minorHAnsi" w:cstheme="minorHAnsi"/>
          <w:szCs w:val="24"/>
          <w:lang w:val="en-AU"/>
        </w:rPr>
        <w:t>the IMOS Data Portal</w:t>
      </w:r>
      <w:r w:rsidR="00BE00AE" w:rsidRPr="00F15D89">
        <w:rPr>
          <w:rFonts w:asciiTheme="minorHAnsi" w:hAnsiTheme="minorHAnsi" w:cstheme="minorHAnsi"/>
          <w:szCs w:val="24"/>
          <w:lang w:val="en-AU"/>
        </w:rPr>
        <w:t xml:space="preserve"> (</w:t>
      </w:r>
      <w:hyperlink r:id="rId13" w:history="1">
        <w:r w:rsidR="00BE00AE" w:rsidRPr="00F15D89">
          <w:rPr>
            <w:rStyle w:val="Hyperlink"/>
            <w:rFonts w:asciiTheme="minorHAnsi" w:hAnsiTheme="minorHAnsi" w:cstheme="minorHAnsi"/>
            <w:szCs w:val="24"/>
            <w:lang w:val="en-AU"/>
          </w:rPr>
          <w:t>http://imos.aodn.org.au/imos/</w:t>
        </w:r>
      </w:hyperlink>
      <w:r w:rsidR="00BE00AE" w:rsidRPr="00F15D89">
        <w:rPr>
          <w:rFonts w:asciiTheme="minorHAnsi" w:hAnsiTheme="minorHAnsi" w:cstheme="minorHAnsi"/>
          <w:szCs w:val="24"/>
          <w:lang w:val="en-AU"/>
        </w:rPr>
        <w:t xml:space="preserve">) </w:t>
      </w:r>
      <w:r w:rsidRPr="00F15D89">
        <w:rPr>
          <w:rFonts w:asciiTheme="minorHAnsi" w:hAnsiTheme="minorHAnsi" w:cstheme="minorHAnsi"/>
          <w:szCs w:val="24"/>
          <w:lang w:val="en-AU"/>
        </w:rPr>
        <w:t>for each of our transects</w:t>
      </w:r>
      <w:r w:rsidR="00BA00E3" w:rsidRPr="00F15D89">
        <w:rPr>
          <w:rFonts w:asciiTheme="minorHAnsi" w:hAnsiTheme="minorHAnsi" w:cstheme="minorHAnsi"/>
          <w:szCs w:val="24"/>
          <w:lang w:val="en-AU"/>
        </w:rPr>
        <w:t xml:space="preserve">. </w:t>
      </w:r>
      <w:r w:rsidR="00EE046C">
        <w:rPr>
          <w:rFonts w:asciiTheme="minorHAnsi" w:hAnsiTheme="minorHAnsi" w:cstheme="minorHAnsi"/>
          <w:szCs w:val="24"/>
          <w:lang w:val="en-AU"/>
        </w:rPr>
        <w:t>A</w:t>
      </w:r>
      <w:r w:rsidR="00EE046C" w:rsidRPr="00EE046C">
        <w:rPr>
          <w:rFonts w:asciiTheme="minorHAnsi" w:hAnsiTheme="minorHAnsi" w:cstheme="minorHAnsi"/>
          <w:szCs w:val="24"/>
          <w:lang w:val="en-AU"/>
        </w:rPr>
        <w:t>longshore and cross-shelf velocity of currents was calculated by rotating the U and V vectors to account for the angle of the coastline at each location (Table 1)</w:t>
      </w:r>
      <w:r w:rsidR="00EE046C">
        <w:rPr>
          <w:rFonts w:asciiTheme="minorHAnsi" w:hAnsiTheme="minorHAnsi" w:cstheme="minorHAnsi"/>
          <w:szCs w:val="24"/>
          <w:lang w:val="en-AU"/>
        </w:rPr>
        <w:t>. The monthly mean (and SD) alongshore velocity was calculated for the 10-year period by averaging the daily velocities</w:t>
      </w:r>
      <w:r w:rsidR="005A3260" w:rsidRPr="00F15D89">
        <w:rPr>
          <w:rFonts w:asciiTheme="minorHAnsi" w:hAnsiTheme="minorHAnsi" w:cstheme="minorHAnsi"/>
          <w:szCs w:val="24"/>
          <w:lang w:val="en-AU"/>
        </w:rPr>
        <w:t>. The assumption being that faster alongshore velocity would be due to increased influence of the EAC.</w:t>
      </w:r>
      <w:r w:rsidR="00BE00AE" w:rsidRPr="00F15D89">
        <w:rPr>
          <w:rFonts w:asciiTheme="minorHAnsi" w:hAnsiTheme="minorHAnsi" w:cstheme="minorHAnsi"/>
          <w:szCs w:val="24"/>
          <w:lang w:val="en-AU"/>
        </w:rPr>
        <w:t xml:space="preserve"> </w:t>
      </w:r>
      <w:r w:rsidR="00BA00E3" w:rsidRPr="00F15D89">
        <w:rPr>
          <w:rFonts w:asciiTheme="minorHAnsi" w:hAnsiTheme="minorHAnsi" w:cstheme="minorHAnsi"/>
          <w:szCs w:val="24"/>
          <w:lang w:val="en-AU"/>
        </w:rPr>
        <w:t xml:space="preserve">Bathymetry data was sourced from GEBCO </w:t>
      </w:r>
      <w:r w:rsidR="00B15349">
        <w:rPr>
          <w:rFonts w:asciiTheme="minorHAnsi" w:hAnsiTheme="minorHAnsi" w:cstheme="minorHAnsi"/>
          <w:szCs w:val="24"/>
          <w:lang w:val="en-AU"/>
        </w:rPr>
        <w:fldChar w:fldCharType="begin"/>
      </w:r>
      <w:r w:rsidR="00B15349">
        <w:rPr>
          <w:rFonts w:asciiTheme="minorHAnsi" w:hAnsiTheme="minorHAnsi" w:cstheme="minorHAnsi"/>
          <w:szCs w:val="24"/>
          <w:lang w:val="en-AU"/>
        </w:rPr>
        <w:instrText xml:space="preserve"> ADDIN ZOTERO_ITEM CSL_CITATION {"citationID":"sdcTFmxa","properties":{"formattedCitation":"(GEBCO Bathymetric Compilation Group, 2019)","plainCitation":"(GEBCO Bathymetric Compilation Group, 2019)","noteIndex":0},"citationItems":[{"id":516,"uris":["http://zotero.org/users/local/U6DoygBa/items/N435A9Y2"],"uri":["http://zotero.org/users/local/U6DoygBa/items/N435A9Y2"],"itemData":{"id":516,"type":"report","title":"The GEBCO_2019 Grid - a continuous terrain model of the global oceans and land.","author":[{"family":"GEBCO Bathymetric Compilation Group","given":""}],"collection-editor":[{"family":"British Oceanographic Data Centre","given":"National Oceanography Centre"}],"issued":{"date-parts":[["2019"]]}}}],"schema":"https://github.com/citation-style-language/schema/raw/master/csl-citation.json"} </w:instrText>
      </w:r>
      <w:r w:rsidR="00B15349">
        <w:rPr>
          <w:rFonts w:asciiTheme="minorHAnsi" w:hAnsiTheme="minorHAnsi" w:cstheme="minorHAnsi"/>
          <w:szCs w:val="24"/>
          <w:lang w:val="en-AU"/>
        </w:rPr>
        <w:fldChar w:fldCharType="separate"/>
      </w:r>
      <w:r w:rsidR="00B15349" w:rsidRPr="00B15349">
        <w:rPr>
          <w:rFonts w:ascii="Calibri" w:hAnsi="Calibri" w:cs="Calibri"/>
        </w:rPr>
        <w:t>(GEBCO Bathymetric Compilation Group, 2019)</w:t>
      </w:r>
      <w:r w:rsidR="00B15349">
        <w:rPr>
          <w:rFonts w:asciiTheme="minorHAnsi" w:hAnsiTheme="minorHAnsi" w:cstheme="minorHAnsi"/>
          <w:szCs w:val="24"/>
          <w:lang w:val="en-AU"/>
        </w:rPr>
        <w:fldChar w:fldCharType="end"/>
      </w:r>
      <w:r w:rsidR="00BA00E3" w:rsidRPr="00F15D89">
        <w:rPr>
          <w:rFonts w:asciiTheme="minorHAnsi" w:hAnsiTheme="minorHAnsi" w:cstheme="minorHAnsi"/>
          <w:szCs w:val="24"/>
          <w:lang w:val="en-AU"/>
        </w:rPr>
        <w:t>.</w:t>
      </w:r>
    </w:p>
    <w:p w14:paraId="20213FDF" w14:textId="369C1857" w:rsidR="00EE046C" w:rsidRDefault="00EE046C" w:rsidP="00BA00E3">
      <w:pPr>
        <w:spacing w:line="360" w:lineRule="auto"/>
        <w:rPr>
          <w:rFonts w:asciiTheme="minorHAnsi" w:hAnsiTheme="minorHAnsi" w:cstheme="minorHAnsi"/>
          <w:szCs w:val="24"/>
          <w:lang w:val="en-AU"/>
        </w:rPr>
      </w:pPr>
    </w:p>
    <w:p w14:paraId="3BC5E1A8" w14:textId="5C8232E9" w:rsidR="0009116A" w:rsidRDefault="0009116A" w:rsidP="0009116A">
      <w:pPr>
        <w:spacing w:line="360" w:lineRule="auto"/>
      </w:pPr>
      <w:r>
        <w:rPr>
          <w:rFonts w:asciiTheme="minorHAnsi" w:hAnsiTheme="minorHAnsi" w:cstheme="minorHAnsi"/>
          <w:szCs w:val="24"/>
          <w:lang w:val="en-AU"/>
        </w:rPr>
        <w:lastRenderedPageBreak/>
        <w:t>Wind data was extracted from Coffs Harbour meteorological station from the Bureau of Meteorology (-30.311, 153.118,) located close to shore at 5 m height. The hourly wind stress was calculated following</w:t>
      </w:r>
      <w:r>
        <w:rPr>
          <w:rFonts w:asciiTheme="minorHAnsi" w:hAnsiTheme="minorHAnsi" w:cstheme="minorHAnsi"/>
          <w:szCs w:val="24"/>
          <w:lang w:val="en-AU"/>
        </w:rPr>
        <w:t xml:space="preserve"> Wood </w:t>
      </w:r>
      <w:r>
        <w:rPr>
          <w:rFonts w:asciiTheme="minorHAnsi" w:hAnsiTheme="minorHAnsi" w:cstheme="minorHAnsi"/>
          <w:i/>
          <w:iCs/>
          <w:szCs w:val="24"/>
          <w:lang w:val="en-AU"/>
        </w:rPr>
        <w:t>et al</w:t>
      </w:r>
      <w:r>
        <w:rPr>
          <w:rFonts w:asciiTheme="minorHAnsi" w:hAnsiTheme="minorHAnsi" w:cstheme="minorHAnsi"/>
          <w:szCs w:val="24"/>
          <w:lang w:val="en-AU"/>
        </w:rPr>
        <w:t>.</w:t>
      </w:r>
      <w:r>
        <w:rPr>
          <w:rFonts w:asciiTheme="minorHAnsi" w:hAnsiTheme="minorHAnsi" w:cstheme="minorHAnsi"/>
          <w:szCs w:val="24"/>
          <w:lang w:val="en-AU"/>
        </w:rPr>
        <w:t xml:space="preserve"> </w:t>
      </w:r>
      <w:r>
        <w:rPr>
          <w:rFonts w:asciiTheme="minorHAnsi" w:hAnsiTheme="minorHAnsi" w:cstheme="minorHAnsi"/>
          <w:szCs w:val="24"/>
          <w:lang w:val="en-AU"/>
        </w:rPr>
        <w:fldChar w:fldCharType="begin"/>
      </w:r>
      <w:r>
        <w:rPr>
          <w:rFonts w:asciiTheme="minorHAnsi" w:hAnsiTheme="minorHAnsi" w:cstheme="minorHAnsi"/>
          <w:szCs w:val="24"/>
          <w:lang w:val="en-AU"/>
        </w:rPr>
        <w:instrText xml:space="preserve"> ADDIN ZOTERO_ITEM CSL_CITATION {"citationID":"t5tWWRqn","properties":{"formattedCitation":"(2016)","plainCitation":"(2016)","noteIndex":0},"citationItems":[{"id":1062,"uris":["http://zotero.org/users/local/U6DoygBa/items/8HBJI2GM"],"uri":["http://zotero.org/users/local/U6DoygBa/items/8HBJI2GM"],"itemData":{"id":1062,"type":"article-journal","abstract":"Seasonality is an important timescale driving variability in the waters of many continental shelf regions globally. Along the east coast of Australia, it has been recognised that the East Australian Current (EAC), the Western boundary current (WBC) of the South Pacific gyre, warms and strengthens in the Austral summer. Thus it has been hypothesised that shelf currents also warm and strengthen (poleward) annually. However, the EACs highly dynamic nature results in large variations in the latitude of separation from the coast and eddy shedding. Until recently the lack of long term in-situ observations on the shelf has precluded a study into low frequency (seasonal) variability in shelf circulation. Using at least 3 years of moored in situ temperature and velocity observations we investigate low frequency variability in shelf waters at 2 cross-shelf locations (i) upstream and (ii) downstream of the typical EAC separation latitude. The local winds vary bi-modally upstream and tri-modally downstream varying with the passage of fronts, thus do not drive a seasonal response in the circulation. Harmonic analysis of the velocity and temperature fields shows that upstream of the separation zone, only 6% of the velocity variability occurs on the seasonal timescale, compared to 49% of the temperature variability. Cross shelf temperature gradients and vertical velocity shear increase in summer with an increase in poleward heat advection in the EAC. Downstream of the separation point the influence of episodic eddy encroachments precludes seasonality in the vertical structure of the flow despite an annual cycle in the stratification. The seasonal cycle in temperature moves out of phase with increasing depths, with maxima (minima) in March (September) at 30 m compared to maxima (minima) in May (November) at the bottom. This is expected to have a large influence on the timing of nutrient injection onto the shelf, and thus phytoplankton species composition and abundance. (C) 2015 The Authors. Published by Elsevier Ltd.","container-title":"Continental Shelf Research","DOI":"10.1016/j.csr.2015.11.006","ISSN":"0278-4343","language":"English","page":"92-103","title":"Seasonal variability in the continental shelf waters off southeastern Australia: Fact or fiction?","volume":"112","author":[{"family":"Wood","given":"J. E."},{"family":"Schaeffer","given":"A."},{"family":"Roughan","given":"M."},{"family":"Tate","given":"P. M."}],"issued":{"date-parts":[["2016",1]]}},"suppress-author":true}],"schema":"https://github.com/citation-style-language/schema/raw/master/csl-citation.json"} </w:instrText>
      </w:r>
      <w:r>
        <w:rPr>
          <w:rFonts w:asciiTheme="minorHAnsi" w:hAnsiTheme="minorHAnsi" w:cstheme="minorHAnsi"/>
          <w:szCs w:val="24"/>
          <w:lang w:val="en-AU"/>
        </w:rPr>
        <w:fldChar w:fldCharType="separate"/>
      </w:r>
      <w:r w:rsidRPr="0009116A">
        <w:rPr>
          <w:rFonts w:ascii="Calibri" w:hAnsi="Calibri" w:cs="Calibri"/>
        </w:rPr>
        <w:t>(2016)</w:t>
      </w:r>
      <w:r>
        <w:rPr>
          <w:rFonts w:asciiTheme="minorHAnsi" w:hAnsiTheme="minorHAnsi" w:cstheme="minorHAnsi"/>
          <w:szCs w:val="24"/>
          <w:lang w:val="en-AU"/>
        </w:rPr>
        <w:fldChar w:fldCharType="end"/>
      </w:r>
      <w:r>
        <w:rPr>
          <w:rFonts w:asciiTheme="minorHAnsi" w:hAnsiTheme="minorHAnsi" w:cstheme="minorHAnsi"/>
          <w:szCs w:val="24"/>
          <w:lang w:val="en-AU"/>
        </w:rPr>
        <w:t xml:space="preserve">. </w:t>
      </w:r>
    </w:p>
    <w:p w14:paraId="382C16DC" w14:textId="40BD2F16" w:rsidR="00161CA3" w:rsidRPr="00F15D89" w:rsidRDefault="00161CA3" w:rsidP="00F34258">
      <w:pPr>
        <w:spacing w:line="360" w:lineRule="auto"/>
        <w:rPr>
          <w:rFonts w:asciiTheme="minorHAnsi" w:hAnsiTheme="minorHAnsi" w:cstheme="minorHAnsi"/>
          <w:b/>
          <w:bCs/>
          <w:szCs w:val="24"/>
          <w:lang w:val="en-AU"/>
        </w:rPr>
      </w:pPr>
    </w:p>
    <w:p w14:paraId="68B1DDDA" w14:textId="41DFF3AF" w:rsidR="00196D4E" w:rsidRPr="00F15D89" w:rsidRDefault="00C07196" w:rsidP="00F34258">
      <w:pPr>
        <w:spacing w:line="360" w:lineRule="auto"/>
        <w:rPr>
          <w:rFonts w:asciiTheme="minorHAnsi" w:hAnsiTheme="minorHAnsi" w:cstheme="minorHAnsi"/>
          <w:b/>
          <w:bCs/>
          <w:color w:val="FF0000"/>
          <w:lang w:val="en-AU"/>
        </w:rPr>
      </w:pPr>
      <w:r w:rsidRPr="00C07196">
        <w:rPr>
          <w:rFonts w:asciiTheme="minorHAnsi" w:hAnsiTheme="minorHAnsi" w:cstheme="minorHAnsi"/>
          <w:i/>
          <w:iCs/>
          <w:lang w:val="en-AU"/>
        </w:rPr>
        <w:t>2.</w:t>
      </w:r>
      <w:r w:rsidR="00C06610">
        <w:rPr>
          <w:rFonts w:asciiTheme="minorHAnsi" w:hAnsiTheme="minorHAnsi" w:cstheme="minorHAnsi"/>
          <w:i/>
          <w:iCs/>
          <w:lang w:val="en-AU"/>
        </w:rPr>
        <w:t>6</w:t>
      </w:r>
      <w:r w:rsidRPr="00C07196">
        <w:rPr>
          <w:rFonts w:asciiTheme="minorHAnsi" w:hAnsiTheme="minorHAnsi" w:cstheme="minorHAnsi"/>
          <w:i/>
          <w:iCs/>
          <w:lang w:val="en-AU"/>
        </w:rPr>
        <w:t xml:space="preserve"> </w:t>
      </w:r>
      <w:r w:rsidR="007A68ED" w:rsidRPr="00C07196">
        <w:rPr>
          <w:rFonts w:asciiTheme="minorHAnsi" w:hAnsiTheme="minorHAnsi" w:cstheme="minorHAnsi"/>
          <w:i/>
          <w:iCs/>
          <w:lang w:val="en-AU"/>
        </w:rPr>
        <w:t>A global</w:t>
      </w:r>
      <w:r w:rsidR="00B3397D" w:rsidRPr="00C07196">
        <w:rPr>
          <w:rFonts w:asciiTheme="minorHAnsi" w:hAnsiTheme="minorHAnsi" w:cstheme="minorHAnsi"/>
          <w:i/>
          <w:iCs/>
          <w:lang w:val="en-AU"/>
        </w:rPr>
        <w:t xml:space="preserve"> context</w:t>
      </w:r>
      <w:r w:rsidR="003354D2" w:rsidRPr="00F15D89">
        <w:rPr>
          <w:rFonts w:asciiTheme="minorHAnsi" w:hAnsiTheme="minorHAnsi" w:cstheme="minorHAnsi"/>
          <w:b/>
          <w:bCs/>
          <w:lang w:val="en-AU"/>
        </w:rPr>
        <w:t xml:space="preserve"> (</w:t>
      </w:r>
      <w:r w:rsidR="003354D2" w:rsidRPr="00F15D89">
        <w:rPr>
          <w:rFonts w:asciiTheme="minorHAnsi" w:hAnsiTheme="minorHAnsi" w:cstheme="minorHAnsi"/>
          <w:b/>
          <w:bCs/>
          <w:color w:val="FF0000"/>
          <w:lang w:val="en-AU"/>
        </w:rPr>
        <w:t>Still to finish</w:t>
      </w:r>
      <w:r w:rsidR="00EE046C">
        <w:rPr>
          <w:rFonts w:asciiTheme="minorHAnsi" w:hAnsiTheme="minorHAnsi" w:cstheme="minorHAnsi"/>
          <w:b/>
          <w:bCs/>
          <w:color w:val="FF0000"/>
          <w:lang w:val="en-AU"/>
        </w:rPr>
        <w:t>)</w:t>
      </w:r>
    </w:p>
    <w:p w14:paraId="22279D4B" w14:textId="46458E17" w:rsidR="00B3397D" w:rsidRPr="00F15D89" w:rsidRDefault="00B3397D" w:rsidP="00F34258">
      <w:pPr>
        <w:spacing w:line="360" w:lineRule="auto"/>
        <w:rPr>
          <w:rFonts w:asciiTheme="minorHAnsi" w:hAnsiTheme="minorHAnsi" w:cstheme="minorHAnsi"/>
          <w:lang w:val="en-AU"/>
        </w:rPr>
      </w:pPr>
      <w:r w:rsidRPr="00F15D89">
        <w:rPr>
          <w:rFonts w:asciiTheme="minorHAnsi" w:hAnsiTheme="minorHAnsi" w:cstheme="minorHAnsi"/>
          <w:lang w:val="en-AU"/>
        </w:rPr>
        <w:t>To place our east Australian transects in a global context and identify general trends in zooplankton communities on continental shel</w:t>
      </w:r>
      <w:r w:rsidR="00647DD0">
        <w:rPr>
          <w:rFonts w:asciiTheme="minorHAnsi" w:hAnsiTheme="minorHAnsi" w:cstheme="minorHAnsi"/>
          <w:lang w:val="en-AU"/>
        </w:rPr>
        <w:t>ves,</w:t>
      </w:r>
      <w:r w:rsidRPr="00F15D89">
        <w:rPr>
          <w:rFonts w:asciiTheme="minorHAnsi" w:hAnsiTheme="minorHAnsi" w:cstheme="minorHAnsi"/>
          <w:lang w:val="en-AU"/>
        </w:rPr>
        <w:t xml:space="preserve"> we examined previous studies which investigated spatial changes in zooplankton communities over continental shelf regions.</w:t>
      </w:r>
      <w:r w:rsidR="00974A9E" w:rsidRPr="00F15D89">
        <w:rPr>
          <w:rFonts w:asciiTheme="minorHAnsi" w:hAnsiTheme="minorHAnsi" w:cstheme="minorHAnsi"/>
          <w:lang w:val="en-AU"/>
        </w:rPr>
        <w:t xml:space="preserve"> We identified </w:t>
      </w:r>
      <w:r w:rsidR="00974A9E" w:rsidRPr="00F15D89">
        <w:rPr>
          <w:rFonts w:asciiTheme="minorHAnsi" w:hAnsiTheme="minorHAnsi" w:cstheme="minorHAnsi"/>
          <w:highlight w:val="yellow"/>
          <w:lang w:val="en-AU"/>
        </w:rPr>
        <w:t>X studies</w:t>
      </w:r>
      <w:r w:rsidR="00974A9E" w:rsidRPr="00F15D89">
        <w:rPr>
          <w:rFonts w:asciiTheme="minorHAnsi" w:hAnsiTheme="minorHAnsi" w:cstheme="minorHAnsi"/>
          <w:lang w:val="en-AU"/>
        </w:rPr>
        <w:t xml:space="preserve"> which investigated changes in zooplankton communities over continental shelves and if possible from each study we extracted inshore and offshore values for biomass, abundance and the NBSS slope. </w:t>
      </w:r>
      <w:r w:rsidR="00A57D84" w:rsidRPr="00F15D89">
        <w:rPr>
          <w:rFonts w:asciiTheme="minorHAnsi" w:hAnsiTheme="minorHAnsi" w:cstheme="minorHAnsi"/>
          <w:lang w:val="en-AU"/>
        </w:rPr>
        <w:t>From each study we extracted a maximum of one inshore-offshore per 1 latitude of sampling with the data restricted to spring/early summer to reduce seasonal influences as this is when the majority of studies were undertaken.</w:t>
      </w:r>
    </w:p>
    <w:p w14:paraId="20845401" w14:textId="5A7CF8F1" w:rsidR="00A57D84" w:rsidRPr="00F15D89" w:rsidRDefault="00A57D84" w:rsidP="00F34258">
      <w:pPr>
        <w:spacing w:line="360" w:lineRule="auto"/>
        <w:rPr>
          <w:rFonts w:asciiTheme="minorHAnsi" w:hAnsiTheme="minorHAnsi" w:cstheme="minorHAnsi"/>
          <w:color w:val="FF0000"/>
          <w:lang w:val="en-AU"/>
        </w:rPr>
      </w:pPr>
      <w:r w:rsidRPr="00F15D89">
        <w:rPr>
          <w:rFonts w:asciiTheme="minorHAnsi" w:hAnsiTheme="minorHAnsi" w:cstheme="minorHAnsi"/>
          <w:color w:val="FF0000"/>
          <w:lang w:val="en-AU"/>
        </w:rPr>
        <w:t>Specific details on quantifying</w:t>
      </w:r>
      <w:r w:rsidR="00BE00AE" w:rsidRPr="00F15D89">
        <w:rPr>
          <w:rFonts w:asciiTheme="minorHAnsi" w:hAnsiTheme="minorHAnsi" w:cstheme="minorHAnsi"/>
          <w:color w:val="FF0000"/>
          <w:lang w:val="en-AU"/>
        </w:rPr>
        <w:t xml:space="preserve"> needed</w:t>
      </w:r>
    </w:p>
    <w:p w14:paraId="594CD3D1" w14:textId="77777777" w:rsidR="00E10671" w:rsidRDefault="00E10671">
      <w:pPr>
        <w:rPr>
          <w:rFonts w:asciiTheme="minorHAnsi" w:eastAsia="Times New Roman" w:hAnsiTheme="minorHAnsi" w:cstheme="minorHAnsi"/>
          <w:b/>
          <w:bCs/>
          <w:kern w:val="28"/>
          <w:szCs w:val="24"/>
          <w:lang w:val="en-AU"/>
        </w:rPr>
      </w:pPr>
      <w:r>
        <w:rPr>
          <w:rFonts w:asciiTheme="minorHAnsi" w:hAnsiTheme="minorHAnsi" w:cstheme="minorHAnsi"/>
          <w:lang w:val="en-AU"/>
        </w:rPr>
        <w:br w:type="page"/>
      </w:r>
    </w:p>
    <w:p w14:paraId="6EB77176" w14:textId="099CA404" w:rsidR="002F3B11" w:rsidRPr="00F15D89" w:rsidRDefault="00C07196" w:rsidP="00F34258">
      <w:pPr>
        <w:pStyle w:val="Heading-Main"/>
        <w:spacing w:line="360" w:lineRule="auto"/>
        <w:rPr>
          <w:rFonts w:asciiTheme="minorHAnsi" w:hAnsiTheme="minorHAnsi" w:cstheme="minorHAnsi"/>
          <w:lang w:val="en-AU"/>
        </w:rPr>
      </w:pPr>
      <w:r>
        <w:rPr>
          <w:rFonts w:asciiTheme="minorHAnsi" w:hAnsiTheme="minorHAnsi" w:cstheme="minorHAnsi"/>
          <w:lang w:val="en-AU"/>
        </w:rPr>
        <w:lastRenderedPageBreak/>
        <w:t>3</w:t>
      </w:r>
      <w:r w:rsidR="002F3B11" w:rsidRPr="00F15D89">
        <w:rPr>
          <w:rFonts w:asciiTheme="minorHAnsi" w:hAnsiTheme="minorHAnsi" w:cstheme="minorHAnsi"/>
          <w:lang w:val="en-AU"/>
        </w:rPr>
        <w:t xml:space="preserve"> Results</w:t>
      </w:r>
    </w:p>
    <w:p w14:paraId="41056946" w14:textId="05F7D507" w:rsidR="00455559" w:rsidRPr="00C07196" w:rsidRDefault="00C07196" w:rsidP="00F34258">
      <w:pPr>
        <w:pStyle w:val="Heading-Main"/>
        <w:spacing w:line="360" w:lineRule="auto"/>
        <w:rPr>
          <w:rFonts w:asciiTheme="minorHAnsi" w:hAnsiTheme="minorHAnsi" w:cstheme="minorHAnsi"/>
          <w:b w:val="0"/>
          <w:bCs w:val="0"/>
          <w:i/>
          <w:iCs/>
          <w:lang w:val="en-AU"/>
        </w:rPr>
      </w:pPr>
      <w:r>
        <w:rPr>
          <w:rFonts w:asciiTheme="minorHAnsi" w:hAnsiTheme="minorHAnsi" w:cstheme="minorHAnsi"/>
          <w:b w:val="0"/>
          <w:bCs w:val="0"/>
          <w:i/>
          <w:iCs/>
          <w:lang w:val="en-AU"/>
        </w:rPr>
        <w:t>3</w:t>
      </w:r>
      <w:r w:rsidR="00455559" w:rsidRPr="00C07196">
        <w:rPr>
          <w:rFonts w:asciiTheme="minorHAnsi" w:hAnsiTheme="minorHAnsi" w:cstheme="minorHAnsi"/>
          <w:b w:val="0"/>
          <w:bCs w:val="0"/>
          <w:i/>
          <w:iCs/>
          <w:lang w:val="en-AU"/>
        </w:rPr>
        <w:t xml:space="preserve">.1 </w:t>
      </w:r>
      <w:r w:rsidR="002602C5" w:rsidRPr="00C07196">
        <w:rPr>
          <w:rFonts w:asciiTheme="minorHAnsi" w:hAnsiTheme="minorHAnsi" w:cstheme="minorHAnsi"/>
          <w:b w:val="0"/>
          <w:bCs w:val="0"/>
          <w:i/>
          <w:iCs/>
          <w:lang w:val="en-AU"/>
        </w:rPr>
        <w:t>Regional Oceanography</w:t>
      </w:r>
    </w:p>
    <w:p w14:paraId="77BFAF33" w14:textId="3A9D7C5B" w:rsidR="002C212A" w:rsidRPr="00F15D89" w:rsidRDefault="00455559" w:rsidP="009B7711">
      <w:pPr>
        <w:spacing w:line="36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The three northern most sites</w:t>
      </w:r>
      <w:r w:rsidR="00D7296B" w:rsidRPr="00F15D89">
        <w:rPr>
          <w:rFonts w:asciiTheme="minorHAnsi" w:hAnsiTheme="minorHAnsi" w:cstheme="minorHAnsi"/>
          <w:szCs w:val="24"/>
          <w:lang w:val="en-AU"/>
        </w:rPr>
        <w:t xml:space="preserve"> (north of 30°S)</w:t>
      </w:r>
      <w:r w:rsidRPr="00F15D89">
        <w:rPr>
          <w:rFonts w:asciiTheme="minorHAnsi" w:hAnsiTheme="minorHAnsi" w:cstheme="minorHAnsi"/>
          <w:szCs w:val="24"/>
          <w:lang w:val="en-AU"/>
        </w:rPr>
        <w:t xml:space="preserve"> all crossed from cool inshore waters into warm (</w:t>
      </w:r>
      <w:r w:rsidR="003F0C59">
        <w:rPr>
          <w:rFonts w:asciiTheme="minorHAnsi" w:hAnsiTheme="minorHAnsi" w:cstheme="minorHAnsi"/>
          <w:szCs w:val="24"/>
          <w:lang w:val="en-AU"/>
        </w:rPr>
        <w:t>&gt;</w:t>
      </w:r>
      <w:r w:rsidRPr="00F15D89">
        <w:rPr>
          <w:rFonts w:asciiTheme="minorHAnsi" w:hAnsiTheme="minorHAnsi" w:cstheme="minorHAnsi"/>
          <w:szCs w:val="24"/>
          <w:lang w:val="en-AU"/>
        </w:rPr>
        <w:t>21 °C) EAC water</w:t>
      </w:r>
      <w:r w:rsidR="003F0C59">
        <w:rPr>
          <w:rFonts w:asciiTheme="minorHAnsi" w:hAnsiTheme="minorHAnsi" w:cstheme="minorHAnsi"/>
          <w:szCs w:val="24"/>
          <w:lang w:val="en-AU"/>
        </w:rPr>
        <w:t xml:space="preserve"> (Figure 1)</w:t>
      </w:r>
      <w:r w:rsidRPr="00F15D89">
        <w:rPr>
          <w:rFonts w:asciiTheme="minorHAnsi" w:hAnsiTheme="minorHAnsi" w:cstheme="minorHAnsi"/>
          <w:szCs w:val="24"/>
          <w:lang w:val="en-AU"/>
        </w:rPr>
        <w:t xml:space="preserve">. This is contrasted by the </w:t>
      </w:r>
      <w:r w:rsidR="00D7296B" w:rsidRPr="00F15D89">
        <w:rPr>
          <w:rFonts w:asciiTheme="minorHAnsi" w:hAnsiTheme="minorHAnsi" w:cstheme="minorHAnsi"/>
          <w:szCs w:val="24"/>
          <w:lang w:val="en-AU"/>
        </w:rPr>
        <w:t>southern transect (</w:t>
      </w:r>
      <w:r w:rsidRPr="00F15D89">
        <w:rPr>
          <w:rFonts w:asciiTheme="minorHAnsi" w:hAnsiTheme="minorHAnsi" w:cstheme="minorHAnsi"/>
          <w:szCs w:val="24"/>
          <w:lang w:val="en-AU"/>
        </w:rPr>
        <w:t xml:space="preserve">Diamond Head </w:t>
      </w:r>
      <w:r w:rsidR="00D7296B" w:rsidRPr="00F15D89">
        <w:rPr>
          <w:rFonts w:asciiTheme="minorHAnsi" w:hAnsiTheme="minorHAnsi" w:cstheme="minorHAnsi"/>
          <w:szCs w:val="24"/>
          <w:lang w:val="en-AU"/>
        </w:rPr>
        <w:t xml:space="preserve">31.75°S) </w:t>
      </w:r>
      <w:r w:rsidRPr="00F15D89">
        <w:rPr>
          <w:rFonts w:asciiTheme="minorHAnsi" w:hAnsiTheme="minorHAnsi" w:cstheme="minorHAnsi"/>
          <w:szCs w:val="24"/>
          <w:lang w:val="en-AU"/>
        </w:rPr>
        <w:t>transect which was located south of the separation zone in cooler (&lt;19.5 °C) waters and did not cross into EAC waters. All transects showed low chlorophyll levels (&lt;1.4 mg m</w:t>
      </w:r>
      <w:r w:rsidRPr="00F15D89">
        <w:rPr>
          <w:rFonts w:asciiTheme="minorHAnsi" w:hAnsiTheme="minorHAnsi" w:cstheme="minorHAnsi"/>
          <w:szCs w:val="24"/>
          <w:vertAlign w:val="superscript"/>
          <w:lang w:val="en-AU"/>
        </w:rPr>
        <w:t>-3</w:t>
      </w:r>
      <w:r w:rsidRPr="00F15D89">
        <w:rPr>
          <w:rFonts w:asciiTheme="minorHAnsi" w:hAnsiTheme="minorHAnsi" w:cstheme="minorHAnsi"/>
          <w:szCs w:val="24"/>
          <w:lang w:val="en-AU"/>
        </w:rPr>
        <w:t>) which was representative of the previous month of low chlorophyll-a at these locations</w:t>
      </w:r>
      <w:r w:rsidR="00767381" w:rsidRPr="00F15D89">
        <w:rPr>
          <w:rFonts w:asciiTheme="minorHAnsi" w:hAnsiTheme="minorHAnsi" w:cstheme="minorHAnsi"/>
          <w:szCs w:val="24"/>
          <w:lang w:val="en-AU"/>
        </w:rPr>
        <w:t xml:space="preserve"> (</w:t>
      </w:r>
      <w:r w:rsidR="00767381" w:rsidRPr="00E3389B">
        <w:rPr>
          <w:rFonts w:asciiTheme="minorHAnsi" w:hAnsiTheme="minorHAnsi" w:cstheme="minorHAnsi"/>
          <w:szCs w:val="24"/>
          <w:highlight w:val="yellow"/>
          <w:lang w:val="en-AU"/>
        </w:rPr>
        <w:t>Figure S1</w:t>
      </w:r>
      <w:r w:rsidR="00767381" w:rsidRPr="00F15D89">
        <w:rPr>
          <w:rFonts w:asciiTheme="minorHAnsi" w:hAnsiTheme="minorHAnsi" w:cstheme="minorHAnsi"/>
          <w:szCs w:val="24"/>
          <w:lang w:val="en-AU"/>
        </w:rPr>
        <w:t>)</w:t>
      </w:r>
      <w:r w:rsidRPr="00F15D89">
        <w:rPr>
          <w:rFonts w:asciiTheme="minorHAnsi" w:hAnsiTheme="minorHAnsi" w:cstheme="minorHAnsi"/>
          <w:szCs w:val="24"/>
          <w:lang w:val="en-AU"/>
        </w:rPr>
        <w:t xml:space="preserve">. </w:t>
      </w:r>
      <w:commentRangeStart w:id="8"/>
      <w:r w:rsidRPr="00F15D89">
        <w:rPr>
          <w:rFonts w:asciiTheme="minorHAnsi" w:hAnsiTheme="minorHAnsi" w:cstheme="minorHAnsi"/>
          <w:szCs w:val="24"/>
          <w:lang w:val="en-AU"/>
        </w:rPr>
        <w:t>There w</w:t>
      </w:r>
      <w:r w:rsidR="00647DD0">
        <w:rPr>
          <w:rFonts w:asciiTheme="minorHAnsi" w:hAnsiTheme="minorHAnsi" w:cstheme="minorHAnsi"/>
          <w:szCs w:val="24"/>
          <w:lang w:val="en-AU"/>
        </w:rPr>
        <w:t>ere</w:t>
      </w:r>
      <w:r w:rsidRPr="00F15D89">
        <w:rPr>
          <w:rFonts w:asciiTheme="minorHAnsi" w:hAnsiTheme="minorHAnsi" w:cstheme="minorHAnsi"/>
          <w:szCs w:val="24"/>
          <w:lang w:val="en-AU"/>
        </w:rPr>
        <w:t xml:space="preserve"> negligible </w:t>
      </w:r>
      <w:r w:rsidR="00647DD0">
        <w:rPr>
          <w:rFonts w:asciiTheme="minorHAnsi" w:hAnsiTheme="minorHAnsi" w:cstheme="minorHAnsi"/>
          <w:szCs w:val="24"/>
          <w:lang w:val="en-AU"/>
        </w:rPr>
        <w:t xml:space="preserve">effects of </w:t>
      </w:r>
      <w:r w:rsidRPr="00F15D89">
        <w:rPr>
          <w:rFonts w:asciiTheme="minorHAnsi" w:hAnsiTheme="minorHAnsi" w:cstheme="minorHAnsi"/>
          <w:szCs w:val="24"/>
          <w:lang w:val="en-AU"/>
        </w:rPr>
        <w:t xml:space="preserve">wind </w:t>
      </w:r>
      <w:r w:rsidR="00647DD0">
        <w:rPr>
          <w:rFonts w:asciiTheme="minorHAnsi" w:hAnsiTheme="minorHAnsi" w:cstheme="minorHAnsi"/>
          <w:szCs w:val="24"/>
          <w:lang w:val="en-AU"/>
        </w:rPr>
        <w:t xml:space="preserve">on circulation </w:t>
      </w:r>
      <w:r w:rsidRPr="00F15D89">
        <w:rPr>
          <w:rFonts w:asciiTheme="minorHAnsi" w:hAnsiTheme="minorHAnsi" w:cstheme="minorHAnsi"/>
          <w:szCs w:val="24"/>
          <w:lang w:val="en-AU"/>
        </w:rPr>
        <w:t>in the 3 days prior to the transects</w:t>
      </w:r>
      <w:commentRangeEnd w:id="8"/>
      <w:r w:rsidR="00990EAC">
        <w:rPr>
          <w:rStyle w:val="CommentReference"/>
        </w:rPr>
        <w:commentReference w:id="8"/>
      </w:r>
      <w:r w:rsidR="00184DA3">
        <w:rPr>
          <w:rFonts w:asciiTheme="minorHAnsi" w:hAnsiTheme="minorHAnsi" w:cstheme="minorHAnsi"/>
          <w:szCs w:val="24"/>
          <w:lang w:val="en-AU"/>
        </w:rPr>
        <w:t xml:space="preserve"> </w:t>
      </w:r>
      <w:r w:rsidR="00184DA3" w:rsidRPr="00184DA3">
        <w:rPr>
          <w:rFonts w:asciiTheme="minorHAnsi" w:hAnsiTheme="minorHAnsi" w:cstheme="minorHAnsi"/>
          <w:szCs w:val="24"/>
          <w:highlight w:val="yellow"/>
          <w:lang w:val="en-AU"/>
        </w:rPr>
        <w:t>(Figure SX)</w:t>
      </w:r>
      <w:r w:rsidR="00E3389B">
        <w:rPr>
          <w:rFonts w:asciiTheme="minorHAnsi" w:hAnsiTheme="minorHAnsi" w:cstheme="minorHAnsi"/>
          <w:szCs w:val="24"/>
          <w:lang w:val="en-AU"/>
        </w:rPr>
        <w:t xml:space="preserve"> with most of the wind coming from a southerly direction.</w:t>
      </w:r>
    </w:p>
    <w:p w14:paraId="4E0D848B" w14:textId="77A2A867" w:rsidR="002602C5" w:rsidRPr="00F15D89" w:rsidRDefault="002602C5" w:rsidP="002602C5">
      <w:pPr>
        <w:spacing w:line="360" w:lineRule="auto"/>
        <w:rPr>
          <w:rFonts w:asciiTheme="minorHAnsi" w:hAnsiTheme="minorHAnsi" w:cstheme="minorHAnsi"/>
          <w:szCs w:val="24"/>
          <w:lang w:val="en-AU"/>
        </w:rPr>
      </w:pPr>
    </w:p>
    <w:p w14:paraId="36236471" w14:textId="0F408D83" w:rsidR="002602C5" w:rsidRPr="00C07196" w:rsidRDefault="00C07196" w:rsidP="002602C5">
      <w:pPr>
        <w:spacing w:line="360" w:lineRule="auto"/>
        <w:rPr>
          <w:rFonts w:asciiTheme="minorHAnsi" w:hAnsiTheme="minorHAnsi" w:cstheme="minorHAnsi"/>
          <w:i/>
          <w:iCs/>
          <w:szCs w:val="24"/>
          <w:lang w:val="en-AU"/>
        </w:rPr>
      </w:pPr>
      <w:r>
        <w:rPr>
          <w:rFonts w:asciiTheme="minorHAnsi" w:hAnsiTheme="minorHAnsi" w:cstheme="minorHAnsi"/>
          <w:i/>
          <w:iCs/>
          <w:szCs w:val="24"/>
          <w:lang w:val="en-AU"/>
        </w:rPr>
        <w:t>3</w:t>
      </w:r>
      <w:r w:rsidR="002602C5" w:rsidRPr="00C07196">
        <w:rPr>
          <w:rFonts w:asciiTheme="minorHAnsi" w:hAnsiTheme="minorHAnsi" w:cstheme="minorHAnsi"/>
          <w:i/>
          <w:iCs/>
          <w:szCs w:val="24"/>
          <w:lang w:val="en-AU"/>
        </w:rPr>
        <w:t>.2 Cape Byron (28.6°S)</w:t>
      </w:r>
    </w:p>
    <w:p w14:paraId="787E7599" w14:textId="24759821" w:rsidR="002C212A" w:rsidRPr="00F15D89" w:rsidRDefault="00455559" w:rsidP="00455559">
      <w:pPr>
        <w:spacing w:line="36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The northernmost transect at Cape Byron (</w:t>
      </w:r>
      <w:r w:rsidR="009B7711" w:rsidRPr="00F15D89">
        <w:rPr>
          <w:rFonts w:asciiTheme="minorHAnsi" w:hAnsiTheme="minorHAnsi" w:cstheme="minorHAnsi"/>
          <w:szCs w:val="24"/>
          <w:lang w:val="en-AU"/>
        </w:rPr>
        <w:t>28.6°</w:t>
      </w:r>
      <w:r w:rsidRPr="00F15D89">
        <w:rPr>
          <w:rFonts w:asciiTheme="minorHAnsi" w:hAnsiTheme="minorHAnsi" w:cstheme="minorHAnsi"/>
          <w:szCs w:val="24"/>
          <w:lang w:val="en-AU"/>
        </w:rPr>
        <w:t>S)</w:t>
      </w:r>
      <w:r w:rsidR="002C212A" w:rsidRPr="00F15D89">
        <w:rPr>
          <w:rFonts w:asciiTheme="minorHAnsi" w:hAnsiTheme="minorHAnsi" w:cstheme="minorHAnsi"/>
          <w:szCs w:val="24"/>
          <w:lang w:val="en-AU"/>
        </w:rPr>
        <w:t xml:space="preserve"> was dominated by the EAC which had a strong </w:t>
      </w:r>
      <w:r w:rsidR="00906D99">
        <w:rPr>
          <w:rFonts w:asciiTheme="minorHAnsi" w:hAnsiTheme="minorHAnsi" w:cstheme="minorHAnsi"/>
          <w:szCs w:val="24"/>
          <w:lang w:val="en-AU"/>
        </w:rPr>
        <w:t>along</w:t>
      </w:r>
      <w:r w:rsidR="00585981">
        <w:rPr>
          <w:rFonts w:asciiTheme="minorHAnsi" w:hAnsiTheme="minorHAnsi" w:cstheme="minorHAnsi"/>
          <w:szCs w:val="24"/>
          <w:lang w:val="en-AU"/>
        </w:rPr>
        <w:t>shore</w:t>
      </w:r>
      <w:r w:rsidR="002C212A" w:rsidRPr="00F15D89">
        <w:rPr>
          <w:rFonts w:asciiTheme="minorHAnsi" w:hAnsiTheme="minorHAnsi" w:cstheme="minorHAnsi"/>
          <w:szCs w:val="24"/>
          <w:lang w:val="en-AU"/>
        </w:rPr>
        <w:t xml:space="preserve"> flow (1.50 m s</w:t>
      </w:r>
      <w:r w:rsidR="002C212A" w:rsidRPr="00F15D89">
        <w:rPr>
          <w:rFonts w:asciiTheme="minorHAnsi" w:hAnsiTheme="minorHAnsi" w:cstheme="minorHAnsi"/>
          <w:szCs w:val="24"/>
          <w:vertAlign w:val="superscript"/>
          <w:lang w:val="en-AU"/>
        </w:rPr>
        <w:t>-1</w:t>
      </w:r>
      <w:r w:rsidR="002C212A" w:rsidRPr="00F15D89">
        <w:rPr>
          <w:rFonts w:asciiTheme="minorHAnsi" w:hAnsiTheme="minorHAnsi" w:cstheme="minorHAnsi"/>
          <w:szCs w:val="24"/>
          <w:lang w:val="en-AU"/>
        </w:rPr>
        <w:t>) centred over the 200 m isobath (27.6 km offshore)</w:t>
      </w:r>
      <w:r w:rsidR="00A34360">
        <w:rPr>
          <w:rFonts w:asciiTheme="minorHAnsi" w:hAnsiTheme="minorHAnsi" w:cstheme="minorHAnsi"/>
          <w:szCs w:val="24"/>
          <w:lang w:val="en-AU"/>
        </w:rPr>
        <w:t>.</w:t>
      </w:r>
      <w:r w:rsidRPr="00F15D89">
        <w:rPr>
          <w:rFonts w:asciiTheme="minorHAnsi" w:hAnsiTheme="minorHAnsi" w:cstheme="minorHAnsi"/>
          <w:szCs w:val="24"/>
          <w:lang w:val="en-AU"/>
        </w:rPr>
        <w:t xml:space="preserve"> </w:t>
      </w:r>
      <w:r w:rsidR="003B01EB">
        <w:rPr>
          <w:rFonts w:asciiTheme="minorHAnsi" w:hAnsiTheme="minorHAnsi" w:cstheme="minorHAnsi"/>
          <w:szCs w:val="24"/>
          <w:lang w:val="en-AU"/>
        </w:rPr>
        <w:t>M</w:t>
      </w:r>
      <w:r w:rsidRPr="00F15D89">
        <w:rPr>
          <w:rFonts w:asciiTheme="minorHAnsi" w:hAnsiTheme="minorHAnsi" w:cstheme="minorHAnsi"/>
          <w:szCs w:val="24"/>
          <w:lang w:val="en-AU"/>
        </w:rPr>
        <w:t xml:space="preserve">ost of the continental shelf </w:t>
      </w:r>
      <w:r w:rsidR="00990EAC">
        <w:rPr>
          <w:rFonts w:asciiTheme="minorHAnsi" w:hAnsiTheme="minorHAnsi" w:cstheme="minorHAnsi"/>
          <w:szCs w:val="24"/>
          <w:lang w:val="en-AU"/>
        </w:rPr>
        <w:t>was</w:t>
      </w:r>
      <w:r w:rsidRPr="00F15D89">
        <w:rPr>
          <w:rFonts w:asciiTheme="minorHAnsi" w:hAnsiTheme="minorHAnsi" w:cstheme="minorHAnsi"/>
          <w:szCs w:val="24"/>
          <w:lang w:val="en-AU"/>
        </w:rPr>
        <w:t xml:space="preserve"> flooded by warm EAC water</w:t>
      </w:r>
      <w:r w:rsidR="003B1584" w:rsidRPr="00F15D89">
        <w:rPr>
          <w:rFonts w:asciiTheme="minorHAnsi" w:hAnsiTheme="minorHAnsi" w:cstheme="minorHAnsi"/>
          <w:szCs w:val="24"/>
          <w:lang w:val="en-AU"/>
        </w:rPr>
        <w:t xml:space="preserve"> (Figure 2)</w:t>
      </w:r>
      <w:r w:rsidR="002C212A" w:rsidRPr="00F15D89">
        <w:rPr>
          <w:rFonts w:asciiTheme="minorHAnsi" w:hAnsiTheme="minorHAnsi" w:cstheme="minorHAnsi"/>
          <w:szCs w:val="24"/>
          <w:lang w:val="en-AU"/>
        </w:rPr>
        <w:t xml:space="preserve">. </w:t>
      </w:r>
      <w:r w:rsidR="005C282A">
        <w:rPr>
          <w:rFonts w:asciiTheme="minorHAnsi" w:hAnsiTheme="minorHAnsi" w:cstheme="minorHAnsi"/>
          <w:szCs w:val="24"/>
          <w:lang w:val="en-AU"/>
        </w:rPr>
        <w:t xml:space="preserve">The shipboard ADCP </w:t>
      </w:r>
      <w:r w:rsidR="002C212A" w:rsidRPr="00F15D89">
        <w:rPr>
          <w:rFonts w:asciiTheme="minorHAnsi" w:hAnsiTheme="minorHAnsi" w:cstheme="minorHAnsi"/>
          <w:szCs w:val="24"/>
          <w:lang w:val="en-AU"/>
        </w:rPr>
        <w:t xml:space="preserve">showed slight onshore movement </w:t>
      </w:r>
      <w:r w:rsidR="005C282A">
        <w:rPr>
          <w:rFonts w:asciiTheme="minorHAnsi" w:hAnsiTheme="minorHAnsi" w:cstheme="minorHAnsi"/>
          <w:szCs w:val="24"/>
          <w:lang w:val="en-AU"/>
        </w:rPr>
        <w:t xml:space="preserve">of the EAC </w:t>
      </w:r>
      <w:r w:rsidR="002C212A" w:rsidRPr="00F15D89">
        <w:rPr>
          <w:rFonts w:asciiTheme="minorHAnsi" w:hAnsiTheme="minorHAnsi" w:cstheme="minorHAnsi"/>
          <w:szCs w:val="24"/>
          <w:lang w:val="en-AU"/>
        </w:rPr>
        <w:t>which increased offshore and with depth</w:t>
      </w:r>
      <w:r w:rsidR="00A92212">
        <w:rPr>
          <w:rFonts w:asciiTheme="minorHAnsi" w:hAnsiTheme="minorHAnsi" w:cstheme="minorHAnsi"/>
          <w:szCs w:val="24"/>
          <w:lang w:val="en-AU"/>
        </w:rPr>
        <w:t xml:space="preserve">, peaking between 100 and 200m depth </w:t>
      </w:r>
      <w:r w:rsidR="002C212A" w:rsidRPr="00F15D89">
        <w:rPr>
          <w:rFonts w:asciiTheme="minorHAnsi" w:hAnsiTheme="minorHAnsi" w:cstheme="minorHAnsi"/>
          <w:szCs w:val="24"/>
          <w:lang w:val="en-AU"/>
        </w:rPr>
        <w:t>(up to 0.26 m s</w:t>
      </w:r>
      <w:r w:rsidR="002C212A" w:rsidRPr="00F15D89">
        <w:rPr>
          <w:rFonts w:asciiTheme="minorHAnsi" w:hAnsiTheme="minorHAnsi" w:cstheme="minorHAnsi"/>
          <w:szCs w:val="24"/>
          <w:vertAlign w:val="superscript"/>
          <w:lang w:val="en-AU"/>
        </w:rPr>
        <w:t>-1</w:t>
      </w:r>
      <w:r w:rsidR="00446080">
        <w:rPr>
          <w:rFonts w:asciiTheme="minorHAnsi" w:hAnsiTheme="minorHAnsi" w:cstheme="minorHAnsi"/>
          <w:szCs w:val="24"/>
          <w:lang w:val="en-AU"/>
        </w:rPr>
        <w:t xml:space="preserve">, </w:t>
      </w:r>
      <w:r w:rsidR="00446080" w:rsidRPr="00446080">
        <w:rPr>
          <w:rFonts w:asciiTheme="minorHAnsi" w:hAnsiTheme="minorHAnsi" w:cstheme="minorHAnsi"/>
          <w:szCs w:val="24"/>
          <w:highlight w:val="yellow"/>
          <w:lang w:val="en-AU"/>
        </w:rPr>
        <w:t>Figure SX</w:t>
      </w:r>
      <w:r w:rsidR="002C212A" w:rsidRPr="00F15D89">
        <w:rPr>
          <w:rFonts w:asciiTheme="minorHAnsi" w:hAnsiTheme="minorHAnsi" w:cstheme="minorHAnsi"/>
          <w:szCs w:val="24"/>
          <w:lang w:val="en-AU"/>
        </w:rPr>
        <w:t>).</w:t>
      </w:r>
      <w:r w:rsidR="000C11C9" w:rsidRPr="00F15D89">
        <w:rPr>
          <w:rFonts w:asciiTheme="minorHAnsi" w:hAnsiTheme="minorHAnsi" w:cstheme="minorHAnsi"/>
          <w:szCs w:val="24"/>
          <w:lang w:val="en-AU"/>
        </w:rPr>
        <w:t xml:space="preserve"> </w:t>
      </w:r>
      <w:r w:rsidR="002C212A" w:rsidRPr="00F15D89">
        <w:rPr>
          <w:rFonts w:asciiTheme="minorHAnsi" w:hAnsiTheme="minorHAnsi" w:cstheme="minorHAnsi"/>
          <w:szCs w:val="24"/>
          <w:lang w:val="en-AU"/>
        </w:rPr>
        <w:t>The</w:t>
      </w:r>
      <w:r w:rsidR="009C1BC0" w:rsidRPr="00F15D89">
        <w:rPr>
          <w:rFonts w:asciiTheme="minorHAnsi" w:hAnsiTheme="minorHAnsi" w:cstheme="minorHAnsi"/>
          <w:szCs w:val="24"/>
          <w:lang w:val="en-AU"/>
        </w:rPr>
        <w:t xml:space="preserve"> strong EAC flow resulted in </w:t>
      </w:r>
      <w:r w:rsidR="002C212A" w:rsidRPr="00F15D89">
        <w:rPr>
          <w:rFonts w:asciiTheme="minorHAnsi" w:hAnsiTheme="minorHAnsi" w:cstheme="minorHAnsi"/>
          <w:szCs w:val="24"/>
          <w:lang w:val="en-AU"/>
        </w:rPr>
        <w:t>strong current</w:t>
      </w:r>
      <w:r w:rsidR="00A34360">
        <w:rPr>
          <w:rFonts w:asciiTheme="minorHAnsi" w:hAnsiTheme="minorHAnsi" w:cstheme="minorHAnsi"/>
          <w:szCs w:val="24"/>
          <w:lang w:val="en-AU"/>
        </w:rPr>
        <w:t>-</w:t>
      </w:r>
      <w:r w:rsidR="002C212A" w:rsidRPr="00F15D89">
        <w:rPr>
          <w:rFonts w:asciiTheme="minorHAnsi" w:hAnsiTheme="minorHAnsi" w:cstheme="minorHAnsi"/>
          <w:szCs w:val="24"/>
          <w:lang w:val="en-AU"/>
        </w:rPr>
        <w:t>driven uplift of the isotherms inshore of the EAC with the 21 °C isotherm rising to the surface from 70 m depth over 5 km and the 20 °C isotherm rising to the surface from 100</w:t>
      </w:r>
      <w:r w:rsidR="00A34360">
        <w:rPr>
          <w:rFonts w:asciiTheme="minorHAnsi" w:hAnsiTheme="minorHAnsi" w:cstheme="minorHAnsi"/>
          <w:szCs w:val="24"/>
          <w:lang w:val="en-AU"/>
        </w:rPr>
        <w:t xml:space="preserve"> </w:t>
      </w:r>
      <w:r w:rsidR="002C212A" w:rsidRPr="00F15D89">
        <w:rPr>
          <w:rFonts w:asciiTheme="minorHAnsi" w:hAnsiTheme="minorHAnsi" w:cstheme="minorHAnsi"/>
          <w:szCs w:val="24"/>
          <w:lang w:val="en-AU"/>
        </w:rPr>
        <w:t>m depth over 15 km.</w:t>
      </w:r>
    </w:p>
    <w:p w14:paraId="7626E906" w14:textId="3C53C2DD" w:rsidR="002602C5" w:rsidRPr="00F15D89" w:rsidRDefault="003B01EB" w:rsidP="00455559">
      <w:pPr>
        <w:spacing w:line="360" w:lineRule="auto"/>
        <w:ind w:firstLine="720"/>
        <w:rPr>
          <w:rFonts w:asciiTheme="minorHAnsi" w:hAnsiTheme="minorHAnsi" w:cstheme="minorHAnsi"/>
          <w:szCs w:val="24"/>
          <w:lang w:val="en-AU"/>
        </w:rPr>
      </w:pPr>
      <w:r>
        <w:rPr>
          <w:rFonts w:asciiTheme="minorHAnsi" w:hAnsiTheme="minorHAnsi" w:cstheme="minorHAnsi"/>
          <w:szCs w:val="24"/>
          <w:lang w:val="en-AU"/>
        </w:rPr>
        <w:t>A</w:t>
      </w:r>
      <w:r w:rsidR="002602C5" w:rsidRPr="00F15D89">
        <w:rPr>
          <w:rFonts w:asciiTheme="minorHAnsi" w:hAnsiTheme="minorHAnsi" w:cstheme="minorHAnsi"/>
          <w:szCs w:val="24"/>
          <w:lang w:val="en-AU"/>
        </w:rPr>
        <w:t xml:space="preserve"> decline in zooplankton biomass was observed from both inshore to offshore and from the surface to depth with the highest biomass (</w:t>
      </w:r>
      <w:r w:rsidR="00077949" w:rsidRPr="00F15D89">
        <w:rPr>
          <w:rFonts w:asciiTheme="minorHAnsi" w:hAnsiTheme="minorHAnsi" w:cstheme="minorHAnsi"/>
          <w:szCs w:val="24"/>
          <w:lang w:val="en-AU"/>
        </w:rPr>
        <w:t>~750</w:t>
      </w:r>
      <w:r w:rsidR="00135CD1" w:rsidRPr="00F15D89">
        <w:rPr>
          <w:rFonts w:asciiTheme="minorHAnsi" w:hAnsiTheme="minorHAnsi" w:cstheme="minorHAnsi"/>
          <w:szCs w:val="24"/>
          <w:lang w:val="en-AU"/>
        </w:rPr>
        <w:t xml:space="preserve"> </w:t>
      </w:r>
      <w:r w:rsidR="002602C5" w:rsidRPr="00F15D89">
        <w:rPr>
          <w:rFonts w:asciiTheme="minorHAnsi" w:hAnsiTheme="minorHAnsi" w:cstheme="minorHAnsi"/>
          <w:szCs w:val="24"/>
          <w:lang w:val="en-AU"/>
        </w:rPr>
        <w:t>mg m</w:t>
      </w:r>
      <w:r w:rsidR="002602C5" w:rsidRPr="00F15D89">
        <w:rPr>
          <w:rFonts w:asciiTheme="minorHAnsi" w:hAnsiTheme="minorHAnsi" w:cstheme="minorHAnsi"/>
          <w:szCs w:val="24"/>
          <w:vertAlign w:val="superscript"/>
          <w:lang w:val="en-AU"/>
        </w:rPr>
        <w:t>-3</w:t>
      </w:r>
      <w:r w:rsidR="002602C5" w:rsidRPr="00F15D89">
        <w:rPr>
          <w:rFonts w:asciiTheme="minorHAnsi" w:hAnsiTheme="minorHAnsi" w:cstheme="minorHAnsi"/>
          <w:szCs w:val="24"/>
          <w:lang w:val="en-AU"/>
        </w:rPr>
        <w:t>) observed at the surface ~20</w:t>
      </w:r>
      <w:r w:rsidR="00A34360">
        <w:rPr>
          <w:rFonts w:asciiTheme="minorHAnsi" w:hAnsiTheme="minorHAnsi" w:cstheme="minorHAnsi"/>
          <w:szCs w:val="24"/>
          <w:lang w:val="en-AU"/>
        </w:rPr>
        <w:t xml:space="preserve"> </w:t>
      </w:r>
      <w:r w:rsidR="002602C5" w:rsidRPr="00F15D89">
        <w:rPr>
          <w:rFonts w:asciiTheme="minorHAnsi" w:hAnsiTheme="minorHAnsi" w:cstheme="minorHAnsi"/>
          <w:szCs w:val="24"/>
          <w:lang w:val="en-AU"/>
        </w:rPr>
        <w:t>km from the coastline, just inshore of the 21</w:t>
      </w:r>
      <w:r w:rsidR="00E3355F">
        <w:rPr>
          <w:rFonts w:asciiTheme="minorHAnsi" w:hAnsiTheme="minorHAnsi" w:cstheme="minorHAnsi"/>
          <w:szCs w:val="24"/>
          <w:lang w:val="en-AU"/>
        </w:rPr>
        <w:t xml:space="preserve"> </w:t>
      </w:r>
      <w:r w:rsidR="002602C5" w:rsidRPr="00F15D89">
        <w:rPr>
          <w:rFonts w:asciiTheme="minorHAnsi" w:hAnsiTheme="minorHAnsi" w:cstheme="minorHAnsi"/>
          <w:szCs w:val="24"/>
          <w:lang w:val="en-AU"/>
        </w:rPr>
        <w:t>°C isotherm. This 21</w:t>
      </w:r>
      <w:r w:rsidR="00E3355F">
        <w:rPr>
          <w:rFonts w:asciiTheme="minorHAnsi" w:hAnsiTheme="minorHAnsi" w:cstheme="minorHAnsi"/>
          <w:szCs w:val="24"/>
          <w:lang w:val="en-AU"/>
        </w:rPr>
        <w:t xml:space="preserve"> </w:t>
      </w:r>
      <w:r w:rsidR="00A34360" w:rsidRPr="00A34360">
        <w:rPr>
          <w:rFonts w:asciiTheme="minorHAnsi" w:hAnsiTheme="minorHAnsi" w:cstheme="minorHAnsi"/>
          <w:szCs w:val="24"/>
          <w:lang w:val="en-AU"/>
        </w:rPr>
        <w:t>°</w:t>
      </w:r>
      <w:r w:rsidR="002602C5" w:rsidRPr="00F15D89">
        <w:rPr>
          <w:rFonts w:asciiTheme="minorHAnsi" w:hAnsiTheme="minorHAnsi" w:cstheme="minorHAnsi"/>
          <w:szCs w:val="24"/>
          <w:lang w:val="en-AU"/>
        </w:rPr>
        <w:t xml:space="preserve">C isotherm appears to be a strong </w:t>
      </w:r>
      <w:r w:rsidR="00471343" w:rsidRPr="00F15D89">
        <w:rPr>
          <w:rFonts w:asciiTheme="minorHAnsi" w:hAnsiTheme="minorHAnsi" w:cstheme="minorHAnsi"/>
          <w:szCs w:val="24"/>
          <w:lang w:val="en-AU"/>
        </w:rPr>
        <w:t>delineator</w:t>
      </w:r>
      <w:r w:rsidR="002602C5" w:rsidRPr="00F15D89">
        <w:rPr>
          <w:rFonts w:asciiTheme="minorHAnsi" w:hAnsiTheme="minorHAnsi" w:cstheme="minorHAnsi"/>
          <w:szCs w:val="24"/>
          <w:lang w:val="en-AU"/>
        </w:rPr>
        <w:t xml:space="preserve"> of both zooplankton biomass and the </w:t>
      </w:r>
      <w:r w:rsidR="00E3389B">
        <w:rPr>
          <w:rFonts w:asciiTheme="minorHAnsi" w:hAnsiTheme="minorHAnsi" w:cstheme="minorHAnsi"/>
          <w:szCs w:val="24"/>
          <w:lang w:val="en-AU"/>
        </w:rPr>
        <w:t>size distribution of the zooplankton community</w:t>
      </w:r>
      <w:r w:rsidR="002602C5" w:rsidRPr="00F15D89">
        <w:rPr>
          <w:rFonts w:asciiTheme="minorHAnsi" w:hAnsiTheme="minorHAnsi" w:cstheme="minorHAnsi"/>
          <w:szCs w:val="24"/>
          <w:lang w:val="en-AU"/>
        </w:rPr>
        <w:t xml:space="preserve">. </w:t>
      </w:r>
      <w:r w:rsidR="00471343" w:rsidRPr="00F15D89">
        <w:rPr>
          <w:rFonts w:asciiTheme="minorHAnsi" w:hAnsiTheme="minorHAnsi" w:cstheme="minorHAnsi"/>
          <w:szCs w:val="24"/>
          <w:lang w:val="en-AU"/>
        </w:rPr>
        <w:t>The</w:t>
      </w:r>
      <w:r w:rsidR="00F17EEB" w:rsidRPr="00F15D89">
        <w:rPr>
          <w:rFonts w:asciiTheme="minorHAnsi" w:hAnsiTheme="minorHAnsi" w:cstheme="minorHAnsi"/>
          <w:szCs w:val="24"/>
          <w:lang w:val="en-AU"/>
        </w:rPr>
        <w:t xml:space="preserve"> EAC</w:t>
      </w:r>
      <w:r w:rsidR="002602C5" w:rsidRPr="00F15D89">
        <w:rPr>
          <w:rFonts w:asciiTheme="minorHAnsi" w:hAnsiTheme="minorHAnsi" w:cstheme="minorHAnsi"/>
          <w:szCs w:val="24"/>
          <w:lang w:val="en-AU"/>
        </w:rPr>
        <w:t xml:space="preserve"> waters</w:t>
      </w:r>
      <w:r w:rsidR="003A6543">
        <w:rPr>
          <w:rFonts w:asciiTheme="minorHAnsi" w:hAnsiTheme="minorHAnsi" w:cstheme="minorHAnsi"/>
          <w:szCs w:val="24"/>
          <w:lang w:val="en-AU"/>
        </w:rPr>
        <w:t>,</w:t>
      </w:r>
      <w:r w:rsidR="002602C5" w:rsidRPr="00F15D89">
        <w:rPr>
          <w:rFonts w:asciiTheme="minorHAnsi" w:hAnsiTheme="minorHAnsi" w:cstheme="minorHAnsi"/>
          <w:szCs w:val="24"/>
          <w:lang w:val="en-AU"/>
        </w:rPr>
        <w:t xml:space="preserve"> warmer than 21</w:t>
      </w:r>
      <w:r w:rsidR="00F17EEB" w:rsidRPr="00F15D89">
        <w:rPr>
          <w:rFonts w:asciiTheme="minorHAnsi" w:hAnsiTheme="minorHAnsi" w:cstheme="minorHAnsi"/>
          <w:szCs w:val="24"/>
          <w:lang w:val="en-AU"/>
        </w:rPr>
        <w:t>°</w:t>
      </w:r>
      <w:r w:rsidR="002602C5" w:rsidRPr="00F15D89">
        <w:rPr>
          <w:rFonts w:asciiTheme="minorHAnsi" w:hAnsiTheme="minorHAnsi" w:cstheme="minorHAnsi"/>
          <w:szCs w:val="24"/>
          <w:lang w:val="en-AU"/>
        </w:rPr>
        <w:t>C</w:t>
      </w:r>
      <w:r w:rsidR="00471343" w:rsidRPr="00F15D89">
        <w:rPr>
          <w:rFonts w:asciiTheme="minorHAnsi" w:hAnsiTheme="minorHAnsi" w:cstheme="minorHAnsi"/>
          <w:szCs w:val="24"/>
          <w:lang w:val="en-AU"/>
        </w:rPr>
        <w:t xml:space="preserve"> </w:t>
      </w:r>
      <w:r w:rsidR="003A6543">
        <w:rPr>
          <w:rFonts w:asciiTheme="minorHAnsi" w:hAnsiTheme="minorHAnsi" w:cstheme="minorHAnsi"/>
          <w:szCs w:val="24"/>
          <w:lang w:val="en-AU"/>
        </w:rPr>
        <w:t>and &gt; 1.2 m s</w:t>
      </w:r>
      <w:r w:rsidR="003A6543">
        <w:rPr>
          <w:rFonts w:asciiTheme="minorHAnsi" w:hAnsiTheme="minorHAnsi" w:cstheme="minorHAnsi"/>
          <w:szCs w:val="24"/>
          <w:vertAlign w:val="superscript"/>
          <w:lang w:val="en-AU"/>
        </w:rPr>
        <w:t xml:space="preserve">-1 </w:t>
      </w:r>
      <w:r w:rsidR="003A6543">
        <w:rPr>
          <w:rFonts w:asciiTheme="minorHAnsi" w:hAnsiTheme="minorHAnsi" w:cstheme="minorHAnsi"/>
          <w:szCs w:val="24"/>
          <w:lang w:val="en-AU"/>
        </w:rPr>
        <w:t xml:space="preserve">southward velocity, </w:t>
      </w:r>
      <w:r w:rsidR="00471343" w:rsidRPr="00F15D89">
        <w:rPr>
          <w:rFonts w:asciiTheme="minorHAnsi" w:hAnsiTheme="minorHAnsi" w:cstheme="minorHAnsi"/>
          <w:szCs w:val="24"/>
          <w:lang w:val="en-AU"/>
        </w:rPr>
        <w:t>were characterised by</w:t>
      </w:r>
      <w:r w:rsidR="002602C5" w:rsidRPr="00F15D89">
        <w:rPr>
          <w:rFonts w:asciiTheme="minorHAnsi" w:hAnsiTheme="minorHAnsi" w:cstheme="minorHAnsi"/>
          <w:szCs w:val="24"/>
          <w:lang w:val="en-AU"/>
        </w:rPr>
        <w:t xml:space="preserve"> low zooplankton biomass</w:t>
      </w:r>
      <w:r w:rsidR="00471343" w:rsidRPr="00F15D89">
        <w:rPr>
          <w:rFonts w:asciiTheme="minorHAnsi" w:hAnsiTheme="minorHAnsi" w:cstheme="minorHAnsi"/>
          <w:szCs w:val="24"/>
          <w:lang w:val="en-AU"/>
        </w:rPr>
        <w:t xml:space="preserve"> with a </w:t>
      </w:r>
      <w:r w:rsidR="00C10581">
        <w:rPr>
          <w:rFonts w:asciiTheme="minorHAnsi" w:hAnsiTheme="minorHAnsi" w:cstheme="minorHAnsi"/>
          <w:szCs w:val="24"/>
          <w:lang w:val="en-AU"/>
        </w:rPr>
        <w:t>GMS</w:t>
      </w:r>
      <w:r w:rsidR="00471343" w:rsidRPr="00F15D89">
        <w:rPr>
          <w:rFonts w:asciiTheme="minorHAnsi" w:hAnsiTheme="minorHAnsi" w:cstheme="minorHAnsi"/>
          <w:szCs w:val="24"/>
          <w:lang w:val="en-AU"/>
        </w:rPr>
        <w:t xml:space="preserve"> of </w:t>
      </w:r>
      <w:r w:rsidR="00C10581">
        <w:rPr>
          <w:rFonts w:asciiTheme="minorHAnsi" w:hAnsiTheme="minorHAnsi" w:cstheme="minorHAnsi"/>
          <w:szCs w:val="24"/>
          <w:lang w:val="en-AU"/>
        </w:rPr>
        <w:t>≈</w:t>
      </w:r>
      <w:r w:rsidR="00471343" w:rsidRPr="00F15D89">
        <w:rPr>
          <w:rFonts w:asciiTheme="minorHAnsi" w:hAnsiTheme="minorHAnsi" w:cstheme="minorHAnsi"/>
          <w:szCs w:val="24"/>
          <w:lang w:val="en-AU"/>
        </w:rPr>
        <w:t>450</w:t>
      </w:r>
      <w:r w:rsidR="00A34360">
        <w:rPr>
          <w:rFonts w:asciiTheme="minorHAnsi" w:hAnsiTheme="minorHAnsi" w:cstheme="minorHAnsi"/>
          <w:szCs w:val="24"/>
          <w:lang w:val="en-AU"/>
        </w:rPr>
        <w:t xml:space="preserve"> </w:t>
      </w:r>
      <w:r w:rsidR="00471343" w:rsidRPr="00F15D89">
        <w:rPr>
          <w:rFonts w:asciiTheme="minorHAnsi" w:hAnsiTheme="minorHAnsi" w:cstheme="minorHAnsi"/>
          <w:szCs w:val="24"/>
          <w:lang w:val="en-AU"/>
        </w:rPr>
        <w:t>µm</w:t>
      </w:r>
      <w:r w:rsidR="00C10581">
        <w:rPr>
          <w:rFonts w:asciiTheme="minorHAnsi" w:hAnsiTheme="minorHAnsi" w:cstheme="minorHAnsi"/>
          <w:szCs w:val="24"/>
          <w:lang w:val="en-AU"/>
        </w:rPr>
        <w:t xml:space="preserve"> ESD</w:t>
      </w:r>
      <w:r w:rsidR="002602C5" w:rsidRPr="00F15D89">
        <w:rPr>
          <w:rFonts w:asciiTheme="minorHAnsi" w:hAnsiTheme="minorHAnsi" w:cstheme="minorHAnsi"/>
          <w:szCs w:val="24"/>
          <w:lang w:val="en-AU"/>
        </w:rPr>
        <w:t xml:space="preserve"> with </w:t>
      </w:r>
      <w:r w:rsidR="00E3389B">
        <w:rPr>
          <w:rFonts w:asciiTheme="minorHAnsi" w:hAnsiTheme="minorHAnsi" w:cstheme="minorHAnsi"/>
          <w:szCs w:val="24"/>
          <w:lang w:val="en-AU"/>
        </w:rPr>
        <w:t xml:space="preserve">pareto </w:t>
      </w:r>
      <w:r w:rsidR="00E3389B">
        <w:rPr>
          <w:rFonts w:asciiTheme="minorHAnsi" w:hAnsiTheme="minorHAnsi" w:cstheme="minorHAnsi"/>
          <w:i/>
          <w:iCs/>
          <w:szCs w:val="24"/>
          <w:lang w:val="en-AU"/>
        </w:rPr>
        <w:t>c</w:t>
      </w:r>
      <w:r w:rsidR="00E3389B">
        <w:rPr>
          <w:rFonts w:asciiTheme="minorHAnsi" w:hAnsiTheme="minorHAnsi" w:cstheme="minorHAnsi"/>
          <w:szCs w:val="24"/>
          <w:lang w:val="en-AU"/>
        </w:rPr>
        <w:t xml:space="preserve"> shape parameter estimate (≈NBSS slope) of</w:t>
      </w:r>
      <w:r w:rsidR="00471343" w:rsidRPr="00F15D89">
        <w:rPr>
          <w:rFonts w:asciiTheme="minorHAnsi" w:hAnsiTheme="minorHAnsi" w:cstheme="minorHAnsi"/>
          <w:szCs w:val="24"/>
          <w:lang w:val="en-AU"/>
        </w:rPr>
        <w:t xml:space="preserve"> between -1 and -1.3. The cooler water immediately inshore of the 21</w:t>
      </w:r>
      <w:r w:rsidR="00F17EEB" w:rsidRPr="00F15D89">
        <w:rPr>
          <w:rFonts w:asciiTheme="minorHAnsi" w:hAnsiTheme="minorHAnsi" w:cstheme="minorHAnsi"/>
          <w:szCs w:val="24"/>
          <w:lang w:val="en-AU"/>
        </w:rPr>
        <w:t>°</w:t>
      </w:r>
      <w:r w:rsidR="00471343" w:rsidRPr="00F15D89">
        <w:rPr>
          <w:rFonts w:asciiTheme="minorHAnsi" w:hAnsiTheme="minorHAnsi" w:cstheme="minorHAnsi"/>
          <w:szCs w:val="24"/>
          <w:lang w:val="en-AU"/>
        </w:rPr>
        <w:t xml:space="preserve">C isotherm had a high zooplankton biomass, </w:t>
      </w:r>
      <w:r w:rsidR="00471343" w:rsidRPr="00E3389B">
        <w:rPr>
          <w:rFonts w:asciiTheme="minorHAnsi" w:hAnsiTheme="minorHAnsi" w:cstheme="minorHAnsi"/>
          <w:szCs w:val="24"/>
          <w:lang w:val="en-AU"/>
        </w:rPr>
        <w:t xml:space="preserve">shallower </w:t>
      </w:r>
      <w:r w:rsidR="00E3389B" w:rsidRPr="00E3389B">
        <w:rPr>
          <w:rFonts w:asciiTheme="minorHAnsi" w:hAnsiTheme="minorHAnsi" w:cstheme="minorHAnsi"/>
          <w:i/>
          <w:iCs/>
          <w:szCs w:val="24"/>
          <w:lang w:val="en-AU"/>
        </w:rPr>
        <w:t>c</w:t>
      </w:r>
      <w:r w:rsidR="00E3389B" w:rsidRPr="00E3389B">
        <w:rPr>
          <w:rFonts w:asciiTheme="minorHAnsi" w:hAnsiTheme="minorHAnsi" w:cstheme="minorHAnsi"/>
          <w:szCs w:val="24"/>
          <w:lang w:val="en-AU"/>
        </w:rPr>
        <w:t xml:space="preserve"> </w:t>
      </w:r>
      <w:r w:rsidR="00471343" w:rsidRPr="00E3389B">
        <w:rPr>
          <w:rFonts w:asciiTheme="minorHAnsi" w:hAnsiTheme="minorHAnsi" w:cstheme="minorHAnsi"/>
          <w:szCs w:val="24"/>
          <w:lang w:val="en-AU"/>
        </w:rPr>
        <w:t>(-0.9) with large</w:t>
      </w:r>
      <w:r w:rsidR="00471343" w:rsidRPr="00F15D89">
        <w:rPr>
          <w:rFonts w:asciiTheme="minorHAnsi" w:hAnsiTheme="minorHAnsi" w:cstheme="minorHAnsi"/>
          <w:szCs w:val="24"/>
          <w:lang w:val="en-AU"/>
        </w:rPr>
        <w:t xml:space="preserve"> particles (</w:t>
      </w:r>
      <w:r w:rsidR="00C10581">
        <w:rPr>
          <w:rFonts w:asciiTheme="minorHAnsi" w:hAnsiTheme="minorHAnsi" w:cstheme="minorHAnsi"/>
          <w:szCs w:val="24"/>
          <w:lang w:val="en-AU"/>
        </w:rPr>
        <w:t>GMS</w:t>
      </w:r>
      <w:r w:rsidR="00471343" w:rsidRPr="00F15D89">
        <w:rPr>
          <w:rFonts w:asciiTheme="minorHAnsi" w:hAnsiTheme="minorHAnsi" w:cstheme="minorHAnsi"/>
          <w:szCs w:val="24"/>
          <w:lang w:val="en-AU"/>
        </w:rPr>
        <w:t xml:space="preserve"> 500</w:t>
      </w:r>
      <w:r w:rsidR="005C282A">
        <w:rPr>
          <w:rFonts w:asciiTheme="minorHAnsi" w:hAnsiTheme="minorHAnsi" w:cstheme="minorHAnsi"/>
          <w:szCs w:val="24"/>
          <w:lang w:val="en-AU"/>
        </w:rPr>
        <w:t xml:space="preserve"> </w:t>
      </w:r>
      <w:r w:rsidR="00471343" w:rsidRPr="00F15D89">
        <w:rPr>
          <w:rFonts w:asciiTheme="minorHAnsi" w:hAnsiTheme="minorHAnsi" w:cstheme="minorHAnsi"/>
          <w:szCs w:val="24"/>
          <w:lang w:val="en-AU"/>
        </w:rPr>
        <w:t>µm</w:t>
      </w:r>
      <w:r w:rsidR="00C10581">
        <w:rPr>
          <w:rFonts w:asciiTheme="minorHAnsi" w:hAnsiTheme="minorHAnsi" w:cstheme="minorHAnsi"/>
          <w:szCs w:val="24"/>
          <w:lang w:val="en-AU"/>
        </w:rPr>
        <w:t xml:space="preserve"> ESD</w:t>
      </w:r>
      <w:r w:rsidR="00471343" w:rsidRPr="00F15D89">
        <w:rPr>
          <w:rFonts w:asciiTheme="minorHAnsi" w:hAnsiTheme="minorHAnsi" w:cstheme="minorHAnsi"/>
          <w:szCs w:val="24"/>
          <w:lang w:val="en-AU"/>
        </w:rPr>
        <w:t xml:space="preserve">). Further inshore again (15 -17 km from the coastline), in water &lt; 20 </w:t>
      </w:r>
      <w:r w:rsidR="00471343" w:rsidRPr="00F15D89">
        <w:rPr>
          <w:rFonts w:asciiTheme="minorHAnsi" w:hAnsiTheme="minorHAnsi" w:cstheme="minorHAnsi"/>
          <w:szCs w:val="24"/>
          <w:lang w:val="en-AU"/>
        </w:rPr>
        <w:lastRenderedPageBreak/>
        <w:t xml:space="preserve">°C, biomass remained </w:t>
      </w:r>
      <w:r w:rsidR="003B1584" w:rsidRPr="00F15D89">
        <w:rPr>
          <w:rFonts w:asciiTheme="minorHAnsi" w:hAnsiTheme="minorHAnsi" w:cstheme="minorHAnsi"/>
          <w:szCs w:val="24"/>
          <w:lang w:val="en-AU"/>
        </w:rPr>
        <w:t>high,</w:t>
      </w:r>
      <w:r w:rsidR="00471343" w:rsidRPr="00F15D89">
        <w:rPr>
          <w:rFonts w:asciiTheme="minorHAnsi" w:hAnsiTheme="minorHAnsi" w:cstheme="minorHAnsi"/>
          <w:szCs w:val="24"/>
          <w:lang w:val="en-AU"/>
        </w:rPr>
        <w:t xml:space="preserve"> but the particles were smaller (</w:t>
      </w:r>
      <w:r w:rsidR="00C10581">
        <w:rPr>
          <w:rFonts w:asciiTheme="minorHAnsi" w:hAnsiTheme="minorHAnsi" w:cstheme="minorHAnsi"/>
          <w:szCs w:val="24"/>
          <w:lang w:val="en-AU"/>
        </w:rPr>
        <w:t>GMS ≈</w:t>
      </w:r>
      <w:r w:rsidR="00471343" w:rsidRPr="00F15D89">
        <w:rPr>
          <w:rFonts w:asciiTheme="minorHAnsi" w:hAnsiTheme="minorHAnsi" w:cstheme="minorHAnsi"/>
          <w:szCs w:val="24"/>
          <w:lang w:val="en-AU"/>
        </w:rPr>
        <w:t>430 µm</w:t>
      </w:r>
      <w:r w:rsidR="00C10581">
        <w:rPr>
          <w:rFonts w:asciiTheme="minorHAnsi" w:hAnsiTheme="minorHAnsi" w:cstheme="minorHAnsi"/>
          <w:szCs w:val="24"/>
          <w:lang w:val="en-AU"/>
        </w:rPr>
        <w:t xml:space="preserve"> ESD</w:t>
      </w:r>
      <w:r w:rsidR="00471343" w:rsidRPr="00F15D89">
        <w:rPr>
          <w:rFonts w:asciiTheme="minorHAnsi" w:hAnsiTheme="minorHAnsi" w:cstheme="minorHAnsi"/>
          <w:szCs w:val="24"/>
          <w:lang w:val="en-AU"/>
        </w:rPr>
        <w:t xml:space="preserve">), resulting in a steeper </w:t>
      </w:r>
      <w:r w:rsidR="00E3389B">
        <w:rPr>
          <w:rFonts w:asciiTheme="minorHAnsi" w:hAnsiTheme="minorHAnsi" w:cstheme="minorHAnsi"/>
          <w:i/>
          <w:iCs/>
          <w:szCs w:val="24"/>
          <w:lang w:val="en-AU"/>
        </w:rPr>
        <w:t xml:space="preserve">c </w:t>
      </w:r>
      <w:r w:rsidR="00471343" w:rsidRPr="00F15D89">
        <w:rPr>
          <w:rFonts w:asciiTheme="minorHAnsi" w:hAnsiTheme="minorHAnsi" w:cstheme="minorHAnsi"/>
          <w:szCs w:val="24"/>
          <w:lang w:val="en-AU"/>
        </w:rPr>
        <w:t>(</w:t>
      </w:r>
      <w:r w:rsidR="00C10581">
        <w:rPr>
          <w:rFonts w:asciiTheme="minorHAnsi" w:hAnsiTheme="minorHAnsi" w:cstheme="minorHAnsi"/>
          <w:szCs w:val="24"/>
          <w:lang w:val="en-AU"/>
        </w:rPr>
        <w:t>≈</w:t>
      </w:r>
      <w:r w:rsidR="00471343" w:rsidRPr="00F15D89">
        <w:rPr>
          <w:rFonts w:asciiTheme="minorHAnsi" w:hAnsiTheme="minorHAnsi" w:cstheme="minorHAnsi"/>
          <w:szCs w:val="24"/>
          <w:lang w:val="en-AU"/>
        </w:rPr>
        <w:t>-1.25).</w:t>
      </w:r>
    </w:p>
    <w:p w14:paraId="513AAA40" w14:textId="52A2321D" w:rsidR="002602C5" w:rsidRPr="00F15D89" w:rsidRDefault="002602C5" w:rsidP="00455559">
      <w:pPr>
        <w:spacing w:line="360" w:lineRule="auto"/>
        <w:ind w:firstLine="720"/>
        <w:rPr>
          <w:rFonts w:asciiTheme="minorHAnsi" w:hAnsiTheme="minorHAnsi" w:cstheme="minorHAnsi"/>
          <w:szCs w:val="24"/>
          <w:lang w:val="en-AU"/>
        </w:rPr>
      </w:pPr>
    </w:p>
    <w:p w14:paraId="33696CB6" w14:textId="1AA0AC68" w:rsidR="002602C5" w:rsidRPr="00C07196" w:rsidRDefault="00C07196" w:rsidP="003B1584">
      <w:pPr>
        <w:spacing w:line="360" w:lineRule="auto"/>
        <w:rPr>
          <w:rFonts w:asciiTheme="minorHAnsi" w:hAnsiTheme="minorHAnsi" w:cstheme="minorHAnsi"/>
          <w:i/>
          <w:iCs/>
          <w:szCs w:val="24"/>
          <w:lang w:val="en-AU"/>
        </w:rPr>
      </w:pPr>
      <w:r>
        <w:rPr>
          <w:rFonts w:asciiTheme="minorHAnsi" w:hAnsiTheme="minorHAnsi" w:cstheme="minorHAnsi"/>
          <w:i/>
          <w:iCs/>
          <w:szCs w:val="24"/>
          <w:lang w:val="en-AU"/>
        </w:rPr>
        <w:t>3</w:t>
      </w:r>
      <w:r w:rsidR="003B1584" w:rsidRPr="00C07196">
        <w:rPr>
          <w:rFonts w:asciiTheme="minorHAnsi" w:hAnsiTheme="minorHAnsi" w:cstheme="minorHAnsi"/>
          <w:i/>
          <w:iCs/>
          <w:szCs w:val="24"/>
          <w:lang w:val="en-AU"/>
        </w:rPr>
        <w:t>.3 Evans Head (29°S)</w:t>
      </w:r>
    </w:p>
    <w:p w14:paraId="54D6D81D" w14:textId="6DF84B7B" w:rsidR="002C212A" w:rsidRPr="00F15D89" w:rsidRDefault="001D5CFE" w:rsidP="00764CE9">
      <w:pPr>
        <w:spacing w:line="36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T</w:t>
      </w:r>
      <w:r w:rsidR="003B1584" w:rsidRPr="00F15D89">
        <w:rPr>
          <w:rFonts w:asciiTheme="minorHAnsi" w:hAnsiTheme="minorHAnsi" w:cstheme="minorHAnsi"/>
          <w:szCs w:val="24"/>
          <w:lang w:val="en-AU"/>
        </w:rPr>
        <w:t>he transect s</w:t>
      </w:r>
      <w:r w:rsidR="00764CE9" w:rsidRPr="00F15D89">
        <w:rPr>
          <w:rFonts w:asciiTheme="minorHAnsi" w:hAnsiTheme="minorHAnsi" w:cstheme="minorHAnsi"/>
          <w:szCs w:val="24"/>
          <w:lang w:val="en-AU"/>
        </w:rPr>
        <w:t>lightly further south at Evans Head (</w:t>
      </w:r>
      <w:r w:rsidR="00D37A51" w:rsidRPr="00F15D89">
        <w:rPr>
          <w:rFonts w:asciiTheme="minorHAnsi" w:hAnsiTheme="minorHAnsi" w:cstheme="minorHAnsi"/>
          <w:szCs w:val="24"/>
          <w:lang w:val="en-AU"/>
        </w:rPr>
        <w:t>29°</w:t>
      </w:r>
      <w:r w:rsidR="00764CE9" w:rsidRPr="00F15D89">
        <w:rPr>
          <w:rFonts w:asciiTheme="minorHAnsi" w:hAnsiTheme="minorHAnsi" w:cstheme="minorHAnsi"/>
          <w:szCs w:val="24"/>
          <w:lang w:val="en-AU"/>
        </w:rPr>
        <w:t>S)</w:t>
      </w:r>
      <w:r w:rsidR="003B1584" w:rsidRPr="00F15D89">
        <w:rPr>
          <w:rFonts w:asciiTheme="minorHAnsi" w:hAnsiTheme="minorHAnsi" w:cstheme="minorHAnsi"/>
          <w:szCs w:val="24"/>
          <w:lang w:val="en-AU"/>
        </w:rPr>
        <w:t xml:space="preserve"> </w:t>
      </w:r>
      <w:r w:rsidRPr="00F15D89">
        <w:rPr>
          <w:rFonts w:asciiTheme="minorHAnsi" w:hAnsiTheme="minorHAnsi" w:cstheme="minorHAnsi"/>
          <w:szCs w:val="24"/>
          <w:lang w:val="en-AU"/>
        </w:rPr>
        <w:t xml:space="preserve">did not go as far offshore as the other transects but </w:t>
      </w:r>
      <w:r w:rsidR="002C212A" w:rsidRPr="00F15D89">
        <w:rPr>
          <w:rFonts w:asciiTheme="minorHAnsi" w:hAnsiTheme="minorHAnsi" w:cstheme="minorHAnsi"/>
          <w:szCs w:val="24"/>
          <w:lang w:val="en-AU"/>
        </w:rPr>
        <w:t>was</w:t>
      </w:r>
      <w:r w:rsidR="00764CE9" w:rsidRPr="00F15D89">
        <w:rPr>
          <w:rFonts w:asciiTheme="minorHAnsi" w:hAnsiTheme="minorHAnsi" w:cstheme="minorHAnsi"/>
          <w:szCs w:val="24"/>
          <w:lang w:val="en-AU"/>
        </w:rPr>
        <w:t xml:space="preserve"> still largely influenced </w:t>
      </w:r>
      <w:r w:rsidR="002C212A" w:rsidRPr="00F15D89">
        <w:rPr>
          <w:rFonts w:asciiTheme="minorHAnsi" w:hAnsiTheme="minorHAnsi" w:cstheme="minorHAnsi"/>
          <w:szCs w:val="24"/>
          <w:lang w:val="en-AU"/>
        </w:rPr>
        <w:t xml:space="preserve">by the EAC which had a strong </w:t>
      </w:r>
      <w:r w:rsidR="00906D99">
        <w:rPr>
          <w:rFonts w:asciiTheme="minorHAnsi" w:hAnsiTheme="minorHAnsi" w:cstheme="minorHAnsi"/>
          <w:szCs w:val="24"/>
          <w:lang w:val="en-AU"/>
        </w:rPr>
        <w:t>along-sh</w:t>
      </w:r>
      <w:r w:rsidR="00585981">
        <w:rPr>
          <w:rFonts w:asciiTheme="minorHAnsi" w:hAnsiTheme="minorHAnsi" w:cstheme="minorHAnsi"/>
          <w:szCs w:val="24"/>
          <w:lang w:val="en-AU"/>
        </w:rPr>
        <w:t>ore</w:t>
      </w:r>
      <w:r w:rsidR="002C212A" w:rsidRPr="00F15D89">
        <w:rPr>
          <w:rFonts w:asciiTheme="minorHAnsi" w:hAnsiTheme="minorHAnsi" w:cstheme="minorHAnsi"/>
          <w:szCs w:val="24"/>
          <w:lang w:val="en-AU"/>
        </w:rPr>
        <w:t xml:space="preserve"> flow (1.47 m s</w:t>
      </w:r>
      <w:r w:rsidR="002C212A" w:rsidRPr="00F15D89">
        <w:rPr>
          <w:rFonts w:asciiTheme="minorHAnsi" w:hAnsiTheme="minorHAnsi" w:cstheme="minorHAnsi"/>
          <w:szCs w:val="24"/>
          <w:vertAlign w:val="superscript"/>
          <w:lang w:val="en-AU"/>
        </w:rPr>
        <w:t>-1</w:t>
      </w:r>
      <w:r w:rsidR="002C212A" w:rsidRPr="00F15D89">
        <w:rPr>
          <w:rFonts w:asciiTheme="minorHAnsi" w:hAnsiTheme="minorHAnsi" w:cstheme="minorHAnsi"/>
          <w:szCs w:val="24"/>
          <w:lang w:val="en-AU"/>
        </w:rPr>
        <w:t>) centred</w:t>
      </w:r>
      <w:r w:rsidR="00764CE9" w:rsidRPr="00F15D89">
        <w:rPr>
          <w:rFonts w:asciiTheme="minorHAnsi" w:hAnsiTheme="minorHAnsi" w:cstheme="minorHAnsi"/>
          <w:szCs w:val="24"/>
          <w:lang w:val="en-AU"/>
        </w:rPr>
        <w:t xml:space="preserve"> </w:t>
      </w:r>
      <w:r w:rsidR="002C212A" w:rsidRPr="00F15D89">
        <w:rPr>
          <w:rFonts w:asciiTheme="minorHAnsi" w:hAnsiTheme="minorHAnsi" w:cstheme="minorHAnsi"/>
          <w:szCs w:val="24"/>
          <w:lang w:val="en-AU"/>
        </w:rPr>
        <w:t xml:space="preserve">36.1 km </w:t>
      </w:r>
      <w:r w:rsidR="00764CE9" w:rsidRPr="00F15D89">
        <w:rPr>
          <w:rFonts w:asciiTheme="minorHAnsi" w:hAnsiTheme="minorHAnsi" w:cstheme="minorHAnsi"/>
          <w:szCs w:val="24"/>
          <w:lang w:val="en-AU"/>
        </w:rPr>
        <w:t>from the coast</w:t>
      </w:r>
      <w:r w:rsidR="004737AE" w:rsidRPr="00F15D89">
        <w:rPr>
          <w:rFonts w:asciiTheme="minorHAnsi" w:hAnsiTheme="minorHAnsi" w:cstheme="minorHAnsi"/>
          <w:szCs w:val="24"/>
          <w:lang w:val="en-AU"/>
        </w:rPr>
        <w:t>, near the edge of the continental shelf</w:t>
      </w:r>
      <w:r w:rsidR="002C212A" w:rsidRPr="00F15D89">
        <w:rPr>
          <w:rFonts w:asciiTheme="minorHAnsi" w:hAnsiTheme="minorHAnsi" w:cstheme="minorHAnsi"/>
          <w:szCs w:val="24"/>
          <w:lang w:val="en-AU"/>
        </w:rPr>
        <w:t xml:space="preserve"> (220 m </w:t>
      </w:r>
      <w:r w:rsidR="005C282A">
        <w:rPr>
          <w:rFonts w:asciiTheme="minorHAnsi" w:hAnsiTheme="minorHAnsi" w:cstheme="minorHAnsi"/>
          <w:szCs w:val="24"/>
          <w:lang w:val="en-AU"/>
        </w:rPr>
        <w:t>seabed depth</w:t>
      </w:r>
      <w:r w:rsidR="003B1584" w:rsidRPr="00F15D89">
        <w:rPr>
          <w:rFonts w:asciiTheme="minorHAnsi" w:hAnsiTheme="minorHAnsi" w:cstheme="minorHAnsi"/>
          <w:szCs w:val="24"/>
          <w:lang w:val="en-AU"/>
        </w:rPr>
        <w:t>; Figure 2</w:t>
      </w:r>
      <w:r w:rsidR="002C212A" w:rsidRPr="00F15D89">
        <w:rPr>
          <w:rFonts w:asciiTheme="minorHAnsi" w:hAnsiTheme="minorHAnsi" w:cstheme="minorHAnsi"/>
          <w:szCs w:val="24"/>
          <w:lang w:val="en-AU"/>
        </w:rPr>
        <w:t xml:space="preserve">). The EAC </w:t>
      </w:r>
      <w:r w:rsidR="003B01EB">
        <w:rPr>
          <w:rFonts w:asciiTheme="minorHAnsi" w:hAnsiTheme="minorHAnsi" w:cstheme="minorHAnsi"/>
          <w:szCs w:val="24"/>
          <w:lang w:val="en-AU"/>
        </w:rPr>
        <w:t>showed</w:t>
      </w:r>
      <w:r w:rsidR="002C212A" w:rsidRPr="00F15D89">
        <w:rPr>
          <w:rFonts w:asciiTheme="minorHAnsi" w:hAnsiTheme="minorHAnsi" w:cstheme="minorHAnsi"/>
          <w:szCs w:val="24"/>
          <w:lang w:val="en-AU"/>
        </w:rPr>
        <w:t xml:space="preserve"> offshore movement (0.27 m s</w:t>
      </w:r>
      <w:r w:rsidR="002C212A" w:rsidRPr="00F15D89">
        <w:rPr>
          <w:rFonts w:asciiTheme="minorHAnsi" w:hAnsiTheme="minorHAnsi" w:cstheme="minorHAnsi"/>
          <w:szCs w:val="24"/>
          <w:vertAlign w:val="superscript"/>
          <w:lang w:val="en-AU"/>
        </w:rPr>
        <w:t>-1</w:t>
      </w:r>
      <w:r w:rsidR="002C212A" w:rsidRPr="00F15D89">
        <w:rPr>
          <w:rFonts w:asciiTheme="minorHAnsi" w:hAnsiTheme="minorHAnsi" w:cstheme="minorHAnsi"/>
          <w:szCs w:val="24"/>
          <w:lang w:val="en-AU"/>
        </w:rPr>
        <w:t>) which increased with distance offshore.</w:t>
      </w:r>
      <w:r w:rsidR="000C11C9" w:rsidRPr="00F15D89">
        <w:rPr>
          <w:rFonts w:asciiTheme="minorHAnsi" w:hAnsiTheme="minorHAnsi" w:cstheme="minorHAnsi"/>
          <w:szCs w:val="24"/>
          <w:lang w:val="en-AU"/>
        </w:rPr>
        <w:t xml:space="preserve"> </w:t>
      </w:r>
      <w:r w:rsidR="002C212A" w:rsidRPr="00F15D89">
        <w:rPr>
          <w:rFonts w:asciiTheme="minorHAnsi" w:hAnsiTheme="minorHAnsi" w:cstheme="minorHAnsi"/>
          <w:szCs w:val="24"/>
          <w:lang w:val="en-AU"/>
        </w:rPr>
        <w:t>There was strong current driven uplift of the isotherms inshore of the EAC with the 21 °C isotherm rising to the surface from 70</w:t>
      </w:r>
      <w:r w:rsidR="005B1377">
        <w:rPr>
          <w:rFonts w:asciiTheme="minorHAnsi" w:hAnsiTheme="minorHAnsi" w:cstheme="minorHAnsi"/>
          <w:szCs w:val="24"/>
          <w:lang w:val="en-AU"/>
        </w:rPr>
        <w:t xml:space="preserve"> </w:t>
      </w:r>
      <w:r w:rsidR="002C212A" w:rsidRPr="00F15D89">
        <w:rPr>
          <w:rFonts w:asciiTheme="minorHAnsi" w:hAnsiTheme="minorHAnsi" w:cstheme="minorHAnsi"/>
          <w:szCs w:val="24"/>
          <w:lang w:val="en-AU"/>
        </w:rPr>
        <w:t>m depth over 6 km and the 20 °C isotherm rising to the surface from 100</w:t>
      </w:r>
      <w:r w:rsidR="005B1377">
        <w:rPr>
          <w:rFonts w:asciiTheme="minorHAnsi" w:hAnsiTheme="minorHAnsi" w:cstheme="minorHAnsi"/>
          <w:szCs w:val="24"/>
          <w:lang w:val="en-AU"/>
        </w:rPr>
        <w:t xml:space="preserve"> </w:t>
      </w:r>
      <w:r w:rsidR="002C212A" w:rsidRPr="00F15D89">
        <w:rPr>
          <w:rFonts w:asciiTheme="minorHAnsi" w:hAnsiTheme="minorHAnsi" w:cstheme="minorHAnsi"/>
          <w:szCs w:val="24"/>
          <w:lang w:val="en-AU"/>
        </w:rPr>
        <w:t>m depth over 15 km</w:t>
      </w:r>
      <w:r w:rsidR="00C82D42">
        <w:rPr>
          <w:rFonts w:asciiTheme="minorHAnsi" w:hAnsiTheme="minorHAnsi" w:cstheme="minorHAnsi"/>
          <w:szCs w:val="24"/>
          <w:lang w:val="en-AU"/>
        </w:rPr>
        <w:t xml:space="preserve"> similar to the northern Cape Byron site (28.6° S)</w:t>
      </w:r>
      <w:r w:rsidR="002C212A" w:rsidRPr="00F15D89">
        <w:rPr>
          <w:rFonts w:asciiTheme="minorHAnsi" w:hAnsiTheme="minorHAnsi" w:cstheme="minorHAnsi"/>
          <w:szCs w:val="24"/>
          <w:lang w:val="en-AU"/>
        </w:rPr>
        <w:t>.</w:t>
      </w:r>
    </w:p>
    <w:p w14:paraId="7D157ABD" w14:textId="5EBA34F9" w:rsidR="004737AE" w:rsidRPr="00F15D89" w:rsidRDefault="004737AE" w:rsidP="00764CE9">
      <w:pPr>
        <w:spacing w:line="36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 xml:space="preserve">The zooplankton community was strongly </w:t>
      </w:r>
      <w:r w:rsidR="00C82D42">
        <w:rPr>
          <w:rFonts w:asciiTheme="minorHAnsi" w:hAnsiTheme="minorHAnsi" w:cstheme="minorHAnsi"/>
          <w:szCs w:val="24"/>
          <w:lang w:val="en-AU"/>
        </w:rPr>
        <w:t>related to</w:t>
      </w:r>
      <w:r w:rsidRPr="00F15D89">
        <w:rPr>
          <w:rFonts w:asciiTheme="minorHAnsi" w:hAnsiTheme="minorHAnsi" w:cstheme="minorHAnsi"/>
          <w:szCs w:val="24"/>
          <w:lang w:val="en-AU"/>
        </w:rPr>
        <w:t xml:space="preserve"> the water</w:t>
      </w:r>
      <w:r w:rsidR="00F80EFA" w:rsidRPr="00F15D89">
        <w:rPr>
          <w:rFonts w:asciiTheme="minorHAnsi" w:hAnsiTheme="minorHAnsi" w:cstheme="minorHAnsi"/>
          <w:szCs w:val="24"/>
          <w:lang w:val="en-AU"/>
        </w:rPr>
        <w:t xml:space="preserve"> </w:t>
      </w:r>
      <w:r w:rsidRPr="00F15D89">
        <w:rPr>
          <w:rFonts w:asciiTheme="minorHAnsi" w:hAnsiTheme="minorHAnsi" w:cstheme="minorHAnsi"/>
          <w:szCs w:val="24"/>
          <w:lang w:val="en-AU"/>
        </w:rPr>
        <w:t xml:space="preserve">masses along the transect </w:t>
      </w:r>
      <w:r w:rsidR="00F80EFA" w:rsidRPr="00F15D89">
        <w:rPr>
          <w:rFonts w:asciiTheme="minorHAnsi" w:hAnsiTheme="minorHAnsi" w:cstheme="minorHAnsi"/>
          <w:szCs w:val="24"/>
          <w:lang w:val="en-AU"/>
        </w:rPr>
        <w:t xml:space="preserve">with strong relationships observed with temperature. </w:t>
      </w:r>
      <w:r w:rsidR="00FF4300" w:rsidRPr="00F15D89">
        <w:rPr>
          <w:rFonts w:asciiTheme="minorHAnsi" w:hAnsiTheme="minorHAnsi" w:cstheme="minorHAnsi"/>
          <w:szCs w:val="24"/>
          <w:lang w:val="en-AU"/>
        </w:rPr>
        <w:t>Around the front between the continental shelf water (&lt;</w:t>
      </w:r>
      <w:r w:rsidR="005B1377">
        <w:rPr>
          <w:rFonts w:asciiTheme="minorHAnsi" w:hAnsiTheme="minorHAnsi" w:cstheme="minorHAnsi"/>
          <w:szCs w:val="24"/>
          <w:lang w:val="en-AU"/>
        </w:rPr>
        <w:t xml:space="preserve"> </w:t>
      </w:r>
      <w:r w:rsidR="00FF4300" w:rsidRPr="00F15D89">
        <w:rPr>
          <w:rFonts w:asciiTheme="minorHAnsi" w:hAnsiTheme="minorHAnsi" w:cstheme="minorHAnsi"/>
          <w:szCs w:val="24"/>
          <w:lang w:val="en-AU"/>
        </w:rPr>
        <w:t xml:space="preserve">21°C) and the </w:t>
      </w:r>
      <w:r w:rsidRPr="00F15D89">
        <w:rPr>
          <w:rFonts w:asciiTheme="minorHAnsi" w:hAnsiTheme="minorHAnsi" w:cstheme="minorHAnsi"/>
          <w:szCs w:val="24"/>
          <w:lang w:val="en-AU"/>
        </w:rPr>
        <w:t>warm (&gt; 21</w:t>
      </w:r>
      <w:r w:rsidR="00FF4300" w:rsidRPr="00F15D89">
        <w:rPr>
          <w:rFonts w:asciiTheme="minorHAnsi" w:hAnsiTheme="minorHAnsi" w:cstheme="minorHAnsi"/>
          <w:szCs w:val="24"/>
          <w:lang w:val="en-AU"/>
        </w:rPr>
        <w:t>°</w:t>
      </w:r>
      <w:r w:rsidRPr="00F15D89">
        <w:rPr>
          <w:rFonts w:asciiTheme="minorHAnsi" w:hAnsiTheme="minorHAnsi" w:cstheme="minorHAnsi"/>
          <w:szCs w:val="24"/>
          <w:lang w:val="en-AU"/>
        </w:rPr>
        <w:t>C) EAC water</w:t>
      </w:r>
      <w:r w:rsidR="00F80EFA" w:rsidRPr="00F15D89">
        <w:rPr>
          <w:rFonts w:asciiTheme="minorHAnsi" w:hAnsiTheme="minorHAnsi" w:cstheme="minorHAnsi"/>
          <w:szCs w:val="24"/>
          <w:lang w:val="en-AU"/>
        </w:rPr>
        <w:t xml:space="preserve"> the zooplankton community</w:t>
      </w:r>
      <w:r w:rsidRPr="00F15D89">
        <w:rPr>
          <w:rFonts w:asciiTheme="minorHAnsi" w:hAnsiTheme="minorHAnsi" w:cstheme="minorHAnsi"/>
          <w:szCs w:val="24"/>
          <w:lang w:val="en-AU"/>
        </w:rPr>
        <w:t xml:space="preserve"> showed a similar </w:t>
      </w:r>
      <w:r w:rsidR="00C10581">
        <w:rPr>
          <w:rFonts w:asciiTheme="minorHAnsi" w:hAnsiTheme="minorHAnsi" w:cstheme="minorHAnsi"/>
          <w:szCs w:val="24"/>
          <w:lang w:val="en-AU"/>
        </w:rPr>
        <w:t>GMS</w:t>
      </w:r>
      <w:r w:rsidRPr="00F15D89">
        <w:rPr>
          <w:rFonts w:asciiTheme="minorHAnsi" w:hAnsiTheme="minorHAnsi" w:cstheme="minorHAnsi"/>
          <w:szCs w:val="24"/>
          <w:lang w:val="en-AU"/>
        </w:rPr>
        <w:t xml:space="preserve"> of ~450</w:t>
      </w:r>
      <w:r w:rsidR="005B1377">
        <w:rPr>
          <w:rFonts w:asciiTheme="minorHAnsi" w:hAnsiTheme="minorHAnsi" w:cstheme="minorHAnsi"/>
          <w:szCs w:val="24"/>
          <w:lang w:val="en-AU"/>
        </w:rPr>
        <w:t xml:space="preserve"> </w:t>
      </w:r>
      <w:r w:rsidRPr="00F15D89">
        <w:rPr>
          <w:rFonts w:asciiTheme="minorHAnsi" w:hAnsiTheme="minorHAnsi" w:cstheme="minorHAnsi"/>
          <w:szCs w:val="24"/>
          <w:lang w:val="en-AU"/>
        </w:rPr>
        <w:t xml:space="preserve">µm </w:t>
      </w:r>
      <w:r w:rsidR="00C10581">
        <w:rPr>
          <w:rFonts w:asciiTheme="minorHAnsi" w:hAnsiTheme="minorHAnsi" w:cstheme="minorHAnsi"/>
          <w:szCs w:val="24"/>
          <w:lang w:val="en-AU"/>
        </w:rPr>
        <w:t xml:space="preserve">ESD </w:t>
      </w:r>
      <w:r w:rsidRPr="00F15D89">
        <w:rPr>
          <w:rFonts w:asciiTheme="minorHAnsi" w:hAnsiTheme="minorHAnsi" w:cstheme="minorHAnsi"/>
          <w:szCs w:val="24"/>
          <w:lang w:val="en-AU"/>
        </w:rPr>
        <w:t xml:space="preserve">to that observed at the northern Cape Byron transect but had a higher biomass and shallower </w:t>
      </w:r>
      <w:r w:rsidR="00C82D42">
        <w:rPr>
          <w:rFonts w:asciiTheme="minorHAnsi" w:hAnsiTheme="minorHAnsi" w:cstheme="minorHAnsi"/>
          <w:szCs w:val="24"/>
          <w:lang w:val="en-AU"/>
        </w:rPr>
        <w:t xml:space="preserve">pareto distribution shape parameter </w:t>
      </w:r>
      <w:r w:rsidR="00C82D42">
        <w:rPr>
          <w:rFonts w:asciiTheme="minorHAnsi" w:hAnsiTheme="minorHAnsi" w:cstheme="minorHAnsi"/>
          <w:i/>
          <w:iCs/>
          <w:szCs w:val="24"/>
          <w:lang w:val="en-AU"/>
        </w:rPr>
        <w:t>c</w:t>
      </w:r>
      <w:r w:rsidRPr="00F15D89">
        <w:rPr>
          <w:rFonts w:asciiTheme="minorHAnsi" w:hAnsiTheme="minorHAnsi" w:cstheme="minorHAnsi"/>
          <w:szCs w:val="24"/>
          <w:lang w:val="en-AU"/>
        </w:rPr>
        <w:t xml:space="preserve"> (~-1</w:t>
      </w:r>
      <w:r w:rsidR="00B251AC" w:rsidRPr="00F15D89">
        <w:rPr>
          <w:rFonts w:asciiTheme="minorHAnsi" w:hAnsiTheme="minorHAnsi" w:cstheme="minorHAnsi"/>
          <w:szCs w:val="24"/>
          <w:lang w:val="en-AU"/>
        </w:rPr>
        <w:t>; Figures 3, 4 &amp; 5)</w:t>
      </w:r>
      <w:r w:rsidRPr="00F15D89">
        <w:rPr>
          <w:rFonts w:asciiTheme="minorHAnsi" w:hAnsiTheme="minorHAnsi" w:cstheme="minorHAnsi"/>
          <w:szCs w:val="24"/>
          <w:lang w:val="en-AU"/>
        </w:rPr>
        <w:t xml:space="preserve">. </w:t>
      </w:r>
      <w:r w:rsidR="00F80EFA" w:rsidRPr="00F15D89">
        <w:rPr>
          <w:rFonts w:asciiTheme="minorHAnsi" w:hAnsiTheme="minorHAnsi" w:cstheme="minorHAnsi"/>
          <w:szCs w:val="24"/>
          <w:lang w:val="en-AU"/>
        </w:rPr>
        <w:t xml:space="preserve"> In the cool inshore waters &lt;</w:t>
      </w:r>
      <w:r w:rsidR="005B1377">
        <w:rPr>
          <w:rFonts w:asciiTheme="minorHAnsi" w:hAnsiTheme="minorHAnsi" w:cstheme="minorHAnsi"/>
          <w:szCs w:val="24"/>
          <w:lang w:val="en-AU"/>
        </w:rPr>
        <w:t xml:space="preserve"> </w:t>
      </w:r>
      <w:r w:rsidR="00F80EFA" w:rsidRPr="00F15D89">
        <w:rPr>
          <w:rFonts w:asciiTheme="minorHAnsi" w:hAnsiTheme="minorHAnsi" w:cstheme="minorHAnsi"/>
          <w:szCs w:val="24"/>
          <w:lang w:val="en-AU"/>
        </w:rPr>
        <w:t xml:space="preserve">20°C, there continued to be high zooplankton </w:t>
      </w:r>
      <w:r w:rsidR="00F47E9C" w:rsidRPr="00F15D89">
        <w:rPr>
          <w:rFonts w:asciiTheme="minorHAnsi" w:hAnsiTheme="minorHAnsi" w:cstheme="minorHAnsi"/>
          <w:szCs w:val="24"/>
          <w:lang w:val="en-AU"/>
        </w:rPr>
        <w:t>biomass,</w:t>
      </w:r>
      <w:r w:rsidR="00F80EFA" w:rsidRPr="00F15D89">
        <w:rPr>
          <w:rFonts w:asciiTheme="minorHAnsi" w:hAnsiTheme="minorHAnsi" w:cstheme="minorHAnsi"/>
          <w:szCs w:val="24"/>
          <w:lang w:val="en-AU"/>
        </w:rPr>
        <w:t xml:space="preserve"> but the community had shifted towards smaller particles which resulted in a steep</w:t>
      </w:r>
      <w:r w:rsidR="00C82D42">
        <w:rPr>
          <w:rFonts w:asciiTheme="minorHAnsi" w:hAnsiTheme="minorHAnsi" w:cstheme="minorHAnsi"/>
          <w:szCs w:val="24"/>
          <w:lang w:val="en-AU"/>
        </w:rPr>
        <w:t>er</w:t>
      </w:r>
      <w:r w:rsidR="00F80EFA" w:rsidRPr="00F15D89">
        <w:rPr>
          <w:rFonts w:asciiTheme="minorHAnsi" w:hAnsiTheme="minorHAnsi" w:cstheme="minorHAnsi"/>
          <w:szCs w:val="24"/>
          <w:lang w:val="en-AU"/>
        </w:rPr>
        <w:t xml:space="preserve"> </w:t>
      </w:r>
      <w:r w:rsidR="00C82D42">
        <w:rPr>
          <w:rFonts w:asciiTheme="minorHAnsi" w:hAnsiTheme="minorHAnsi" w:cstheme="minorHAnsi"/>
          <w:i/>
          <w:iCs/>
          <w:szCs w:val="24"/>
          <w:lang w:val="en-AU"/>
        </w:rPr>
        <w:t>c</w:t>
      </w:r>
      <w:r w:rsidR="00F80EFA" w:rsidRPr="00F15D89">
        <w:rPr>
          <w:rFonts w:asciiTheme="minorHAnsi" w:hAnsiTheme="minorHAnsi" w:cstheme="minorHAnsi"/>
          <w:szCs w:val="24"/>
          <w:lang w:val="en-AU"/>
        </w:rPr>
        <w:t xml:space="preserve"> (&lt; -1.3</w:t>
      </w:r>
      <w:r w:rsidR="00B251AC" w:rsidRPr="00F15D89">
        <w:rPr>
          <w:rFonts w:asciiTheme="minorHAnsi" w:hAnsiTheme="minorHAnsi" w:cstheme="minorHAnsi"/>
          <w:szCs w:val="24"/>
          <w:lang w:val="en-AU"/>
        </w:rPr>
        <w:t>; Figure 5</w:t>
      </w:r>
      <w:r w:rsidR="00F80EFA" w:rsidRPr="00F15D89">
        <w:rPr>
          <w:rFonts w:asciiTheme="minorHAnsi" w:hAnsiTheme="minorHAnsi" w:cstheme="minorHAnsi"/>
          <w:szCs w:val="24"/>
          <w:lang w:val="en-AU"/>
        </w:rPr>
        <w:t>).</w:t>
      </w:r>
    </w:p>
    <w:p w14:paraId="5E9503C2" w14:textId="15BE0830" w:rsidR="00F80EFA" w:rsidRPr="00F15D89" w:rsidRDefault="00F80EFA" w:rsidP="00F80EFA">
      <w:pPr>
        <w:spacing w:line="360" w:lineRule="auto"/>
        <w:rPr>
          <w:rFonts w:asciiTheme="minorHAnsi" w:hAnsiTheme="minorHAnsi" w:cstheme="minorHAnsi"/>
          <w:szCs w:val="24"/>
          <w:lang w:val="en-AU"/>
        </w:rPr>
      </w:pPr>
    </w:p>
    <w:p w14:paraId="364CE3B1" w14:textId="03A0D7C8" w:rsidR="00F80EFA" w:rsidRPr="00C07196" w:rsidRDefault="00C07196" w:rsidP="00F80EFA">
      <w:pPr>
        <w:spacing w:line="360" w:lineRule="auto"/>
        <w:rPr>
          <w:rFonts w:asciiTheme="minorHAnsi" w:hAnsiTheme="minorHAnsi" w:cstheme="minorHAnsi"/>
          <w:i/>
          <w:iCs/>
          <w:szCs w:val="24"/>
          <w:lang w:val="en-AU"/>
        </w:rPr>
      </w:pPr>
      <w:r>
        <w:rPr>
          <w:rFonts w:asciiTheme="minorHAnsi" w:hAnsiTheme="minorHAnsi" w:cstheme="minorHAnsi"/>
          <w:i/>
          <w:iCs/>
          <w:szCs w:val="24"/>
          <w:lang w:val="en-AU"/>
        </w:rPr>
        <w:t>3</w:t>
      </w:r>
      <w:r w:rsidR="00F80EFA" w:rsidRPr="00C07196">
        <w:rPr>
          <w:rFonts w:asciiTheme="minorHAnsi" w:hAnsiTheme="minorHAnsi" w:cstheme="minorHAnsi"/>
          <w:i/>
          <w:iCs/>
          <w:szCs w:val="24"/>
          <w:lang w:val="en-AU"/>
        </w:rPr>
        <w:t>.4 North Solitary (30°S)</w:t>
      </w:r>
    </w:p>
    <w:p w14:paraId="33824915" w14:textId="5F081983" w:rsidR="002C212A" w:rsidRPr="00F15D89" w:rsidRDefault="00D74636" w:rsidP="00BE3A29">
      <w:pPr>
        <w:spacing w:line="36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 xml:space="preserve">The </w:t>
      </w:r>
      <w:r w:rsidR="002C212A" w:rsidRPr="00F15D89">
        <w:rPr>
          <w:rFonts w:asciiTheme="minorHAnsi" w:hAnsiTheme="minorHAnsi" w:cstheme="minorHAnsi"/>
          <w:szCs w:val="24"/>
          <w:lang w:val="en-AU"/>
        </w:rPr>
        <w:t>transect</w:t>
      </w:r>
      <w:r w:rsidRPr="00F15D89">
        <w:rPr>
          <w:rFonts w:asciiTheme="minorHAnsi" w:hAnsiTheme="minorHAnsi" w:cstheme="minorHAnsi"/>
          <w:szCs w:val="24"/>
          <w:lang w:val="en-AU"/>
        </w:rPr>
        <w:t xml:space="preserve"> at North Solitary</w:t>
      </w:r>
      <w:r w:rsidR="00BE3A29" w:rsidRPr="00F15D89">
        <w:rPr>
          <w:rFonts w:asciiTheme="minorHAnsi" w:hAnsiTheme="minorHAnsi" w:cstheme="minorHAnsi"/>
          <w:szCs w:val="24"/>
          <w:lang w:val="en-AU"/>
        </w:rPr>
        <w:t xml:space="preserve"> (</w:t>
      </w:r>
      <w:r w:rsidR="002602C5" w:rsidRPr="00F15D89">
        <w:rPr>
          <w:rFonts w:asciiTheme="minorHAnsi" w:hAnsiTheme="minorHAnsi" w:cstheme="minorHAnsi"/>
          <w:szCs w:val="24"/>
          <w:lang w:val="en-AU"/>
        </w:rPr>
        <w:t>30°</w:t>
      </w:r>
      <w:r w:rsidR="00BE3A29" w:rsidRPr="00F15D89">
        <w:rPr>
          <w:rFonts w:asciiTheme="minorHAnsi" w:hAnsiTheme="minorHAnsi" w:cstheme="minorHAnsi"/>
          <w:szCs w:val="24"/>
          <w:lang w:val="en-AU"/>
        </w:rPr>
        <w:t>S)</w:t>
      </w:r>
      <w:r w:rsidRPr="00F15D89">
        <w:rPr>
          <w:rFonts w:asciiTheme="minorHAnsi" w:hAnsiTheme="minorHAnsi" w:cstheme="minorHAnsi"/>
          <w:szCs w:val="24"/>
          <w:lang w:val="en-AU"/>
        </w:rPr>
        <w:t xml:space="preserve"> showed </w:t>
      </w:r>
      <w:r w:rsidR="00F47E9C" w:rsidRPr="00F15D89">
        <w:rPr>
          <w:rFonts w:asciiTheme="minorHAnsi" w:hAnsiTheme="minorHAnsi" w:cstheme="minorHAnsi"/>
          <w:szCs w:val="24"/>
          <w:lang w:val="en-AU"/>
        </w:rPr>
        <w:t xml:space="preserve">the </w:t>
      </w:r>
      <w:r w:rsidRPr="00F15D89">
        <w:rPr>
          <w:rFonts w:asciiTheme="minorHAnsi" w:hAnsiTheme="minorHAnsi" w:cstheme="minorHAnsi"/>
          <w:szCs w:val="24"/>
          <w:lang w:val="en-AU"/>
        </w:rPr>
        <w:t xml:space="preserve">strongest evidence of </w:t>
      </w:r>
      <w:r w:rsidR="00F47E9C" w:rsidRPr="00F15D89">
        <w:rPr>
          <w:rFonts w:asciiTheme="minorHAnsi" w:hAnsiTheme="minorHAnsi" w:cstheme="minorHAnsi"/>
          <w:szCs w:val="24"/>
          <w:lang w:val="en-AU"/>
        </w:rPr>
        <w:t xml:space="preserve">current driven </w:t>
      </w:r>
      <w:r w:rsidRPr="00F15D89">
        <w:rPr>
          <w:rFonts w:asciiTheme="minorHAnsi" w:hAnsiTheme="minorHAnsi" w:cstheme="minorHAnsi"/>
          <w:szCs w:val="24"/>
          <w:lang w:val="en-AU"/>
        </w:rPr>
        <w:t xml:space="preserve">uplift </w:t>
      </w:r>
      <w:r w:rsidR="00F47E9C" w:rsidRPr="00F15D89">
        <w:rPr>
          <w:rFonts w:asciiTheme="minorHAnsi" w:hAnsiTheme="minorHAnsi" w:cstheme="minorHAnsi"/>
          <w:szCs w:val="24"/>
          <w:lang w:val="en-AU"/>
        </w:rPr>
        <w:t>of any of the transects</w:t>
      </w:r>
      <w:r w:rsidRPr="00F15D89">
        <w:rPr>
          <w:rFonts w:asciiTheme="minorHAnsi" w:hAnsiTheme="minorHAnsi" w:cstheme="minorHAnsi"/>
          <w:szCs w:val="24"/>
          <w:lang w:val="en-AU"/>
        </w:rPr>
        <w:t xml:space="preserve"> with the 21 °C isotherm rising to the surface from 70</w:t>
      </w:r>
      <w:r w:rsidR="008B7392">
        <w:rPr>
          <w:rFonts w:asciiTheme="minorHAnsi" w:hAnsiTheme="minorHAnsi" w:cstheme="minorHAnsi"/>
          <w:szCs w:val="24"/>
          <w:lang w:val="en-AU"/>
        </w:rPr>
        <w:t xml:space="preserve"> </w:t>
      </w:r>
      <w:r w:rsidRPr="00F15D89">
        <w:rPr>
          <w:rFonts w:asciiTheme="minorHAnsi" w:hAnsiTheme="minorHAnsi" w:cstheme="minorHAnsi"/>
          <w:szCs w:val="24"/>
          <w:lang w:val="en-AU"/>
        </w:rPr>
        <w:t>m depth over 3 km and the 20 °C isotherm rising to the surface from 100</w:t>
      </w:r>
      <w:r w:rsidR="008B7392">
        <w:rPr>
          <w:rFonts w:asciiTheme="minorHAnsi" w:hAnsiTheme="minorHAnsi" w:cstheme="minorHAnsi"/>
          <w:szCs w:val="24"/>
          <w:lang w:val="en-AU"/>
        </w:rPr>
        <w:t xml:space="preserve"> </w:t>
      </w:r>
      <w:r w:rsidRPr="00F15D89">
        <w:rPr>
          <w:rFonts w:asciiTheme="minorHAnsi" w:hAnsiTheme="minorHAnsi" w:cstheme="minorHAnsi"/>
          <w:szCs w:val="24"/>
          <w:lang w:val="en-AU"/>
        </w:rPr>
        <w:t>m depth over 10 km</w:t>
      </w:r>
      <w:r w:rsidR="00F47E9C" w:rsidRPr="00F15D89">
        <w:rPr>
          <w:rFonts w:asciiTheme="minorHAnsi" w:hAnsiTheme="minorHAnsi" w:cstheme="minorHAnsi"/>
          <w:szCs w:val="24"/>
          <w:lang w:val="en-AU"/>
        </w:rPr>
        <w:t xml:space="preserve"> (Figure 3)</w:t>
      </w:r>
      <w:r w:rsidRPr="00F15D89">
        <w:rPr>
          <w:rFonts w:asciiTheme="minorHAnsi" w:hAnsiTheme="minorHAnsi" w:cstheme="minorHAnsi"/>
          <w:szCs w:val="24"/>
          <w:lang w:val="en-AU"/>
        </w:rPr>
        <w:t>. The offshore portion of the transect continued to be dominated</w:t>
      </w:r>
      <w:r w:rsidR="002C212A" w:rsidRPr="00F15D89">
        <w:rPr>
          <w:rFonts w:asciiTheme="minorHAnsi" w:hAnsiTheme="minorHAnsi" w:cstheme="minorHAnsi"/>
          <w:szCs w:val="24"/>
          <w:lang w:val="en-AU"/>
        </w:rPr>
        <w:t xml:space="preserve"> by the EAC which had a strong </w:t>
      </w:r>
      <w:r w:rsidR="00906D99">
        <w:rPr>
          <w:rFonts w:asciiTheme="minorHAnsi" w:hAnsiTheme="minorHAnsi" w:cstheme="minorHAnsi"/>
          <w:szCs w:val="24"/>
          <w:lang w:val="en-AU"/>
        </w:rPr>
        <w:t>alongshore</w:t>
      </w:r>
      <w:r w:rsidR="002C212A" w:rsidRPr="00F15D89">
        <w:rPr>
          <w:rFonts w:asciiTheme="minorHAnsi" w:hAnsiTheme="minorHAnsi" w:cstheme="minorHAnsi"/>
          <w:szCs w:val="24"/>
          <w:lang w:val="en-AU"/>
        </w:rPr>
        <w:t xml:space="preserve"> flow (1.59 m s</w:t>
      </w:r>
      <w:r w:rsidR="002C212A" w:rsidRPr="00F15D89">
        <w:rPr>
          <w:rFonts w:asciiTheme="minorHAnsi" w:hAnsiTheme="minorHAnsi" w:cstheme="minorHAnsi"/>
          <w:szCs w:val="24"/>
          <w:vertAlign w:val="superscript"/>
          <w:lang w:val="en-AU"/>
        </w:rPr>
        <w:t>-1</w:t>
      </w:r>
      <w:r w:rsidR="002C212A" w:rsidRPr="00F15D89">
        <w:rPr>
          <w:rFonts w:asciiTheme="minorHAnsi" w:hAnsiTheme="minorHAnsi" w:cstheme="minorHAnsi"/>
          <w:szCs w:val="24"/>
          <w:lang w:val="en-AU"/>
        </w:rPr>
        <w:t>) centred 37.7 km offshore (310 m bathymetry</w:t>
      </w:r>
      <w:r w:rsidR="00166354">
        <w:rPr>
          <w:rFonts w:asciiTheme="minorHAnsi" w:hAnsiTheme="minorHAnsi" w:cstheme="minorHAnsi"/>
          <w:szCs w:val="24"/>
          <w:lang w:val="en-AU"/>
        </w:rPr>
        <w:t>; Figure 2</w:t>
      </w:r>
      <w:r w:rsidR="002C212A" w:rsidRPr="00F15D89">
        <w:rPr>
          <w:rFonts w:asciiTheme="minorHAnsi" w:hAnsiTheme="minorHAnsi" w:cstheme="minorHAnsi"/>
          <w:szCs w:val="24"/>
          <w:lang w:val="en-AU"/>
        </w:rPr>
        <w:t>)</w:t>
      </w:r>
      <w:r w:rsidR="00A92212">
        <w:rPr>
          <w:rFonts w:asciiTheme="minorHAnsi" w:hAnsiTheme="minorHAnsi" w:cstheme="minorHAnsi"/>
          <w:szCs w:val="24"/>
          <w:lang w:val="en-AU"/>
        </w:rPr>
        <w:t>.</w:t>
      </w:r>
      <w:r w:rsidR="00BE3A29" w:rsidRPr="00F15D89">
        <w:rPr>
          <w:rFonts w:asciiTheme="minorHAnsi" w:hAnsiTheme="minorHAnsi" w:cstheme="minorHAnsi"/>
          <w:szCs w:val="24"/>
          <w:lang w:val="en-AU"/>
        </w:rPr>
        <w:t xml:space="preserve"> </w:t>
      </w:r>
      <w:r w:rsidR="00A92212">
        <w:rPr>
          <w:rFonts w:asciiTheme="minorHAnsi" w:hAnsiTheme="minorHAnsi" w:cstheme="minorHAnsi"/>
          <w:szCs w:val="24"/>
          <w:lang w:val="en-AU"/>
        </w:rPr>
        <w:t>T</w:t>
      </w:r>
      <w:r w:rsidR="002C212A" w:rsidRPr="00F15D89">
        <w:rPr>
          <w:rFonts w:asciiTheme="minorHAnsi" w:hAnsiTheme="minorHAnsi" w:cstheme="minorHAnsi"/>
          <w:szCs w:val="24"/>
          <w:lang w:val="en-AU"/>
        </w:rPr>
        <w:t xml:space="preserve">he EAC </w:t>
      </w:r>
      <w:r w:rsidR="00A92212">
        <w:rPr>
          <w:rFonts w:asciiTheme="minorHAnsi" w:hAnsiTheme="minorHAnsi" w:cstheme="minorHAnsi"/>
          <w:szCs w:val="24"/>
          <w:lang w:val="en-AU"/>
        </w:rPr>
        <w:t>had</w:t>
      </w:r>
      <w:r w:rsidR="002C212A" w:rsidRPr="00F15D89">
        <w:rPr>
          <w:rFonts w:asciiTheme="minorHAnsi" w:hAnsiTheme="minorHAnsi" w:cstheme="minorHAnsi"/>
          <w:szCs w:val="24"/>
          <w:lang w:val="en-AU"/>
        </w:rPr>
        <w:t xml:space="preserve"> slight onshore movement</w:t>
      </w:r>
      <w:r w:rsidR="00BE3A29" w:rsidRPr="00F15D89">
        <w:rPr>
          <w:rFonts w:asciiTheme="minorHAnsi" w:hAnsiTheme="minorHAnsi" w:cstheme="minorHAnsi"/>
          <w:szCs w:val="24"/>
          <w:lang w:val="en-AU"/>
        </w:rPr>
        <w:t>,</w:t>
      </w:r>
      <w:r w:rsidR="002C212A" w:rsidRPr="00F15D89">
        <w:rPr>
          <w:rFonts w:asciiTheme="minorHAnsi" w:hAnsiTheme="minorHAnsi" w:cstheme="minorHAnsi"/>
          <w:szCs w:val="24"/>
          <w:lang w:val="en-AU"/>
        </w:rPr>
        <w:t xml:space="preserve"> </w:t>
      </w:r>
      <w:r w:rsidR="00A92212">
        <w:rPr>
          <w:rFonts w:asciiTheme="minorHAnsi" w:hAnsiTheme="minorHAnsi" w:cstheme="minorHAnsi"/>
          <w:szCs w:val="24"/>
          <w:lang w:val="en-AU"/>
        </w:rPr>
        <w:t>in offshore waters 100-150m below the surface</w:t>
      </w:r>
      <w:r w:rsidR="002C212A" w:rsidRPr="00F15D89">
        <w:rPr>
          <w:rFonts w:asciiTheme="minorHAnsi" w:hAnsiTheme="minorHAnsi" w:cstheme="minorHAnsi"/>
          <w:szCs w:val="24"/>
          <w:lang w:val="en-AU"/>
        </w:rPr>
        <w:t xml:space="preserve"> (0.15 m s</w:t>
      </w:r>
      <w:r w:rsidR="002C212A" w:rsidRPr="00F15D89">
        <w:rPr>
          <w:rFonts w:asciiTheme="minorHAnsi" w:hAnsiTheme="minorHAnsi" w:cstheme="minorHAnsi"/>
          <w:szCs w:val="24"/>
          <w:vertAlign w:val="superscript"/>
          <w:lang w:val="en-AU"/>
        </w:rPr>
        <w:t>-1</w:t>
      </w:r>
      <w:r w:rsidR="00F47E9C" w:rsidRPr="00F15D89">
        <w:rPr>
          <w:rFonts w:asciiTheme="minorHAnsi" w:hAnsiTheme="minorHAnsi" w:cstheme="minorHAnsi"/>
          <w:szCs w:val="24"/>
          <w:lang w:val="en-AU"/>
        </w:rPr>
        <w:t xml:space="preserve">; </w:t>
      </w:r>
      <w:r w:rsidR="00F47E9C" w:rsidRPr="00166354">
        <w:rPr>
          <w:rFonts w:asciiTheme="minorHAnsi" w:hAnsiTheme="minorHAnsi" w:cstheme="minorHAnsi"/>
          <w:szCs w:val="24"/>
          <w:highlight w:val="yellow"/>
          <w:lang w:val="en-AU"/>
        </w:rPr>
        <w:t xml:space="preserve">Figure </w:t>
      </w:r>
      <w:r w:rsidR="00166354" w:rsidRPr="00166354">
        <w:rPr>
          <w:rFonts w:asciiTheme="minorHAnsi" w:hAnsiTheme="minorHAnsi" w:cstheme="minorHAnsi"/>
          <w:szCs w:val="24"/>
          <w:highlight w:val="yellow"/>
          <w:lang w:val="en-AU"/>
        </w:rPr>
        <w:t>SX</w:t>
      </w:r>
      <w:r w:rsidR="002C212A" w:rsidRPr="00F15D89">
        <w:rPr>
          <w:rFonts w:asciiTheme="minorHAnsi" w:hAnsiTheme="minorHAnsi" w:cstheme="minorHAnsi"/>
          <w:szCs w:val="24"/>
          <w:lang w:val="en-AU"/>
        </w:rPr>
        <w:t>).</w:t>
      </w:r>
      <w:r w:rsidR="000C11C9" w:rsidRPr="00F15D89">
        <w:rPr>
          <w:rFonts w:asciiTheme="minorHAnsi" w:hAnsiTheme="minorHAnsi" w:cstheme="minorHAnsi"/>
          <w:szCs w:val="24"/>
          <w:lang w:val="en-AU"/>
        </w:rPr>
        <w:t xml:space="preserve"> </w:t>
      </w:r>
    </w:p>
    <w:p w14:paraId="283A6A05" w14:textId="55523979" w:rsidR="002C212A" w:rsidRPr="00F15D89" w:rsidRDefault="00F47E9C" w:rsidP="00F34258">
      <w:pPr>
        <w:spacing w:line="360" w:lineRule="auto"/>
        <w:rPr>
          <w:rFonts w:asciiTheme="minorHAnsi" w:hAnsiTheme="minorHAnsi" w:cstheme="minorHAnsi"/>
          <w:szCs w:val="24"/>
          <w:lang w:val="en-AU"/>
        </w:rPr>
      </w:pPr>
      <w:r w:rsidRPr="00F15D89">
        <w:rPr>
          <w:rFonts w:asciiTheme="minorHAnsi" w:hAnsiTheme="minorHAnsi" w:cstheme="minorHAnsi"/>
          <w:b/>
          <w:bCs/>
          <w:szCs w:val="24"/>
          <w:lang w:val="en-AU"/>
        </w:rPr>
        <w:lastRenderedPageBreak/>
        <w:tab/>
      </w:r>
      <w:r w:rsidRPr="00F15D89">
        <w:rPr>
          <w:rFonts w:asciiTheme="minorHAnsi" w:hAnsiTheme="minorHAnsi" w:cstheme="minorHAnsi"/>
          <w:szCs w:val="24"/>
          <w:lang w:val="en-AU"/>
        </w:rPr>
        <w:t>The biomass of the zooplankton community generally decreased with distance offshore and with depth. The EAC, particularly further offshore</w:t>
      </w:r>
      <w:r w:rsidR="008B7392">
        <w:rPr>
          <w:rFonts w:asciiTheme="minorHAnsi" w:hAnsiTheme="minorHAnsi" w:cstheme="minorHAnsi"/>
          <w:szCs w:val="24"/>
          <w:lang w:val="en-AU"/>
        </w:rPr>
        <w:t>,</w:t>
      </w:r>
      <w:r w:rsidRPr="00F15D89">
        <w:rPr>
          <w:rFonts w:asciiTheme="minorHAnsi" w:hAnsiTheme="minorHAnsi" w:cstheme="minorHAnsi"/>
          <w:szCs w:val="24"/>
          <w:lang w:val="en-AU"/>
        </w:rPr>
        <w:t xml:space="preserve"> </w:t>
      </w:r>
      <w:r w:rsidR="008B7392">
        <w:rPr>
          <w:rFonts w:asciiTheme="minorHAnsi" w:hAnsiTheme="minorHAnsi" w:cstheme="minorHAnsi"/>
          <w:szCs w:val="24"/>
          <w:lang w:val="en-AU"/>
        </w:rPr>
        <w:t>contained</w:t>
      </w:r>
      <w:r w:rsidRPr="00F15D89">
        <w:rPr>
          <w:rFonts w:asciiTheme="minorHAnsi" w:hAnsiTheme="minorHAnsi" w:cstheme="minorHAnsi"/>
          <w:szCs w:val="24"/>
          <w:lang w:val="en-AU"/>
        </w:rPr>
        <w:t xml:space="preserve"> low </w:t>
      </w:r>
      <w:r w:rsidR="008B7392">
        <w:rPr>
          <w:rFonts w:asciiTheme="minorHAnsi" w:hAnsiTheme="minorHAnsi" w:cstheme="minorHAnsi"/>
          <w:szCs w:val="24"/>
          <w:lang w:val="en-AU"/>
        </w:rPr>
        <w:t xml:space="preserve">zooplankton </w:t>
      </w:r>
      <w:r w:rsidRPr="00F15D89">
        <w:rPr>
          <w:rFonts w:asciiTheme="minorHAnsi" w:hAnsiTheme="minorHAnsi" w:cstheme="minorHAnsi"/>
          <w:szCs w:val="24"/>
          <w:lang w:val="en-AU"/>
        </w:rPr>
        <w:t xml:space="preserve">biomass with a shallow </w:t>
      </w:r>
      <w:r w:rsidR="0063430E">
        <w:rPr>
          <w:rFonts w:asciiTheme="minorHAnsi" w:hAnsiTheme="minorHAnsi" w:cstheme="minorHAnsi"/>
          <w:szCs w:val="24"/>
          <w:lang w:val="en-AU"/>
        </w:rPr>
        <w:t xml:space="preserve">pareto distribution shape parameter </w:t>
      </w:r>
      <w:r w:rsidR="0063430E">
        <w:rPr>
          <w:rFonts w:asciiTheme="minorHAnsi" w:hAnsiTheme="minorHAnsi" w:cstheme="minorHAnsi"/>
          <w:i/>
          <w:iCs/>
          <w:szCs w:val="24"/>
          <w:lang w:val="en-AU"/>
        </w:rPr>
        <w:t>c</w:t>
      </w:r>
      <w:r w:rsidRPr="00F15D89">
        <w:rPr>
          <w:rFonts w:asciiTheme="minorHAnsi" w:hAnsiTheme="minorHAnsi" w:cstheme="minorHAnsi"/>
          <w:szCs w:val="24"/>
          <w:lang w:val="en-AU"/>
        </w:rPr>
        <w:t xml:space="preserve"> (-0.9) and </w:t>
      </w:r>
      <w:r w:rsidR="00C10581">
        <w:rPr>
          <w:rFonts w:asciiTheme="minorHAnsi" w:hAnsiTheme="minorHAnsi" w:cstheme="minorHAnsi"/>
          <w:szCs w:val="24"/>
          <w:lang w:val="en-AU"/>
        </w:rPr>
        <w:t>GMS</w:t>
      </w:r>
      <w:r w:rsidRPr="00F15D89">
        <w:rPr>
          <w:rFonts w:asciiTheme="minorHAnsi" w:hAnsiTheme="minorHAnsi" w:cstheme="minorHAnsi"/>
          <w:szCs w:val="24"/>
          <w:lang w:val="en-AU"/>
        </w:rPr>
        <w:t xml:space="preserve"> of ~450</w:t>
      </w:r>
      <w:r w:rsidR="008B7392">
        <w:rPr>
          <w:rFonts w:asciiTheme="minorHAnsi" w:hAnsiTheme="minorHAnsi" w:cstheme="minorHAnsi"/>
          <w:szCs w:val="24"/>
          <w:lang w:val="en-AU"/>
        </w:rPr>
        <w:t xml:space="preserve"> </w:t>
      </w:r>
      <w:r w:rsidRPr="00F15D89">
        <w:rPr>
          <w:rFonts w:asciiTheme="minorHAnsi" w:hAnsiTheme="minorHAnsi" w:cstheme="minorHAnsi"/>
          <w:szCs w:val="24"/>
          <w:lang w:val="en-AU"/>
        </w:rPr>
        <w:t>µm. The 20</w:t>
      </w:r>
      <w:r w:rsidR="005C5E3F">
        <w:rPr>
          <w:rFonts w:asciiTheme="minorHAnsi" w:hAnsiTheme="minorHAnsi" w:cstheme="minorHAnsi"/>
          <w:szCs w:val="24"/>
          <w:lang w:val="en-AU"/>
        </w:rPr>
        <w:t xml:space="preserve"> </w:t>
      </w:r>
      <w:r w:rsidRPr="00F15D89">
        <w:rPr>
          <w:rFonts w:asciiTheme="minorHAnsi" w:hAnsiTheme="minorHAnsi" w:cstheme="minorHAnsi"/>
          <w:szCs w:val="24"/>
          <w:lang w:val="en-AU"/>
        </w:rPr>
        <w:t>°C isotherm was a strong boundary for zooplankton communities with zooplankton in water &lt; 20</w:t>
      </w:r>
      <w:r w:rsidR="005C5E3F">
        <w:rPr>
          <w:rFonts w:asciiTheme="minorHAnsi" w:hAnsiTheme="minorHAnsi" w:cstheme="minorHAnsi"/>
          <w:szCs w:val="24"/>
          <w:lang w:val="en-AU"/>
        </w:rPr>
        <w:t xml:space="preserve"> </w:t>
      </w:r>
      <w:r w:rsidR="00187221" w:rsidRPr="00F15D89">
        <w:rPr>
          <w:rFonts w:asciiTheme="minorHAnsi" w:hAnsiTheme="minorHAnsi" w:cstheme="minorHAnsi"/>
          <w:szCs w:val="24"/>
          <w:lang w:val="en-AU"/>
        </w:rPr>
        <w:t>°</w:t>
      </w:r>
      <w:r w:rsidRPr="00F15D89">
        <w:rPr>
          <w:rFonts w:asciiTheme="minorHAnsi" w:hAnsiTheme="minorHAnsi" w:cstheme="minorHAnsi"/>
          <w:szCs w:val="24"/>
          <w:lang w:val="en-AU"/>
        </w:rPr>
        <w:t>C</w:t>
      </w:r>
      <w:r w:rsidR="00187221" w:rsidRPr="00F15D89">
        <w:rPr>
          <w:rFonts w:asciiTheme="minorHAnsi" w:hAnsiTheme="minorHAnsi" w:cstheme="minorHAnsi"/>
          <w:szCs w:val="24"/>
          <w:lang w:val="en-AU"/>
        </w:rPr>
        <w:t xml:space="preserve"> having relatively low biomass and</w:t>
      </w:r>
      <w:r w:rsidRPr="00F15D89">
        <w:rPr>
          <w:rFonts w:asciiTheme="minorHAnsi" w:hAnsiTheme="minorHAnsi" w:cstheme="minorHAnsi"/>
          <w:szCs w:val="24"/>
          <w:lang w:val="en-AU"/>
        </w:rPr>
        <w:t xml:space="preserve"> </w:t>
      </w:r>
      <w:r w:rsidR="00187221" w:rsidRPr="00F15D89">
        <w:rPr>
          <w:rFonts w:asciiTheme="minorHAnsi" w:hAnsiTheme="minorHAnsi" w:cstheme="minorHAnsi"/>
          <w:szCs w:val="24"/>
          <w:lang w:val="en-AU"/>
        </w:rPr>
        <w:t xml:space="preserve">a </w:t>
      </w:r>
      <w:r w:rsidRPr="00F15D89">
        <w:rPr>
          <w:rFonts w:asciiTheme="minorHAnsi" w:hAnsiTheme="minorHAnsi" w:cstheme="minorHAnsi"/>
          <w:szCs w:val="24"/>
          <w:lang w:val="en-AU"/>
        </w:rPr>
        <w:t xml:space="preserve">much smaller </w:t>
      </w:r>
      <w:r w:rsidR="003E012B">
        <w:rPr>
          <w:rFonts w:asciiTheme="minorHAnsi" w:hAnsiTheme="minorHAnsi" w:cstheme="minorHAnsi"/>
          <w:szCs w:val="24"/>
          <w:lang w:val="en-AU"/>
        </w:rPr>
        <w:t>GMS</w:t>
      </w:r>
      <w:r w:rsidR="00187221" w:rsidRPr="00F15D89">
        <w:rPr>
          <w:rFonts w:asciiTheme="minorHAnsi" w:hAnsiTheme="minorHAnsi" w:cstheme="minorHAnsi"/>
          <w:szCs w:val="24"/>
          <w:lang w:val="en-AU"/>
        </w:rPr>
        <w:t xml:space="preserve"> </w:t>
      </w:r>
      <w:r w:rsidRPr="00F15D89">
        <w:rPr>
          <w:rFonts w:asciiTheme="minorHAnsi" w:hAnsiTheme="minorHAnsi" w:cstheme="minorHAnsi"/>
          <w:szCs w:val="24"/>
          <w:lang w:val="en-AU"/>
        </w:rPr>
        <w:t>(~400µm</w:t>
      </w:r>
      <w:r w:rsidR="003E012B">
        <w:rPr>
          <w:rFonts w:asciiTheme="minorHAnsi" w:hAnsiTheme="minorHAnsi" w:cstheme="minorHAnsi"/>
          <w:szCs w:val="24"/>
          <w:lang w:val="en-AU"/>
        </w:rPr>
        <w:t xml:space="preserve"> ESD</w:t>
      </w:r>
      <w:r w:rsidRPr="00F15D89">
        <w:rPr>
          <w:rFonts w:asciiTheme="minorHAnsi" w:hAnsiTheme="minorHAnsi" w:cstheme="minorHAnsi"/>
          <w:szCs w:val="24"/>
          <w:lang w:val="en-AU"/>
        </w:rPr>
        <w:t xml:space="preserve">) resulting in a steeper </w:t>
      </w:r>
      <w:r w:rsidR="0063430E" w:rsidRPr="0063430E">
        <w:rPr>
          <w:rFonts w:asciiTheme="minorHAnsi" w:hAnsiTheme="minorHAnsi" w:cstheme="minorHAnsi"/>
          <w:i/>
          <w:iCs/>
          <w:szCs w:val="24"/>
          <w:lang w:val="en-AU"/>
        </w:rPr>
        <w:t>c</w:t>
      </w:r>
      <w:r w:rsidRPr="00F15D89">
        <w:rPr>
          <w:rFonts w:asciiTheme="minorHAnsi" w:hAnsiTheme="minorHAnsi" w:cstheme="minorHAnsi"/>
          <w:szCs w:val="24"/>
          <w:lang w:val="en-AU"/>
        </w:rPr>
        <w:t xml:space="preserve"> (&lt; -1.3)</w:t>
      </w:r>
      <w:r w:rsidR="00187221" w:rsidRPr="00F15D89">
        <w:rPr>
          <w:rFonts w:asciiTheme="minorHAnsi" w:hAnsiTheme="minorHAnsi" w:cstheme="minorHAnsi"/>
          <w:szCs w:val="24"/>
          <w:lang w:val="en-AU"/>
        </w:rPr>
        <w:t>. This was particularly evident where the 20°C isotherm reach the surface ~24 km from the coastline</w:t>
      </w:r>
      <w:r w:rsidR="00B251AC" w:rsidRPr="00F15D89">
        <w:rPr>
          <w:rFonts w:asciiTheme="minorHAnsi" w:hAnsiTheme="minorHAnsi" w:cstheme="minorHAnsi"/>
          <w:szCs w:val="24"/>
          <w:lang w:val="en-AU"/>
        </w:rPr>
        <w:t xml:space="preserve"> (Figures 4 &amp; 5)</w:t>
      </w:r>
      <w:r w:rsidR="00187221" w:rsidRPr="00F15D89">
        <w:rPr>
          <w:rFonts w:asciiTheme="minorHAnsi" w:hAnsiTheme="minorHAnsi" w:cstheme="minorHAnsi"/>
          <w:szCs w:val="24"/>
          <w:lang w:val="en-AU"/>
        </w:rPr>
        <w:t>.</w:t>
      </w:r>
    </w:p>
    <w:p w14:paraId="0702C6CD" w14:textId="109154B5" w:rsidR="00F80EFA" w:rsidRPr="00F15D89" w:rsidRDefault="00F80EFA" w:rsidP="00F34258">
      <w:pPr>
        <w:spacing w:line="360" w:lineRule="auto"/>
        <w:rPr>
          <w:rFonts w:asciiTheme="minorHAnsi" w:hAnsiTheme="minorHAnsi" w:cstheme="minorHAnsi"/>
          <w:b/>
          <w:bCs/>
          <w:szCs w:val="24"/>
          <w:lang w:val="en-AU"/>
        </w:rPr>
      </w:pPr>
    </w:p>
    <w:p w14:paraId="7C2E6384" w14:textId="4E04AD35" w:rsidR="00F80EFA" w:rsidRPr="00C07196" w:rsidRDefault="00C07196" w:rsidP="00F34258">
      <w:pPr>
        <w:spacing w:line="360" w:lineRule="auto"/>
        <w:rPr>
          <w:rFonts w:asciiTheme="minorHAnsi" w:hAnsiTheme="minorHAnsi" w:cstheme="minorHAnsi"/>
          <w:i/>
          <w:iCs/>
          <w:szCs w:val="24"/>
          <w:lang w:val="en-AU"/>
        </w:rPr>
      </w:pPr>
      <w:r>
        <w:rPr>
          <w:rFonts w:asciiTheme="minorHAnsi" w:hAnsiTheme="minorHAnsi" w:cstheme="minorHAnsi"/>
          <w:i/>
          <w:iCs/>
          <w:szCs w:val="24"/>
          <w:lang w:val="en-AU"/>
        </w:rPr>
        <w:t>3</w:t>
      </w:r>
      <w:r w:rsidR="00FF4300" w:rsidRPr="00C07196">
        <w:rPr>
          <w:rFonts w:asciiTheme="minorHAnsi" w:hAnsiTheme="minorHAnsi" w:cstheme="minorHAnsi"/>
          <w:i/>
          <w:iCs/>
          <w:szCs w:val="24"/>
          <w:lang w:val="en-AU"/>
        </w:rPr>
        <w:t xml:space="preserve">.5 </w:t>
      </w:r>
      <w:r w:rsidR="008A3A3E" w:rsidRPr="00C07196">
        <w:rPr>
          <w:rFonts w:asciiTheme="minorHAnsi" w:hAnsiTheme="minorHAnsi" w:cstheme="minorHAnsi"/>
          <w:i/>
          <w:iCs/>
          <w:szCs w:val="24"/>
          <w:lang w:val="en-AU"/>
        </w:rPr>
        <w:t>Diamond Head (31.75°S)</w:t>
      </w:r>
    </w:p>
    <w:p w14:paraId="197CFA5F" w14:textId="17E2ADA0" w:rsidR="002C212A" w:rsidRPr="00F15D89" w:rsidRDefault="002C212A" w:rsidP="00F34258">
      <w:pPr>
        <w:spacing w:line="360" w:lineRule="auto"/>
        <w:rPr>
          <w:rFonts w:asciiTheme="minorHAnsi" w:hAnsiTheme="minorHAnsi" w:cstheme="minorHAnsi"/>
          <w:szCs w:val="24"/>
          <w:lang w:val="en-AU"/>
        </w:rPr>
      </w:pPr>
      <w:r w:rsidRPr="00F15D89">
        <w:rPr>
          <w:rFonts w:asciiTheme="minorHAnsi" w:hAnsiTheme="minorHAnsi" w:cstheme="minorHAnsi"/>
          <w:szCs w:val="24"/>
          <w:lang w:val="en-AU"/>
        </w:rPr>
        <w:t>The</w:t>
      </w:r>
      <w:r w:rsidR="00BE3A29" w:rsidRPr="00F15D89">
        <w:rPr>
          <w:rFonts w:asciiTheme="minorHAnsi" w:hAnsiTheme="minorHAnsi" w:cstheme="minorHAnsi"/>
          <w:szCs w:val="24"/>
          <w:lang w:val="en-AU"/>
        </w:rPr>
        <w:t xml:space="preserve"> most southern</w:t>
      </w:r>
      <w:r w:rsidRPr="00F15D89">
        <w:rPr>
          <w:rFonts w:asciiTheme="minorHAnsi" w:hAnsiTheme="minorHAnsi" w:cstheme="minorHAnsi"/>
          <w:szCs w:val="24"/>
          <w:lang w:val="en-AU"/>
        </w:rPr>
        <w:t xml:space="preserve"> transect</w:t>
      </w:r>
      <w:r w:rsidR="00BE3A29" w:rsidRPr="00F15D89">
        <w:rPr>
          <w:rFonts w:asciiTheme="minorHAnsi" w:hAnsiTheme="minorHAnsi" w:cstheme="minorHAnsi"/>
          <w:szCs w:val="24"/>
          <w:lang w:val="en-AU"/>
        </w:rPr>
        <w:t xml:space="preserve"> located at Diamond Head (</w:t>
      </w:r>
      <w:r w:rsidR="002602C5" w:rsidRPr="00F15D89">
        <w:rPr>
          <w:rFonts w:asciiTheme="minorHAnsi" w:hAnsiTheme="minorHAnsi" w:cstheme="minorHAnsi"/>
          <w:szCs w:val="24"/>
          <w:lang w:val="en-AU"/>
        </w:rPr>
        <w:t>31.75°</w:t>
      </w:r>
      <w:r w:rsidR="00BE3A29" w:rsidRPr="00F15D89">
        <w:rPr>
          <w:rFonts w:asciiTheme="minorHAnsi" w:hAnsiTheme="minorHAnsi" w:cstheme="minorHAnsi"/>
          <w:szCs w:val="24"/>
          <w:lang w:val="en-AU"/>
        </w:rPr>
        <w:t>S)</w:t>
      </w:r>
      <w:r w:rsidRPr="00F15D89">
        <w:rPr>
          <w:rFonts w:asciiTheme="minorHAnsi" w:hAnsiTheme="minorHAnsi" w:cstheme="minorHAnsi"/>
          <w:szCs w:val="24"/>
          <w:lang w:val="en-AU"/>
        </w:rPr>
        <w:t xml:space="preserve"> </w:t>
      </w:r>
      <w:r w:rsidR="00BE3A29" w:rsidRPr="00F15D89">
        <w:rPr>
          <w:rFonts w:asciiTheme="minorHAnsi" w:hAnsiTheme="minorHAnsi" w:cstheme="minorHAnsi"/>
          <w:szCs w:val="24"/>
          <w:lang w:val="en-AU"/>
        </w:rPr>
        <w:t xml:space="preserve">was not influenced by the EAC </w:t>
      </w:r>
      <w:r w:rsidRPr="00F15D89">
        <w:rPr>
          <w:rFonts w:asciiTheme="minorHAnsi" w:hAnsiTheme="minorHAnsi" w:cstheme="minorHAnsi"/>
          <w:szCs w:val="24"/>
          <w:lang w:val="en-AU"/>
        </w:rPr>
        <w:t>which had separated from the coast to the north</w:t>
      </w:r>
      <w:r w:rsidR="008A3A3E" w:rsidRPr="00F15D89">
        <w:rPr>
          <w:rFonts w:asciiTheme="minorHAnsi" w:hAnsiTheme="minorHAnsi" w:cstheme="minorHAnsi"/>
          <w:szCs w:val="24"/>
          <w:lang w:val="en-AU"/>
        </w:rPr>
        <w:t xml:space="preserve"> and as such was characterised by a more homogeneous water mass</w:t>
      </w:r>
      <w:r w:rsidRPr="00F15D89">
        <w:rPr>
          <w:rFonts w:asciiTheme="minorHAnsi" w:hAnsiTheme="minorHAnsi" w:cstheme="minorHAnsi"/>
          <w:szCs w:val="24"/>
          <w:lang w:val="en-AU"/>
        </w:rPr>
        <w:t>. Within the transect the, alongshore velocities are low (&lt; 0.43 m s</w:t>
      </w:r>
      <w:r w:rsidRPr="00F15D89">
        <w:rPr>
          <w:rFonts w:asciiTheme="minorHAnsi" w:hAnsiTheme="minorHAnsi" w:cstheme="minorHAnsi"/>
          <w:szCs w:val="24"/>
          <w:vertAlign w:val="superscript"/>
          <w:lang w:val="en-AU"/>
        </w:rPr>
        <w:t>-1</w:t>
      </w:r>
      <w:r w:rsidR="009723D5">
        <w:rPr>
          <w:rFonts w:asciiTheme="minorHAnsi" w:hAnsiTheme="minorHAnsi" w:cstheme="minorHAnsi"/>
          <w:szCs w:val="24"/>
          <w:lang w:val="en-AU"/>
        </w:rPr>
        <w:t>, Figure 2)</w:t>
      </w:r>
      <w:r w:rsidRPr="00F15D89">
        <w:rPr>
          <w:rFonts w:asciiTheme="minorHAnsi" w:hAnsiTheme="minorHAnsi" w:cstheme="minorHAnsi"/>
          <w:szCs w:val="24"/>
          <w:lang w:val="en-AU"/>
        </w:rPr>
        <w:t xml:space="preserve"> with low onshore movement of water (0.11 m s</w:t>
      </w:r>
      <w:r w:rsidRPr="00F15D89">
        <w:rPr>
          <w:rFonts w:asciiTheme="minorHAnsi" w:hAnsiTheme="minorHAnsi" w:cstheme="minorHAnsi"/>
          <w:szCs w:val="24"/>
          <w:vertAlign w:val="superscript"/>
          <w:lang w:val="en-AU"/>
        </w:rPr>
        <w:t>-1</w:t>
      </w:r>
      <w:r w:rsidRPr="00F15D89">
        <w:rPr>
          <w:rFonts w:asciiTheme="minorHAnsi" w:hAnsiTheme="minorHAnsi" w:cstheme="minorHAnsi"/>
          <w:szCs w:val="24"/>
          <w:lang w:val="en-AU"/>
        </w:rPr>
        <w:t>) in the surface waters</w:t>
      </w:r>
      <w:r w:rsidR="00DD1662" w:rsidRPr="00F15D89">
        <w:rPr>
          <w:rFonts w:asciiTheme="minorHAnsi" w:hAnsiTheme="minorHAnsi" w:cstheme="minorHAnsi"/>
          <w:szCs w:val="24"/>
          <w:lang w:val="en-AU"/>
        </w:rPr>
        <w:t xml:space="preserve"> and</w:t>
      </w:r>
      <w:r w:rsidRPr="00F15D89">
        <w:rPr>
          <w:rFonts w:asciiTheme="minorHAnsi" w:hAnsiTheme="minorHAnsi" w:cstheme="minorHAnsi"/>
          <w:szCs w:val="24"/>
          <w:lang w:val="en-AU"/>
        </w:rPr>
        <w:t xml:space="preserve"> offshore movement (0.27 m s</w:t>
      </w:r>
      <w:r w:rsidRPr="00F15D89">
        <w:rPr>
          <w:rFonts w:asciiTheme="minorHAnsi" w:hAnsiTheme="minorHAnsi" w:cstheme="minorHAnsi"/>
          <w:szCs w:val="24"/>
          <w:vertAlign w:val="superscript"/>
          <w:lang w:val="en-AU"/>
        </w:rPr>
        <w:t>-1</w:t>
      </w:r>
      <w:r w:rsidRPr="00F15D89">
        <w:rPr>
          <w:rFonts w:asciiTheme="minorHAnsi" w:hAnsiTheme="minorHAnsi" w:cstheme="minorHAnsi"/>
          <w:szCs w:val="24"/>
          <w:lang w:val="en-AU"/>
        </w:rPr>
        <w:t>) in the deeper waters</w:t>
      </w:r>
      <w:r w:rsidR="00C93048">
        <w:rPr>
          <w:rFonts w:asciiTheme="minorHAnsi" w:hAnsiTheme="minorHAnsi" w:cstheme="minorHAnsi"/>
          <w:szCs w:val="24"/>
          <w:lang w:val="en-AU"/>
        </w:rPr>
        <w:t xml:space="preserve"> </w:t>
      </w:r>
      <w:r w:rsidR="00C93048" w:rsidRPr="00C93048">
        <w:rPr>
          <w:rFonts w:asciiTheme="minorHAnsi" w:hAnsiTheme="minorHAnsi" w:cstheme="minorHAnsi"/>
          <w:szCs w:val="24"/>
          <w:highlight w:val="yellow"/>
          <w:lang w:val="en-AU"/>
        </w:rPr>
        <w:t>(Figure SX)</w:t>
      </w:r>
      <w:r w:rsidRPr="00F15D89">
        <w:rPr>
          <w:rFonts w:asciiTheme="minorHAnsi" w:hAnsiTheme="minorHAnsi" w:cstheme="minorHAnsi"/>
          <w:szCs w:val="24"/>
          <w:lang w:val="en-AU"/>
        </w:rPr>
        <w:t>.</w:t>
      </w:r>
      <w:r w:rsidR="000C11C9" w:rsidRPr="00F15D89">
        <w:rPr>
          <w:rFonts w:asciiTheme="minorHAnsi" w:hAnsiTheme="minorHAnsi" w:cstheme="minorHAnsi"/>
          <w:szCs w:val="24"/>
          <w:lang w:val="en-AU"/>
        </w:rPr>
        <w:t xml:space="preserve"> </w:t>
      </w:r>
      <w:r w:rsidRPr="00F15D89">
        <w:rPr>
          <w:rFonts w:asciiTheme="minorHAnsi" w:hAnsiTheme="minorHAnsi" w:cstheme="minorHAnsi"/>
          <w:szCs w:val="24"/>
          <w:lang w:val="en-AU"/>
        </w:rPr>
        <w:t>There was minor uplift of the temperature isotherms with all isotherms rising approximately 20 – 40 m as they came onto the continental shelf.</w:t>
      </w:r>
      <w:r w:rsidR="00BE3A29" w:rsidRPr="00F15D89">
        <w:rPr>
          <w:rFonts w:asciiTheme="minorHAnsi" w:hAnsiTheme="minorHAnsi" w:cstheme="minorHAnsi"/>
          <w:szCs w:val="24"/>
          <w:lang w:val="en-AU"/>
        </w:rPr>
        <w:t xml:space="preserve"> This </w:t>
      </w:r>
      <w:r w:rsidR="00716EB1" w:rsidRPr="00F15D89">
        <w:rPr>
          <w:rFonts w:asciiTheme="minorHAnsi" w:hAnsiTheme="minorHAnsi" w:cstheme="minorHAnsi"/>
          <w:szCs w:val="24"/>
          <w:lang w:val="en-AU"/>
        </w:rPr>
        <w:t>uplift is likely caused by the separation of the EAC from the coast to the north, generating uplift through the creation of eddies near Diamond Head rather than current driven</w:t>
      </w:r>
      <w:r w:rsidR="00BE3A29" w:rsidRPr="00F15D89">
        <w:rPr>
          <w:rFonts w:asciiTheme="minorHAnsi" w:hAnsiTheme="minorHAnsi" w:cstheme="minorHAnsi"/>
          <w:szCs w:val="24"/>
          <w:lang w:val="en-AU"/>
        </w:rPr>
        <w:t xml:space="preserve"> uplift observed at the</w:t>
      </w:r>
      <w:r w:rsidR="00716EB1" w:rsidRPr="00F15D89">
        <w:rPr>
          <w:rFonts w:asciiTheme="minorHAnsi" w:hAnsiTheme="minorHAnsi" w:cstheme="minorHAnsi"/>
          <w:szCs w:val="24"/>
          <w:lang w:val="en-AU"/>
        </w:rPr>
        <w:t xml:space="preserve"> northern</w:t>
      </w:r>
      <w:r w:rsidR="00BE3A29" w:rsidRPr="00F15D89">
        <w:rPr>
          <w:rFonts w:asciiTheme="minorHAnsi" w:hAnsiTheme="minorHAnsi" w:cstheme="minorHAnsi"/>
          <w:szCs w:val="24"/>
          <w:lang w:val="en-AU"/>
        </w:rPr>
        <w:t xml:space="preserve"> EAC influenced sites</w:t>
      </w:r>
      <w:r w:rsidR="0063430E">
        <w:rPr>
          <w:rFonts w:asciiTheme="minorHAnsi" w:hAnsiTheme="minorHAnsi" w:cstheme="minorHAnsi"/>
          <w:szCs w:val="24"/>
          <w:lang w:val="en-AU"/>
        </w:rPr>
        <w:t xml:space="preserve"> </w:t>
      </w:r>
      <w:r w:rsidR="0063430E">
        <w:rPr>
          <w:rFonts w:asciiTheme="minorHAnsi" w:hAnsiTheme="minorHAnsi" w:cstheme="minorHAnsi"/>
          <w:szCs w:val="24"/>
          <w:lang w:val="en-AU"/>
        </w:rPr>
        <w:fldChar w:fldCharType="begin"/>
      </w:r>
      <w:r w:rsidR="0063430E">
        <w:rPr>
          <w:rFonts w:asciiTheme="minorHAnsi" w:hAnsiTheme="minorHAnsi" w:cstheme="minorHAnsi"/>
          <w:szCs w:val="24"/>
          <w:lang w:val="en-AU"/>
        </w:rPr>
        <w:instrText xml:space="preserve"> ADDIN ZOTERO_ITEM CSL_CITATION {"citationID":"QENMdJw9","properties":{"formattedCitation":"(Roughan and Middleton, 2002; Schaeffer and Roughan, 2015)","plainCitation":"(Roughan and Middleton, 2002; Schaeffer and Roughan, 2015)","noteIndex":0},"citationItems":[{"id":917,"uris":["http://zotero.org/users/local/U6DoygBa/items/QWE4A3GC"],"uri":["http://zotero.org/users/local/U6DoygBa/items/QWE4A3GC"],"itemData":{"id":917,"type":"article-journal","abstract":"The East Australian Current (EAC) forms the western boundary current of the South Pacific sub-tropical gyre. Locally it plays an important role in the nutrient enrichment of the oligotrophic coastal waters of New South Wales (NSW), Australia. Observations from two detailed hydrographic surveys conducted during November 1998 and February 1999 are used to delineate the processes influencing nutrient enrichment across the continental shelf off the central east coast of Australia. Four nutrient enrichment mechanisms are identified: wind-driven upwelling, upwelling driven by the encroachment of the EAC onto the continental shelf, acceleration of the current resulting from the narrowing of the continental shelf at Smoky Cape, and the separation of the EAC from the coast. This study demonstrates that both the strength of the current and its proximity to the coast determine the nature of the upwelling response. An increase in nutrient concentrations occurs downstream as a result of each of the mechanisms identified. The highest nutrient concentration is attributable to the encroachment of the current onto the shelf, whilst separation induced upwelling is the most widespread. (C) 2002 Elsevier Science Ltd. All rights reserved.","container-title":"Continental Shelf Research","DOI":"10.1016/s0278-4343(02)00101-2","ISSN":"0278-4343","issue":"17","language":"English","page":"2551-2572","title":"A comparison of observed upwelling mechanisms off the east coast of Australia","volume":"22","author":[{"family":"Roughan","given":"M."},{"family":"Middleton","given":"J. H."}],"issued":{"date-parts":[["2002",11]]}}},{"id":1309,"uris":["http://zotero.org/users/local/U6DoygBa/items/6XHM54FE"],"uri":["http://zotero.org/users/local/U6DoygBa/items/6XHM54FE"],"itemData":{"id":1309,"type":"article-journal","abstract":"AbstractThe separation zone of a dynamically important western boundary current (WBC) is resolved through a series of sustained glider deployments along the coastal edge of the jet. The comprehensive data set from 23 missions (2008–2014) provides a new high-resolution hydrographic climatology which is exploited to understand the spatial extent of dense water uplift and the depth-averaged momentum balances across the East Australian Current (EAC) separation zone. The predominantly geostrophic shelf circulation and temperature fields are least (most) variable upstream (downstream), where encroachment (separation) dominates. For the first time we resolve the nonlinear advection terms which are considerable in the along-shelf momentum balance. Near bottom water masses indicate dense water uplift, as a result of the EAC encroachment and separation. The data provide both new insight into and a climatology of separation-induced uplift and demonstrate a successful model for repeat glider missions in a dynamic WBC environment.","container-title":"Geophysical Research Letters","DOI":"10.1002/2014GL062260","ISSN":"1944-8007","issue":"1","language":"en","note":"_eprint: https://agupubs.onlinelibrary.wiley.com/doi/pdf/10.1002/2014GL062260","page":"121-128","source":"Wiley Online Library","title":"Influence of a western boundary current on shelf dynamics and upwelling from repeat glider deployments","volume":"42","author":[{"family":"Schaeffer","given":"A."},{"family":"Roughan","given":"M."}],"issued":{"date-parts":[["2015"]]}}}],"schema":"https://github.com/citation-style-language/schema/raw/master/csl-citation.json"} </w:instrText>
      </w:r>
      <w:r w:rsidR="0063430E">
        <w:rPr>
          <w:rFonts w:asciiTheme="minorHAnsi" w:hAnsiTheme="minorHAnsi" w:cstheme="minorHAnsi"/>
          <w:szCs w:val="24"/>
          <w:lang w:val="en-AU"/>
        </w:rPr>
        <w:fldChar w:fldCharType="separate"/>
      </w:r>
      <w:r w:rsidR="0063430E" w:rsidRPr="0063430E">
        <w:rPr>
          <w:rFonts w:ascii="Calibri" w:hAnsi="Calibri" w:cs="Calibri"/>
        </w:rPr>
        <w:t>(Roughan and Middleton, 2002; Schaeffer and Roughan, 2015)</w:t>
      </w:r>
      <w:r w:rsidR="0063430E">
        <w:rPr>
          <w:rFonts w:asciiTheme="minorHAnsi" w:hAnsiTheme="minorHAnsi" w:cstheme="minorHAnsi"/>
          <w:szCs w:val="24"/>
          <w:lang w:val="en-AU"/>
        </w:rPr>
        <w:fldChar w:fldCharType="end"/>
      </w:r>
      <w:r w:rsidR="00BE3A29" w:rsidRPr="00F15D89">
        <w:rPr>
          <w:rFonts w:asciiTheme="minorHAnsi" w:hAnsiTheme="minorHAnsi" w:cstheme="minorHAnsi"/>
          <w:szCs w:val="24"/>
          <w:lang w:val="en-AU"/>
        </w:rPr>
        <w:t>.</w:t>
      </w:r>
    </w:p>
    <w:p w14:paraId="3DDEE850" w14:textId="1DA855B2" w:rsidR="00DD1662" w:rsidRPr="00F15D89" w:rsidRDefault="00DD1662" w:rsidP="00F34258">
      <w:pPr>
        <w:spacing w:line="360" w:lineRule="auto"/>
        <w:rPr>
          <w:rFonts w:asciiTheme="minorHAnsi" w:hAnsiTheme="minorHAnsi" w:cstheme="minorHAnsi"/>
          <w:szCs w:val="24"/>
          <w:lang w:val="en-AU"/>
        </w:rPr>
      </w:pPr>
      <w:r w:rsidRPr="00F15D89">
        <w:rPr>
          <w:rFonts w:asciiTheme="minorHAnsi" w:hAnsiTheme="minorHAnsi" w:cstheme="minorHAnsi"/>
          <w:szCs w:val="24"/>
          <w:lang w:val="en-AU"/>
        </w:rPr>
        <w:tab/>
        <w:t>Reflecting the more homogenous water mass along this transect</w:t>
      </w:r>
      <w:r w:rsidR="00716EB1" w:rsidRPr="00F15D89">
        <w:rPr>
          <w:rFonts w:asciiTheme="minorHAnsi" w:hAnsiTheme="minorHAnsi" w:cstheme="minorHAnsi"/>
          <w:szCs w:val="24"/>
          <w:lang w:val="en-AU"/>
        </w:rPr>
        <w:t>,</w:t>
      </w:r>
      <w:r w:rsidRPr="00F15D89">
        <w:rPr>
          <w:rFonts w:asciiTheme="minorHAnsi" w:hAnsiTheme="minorHAnsi" w:cstheme="minorHAnsi"/>
          <w:szCs w:val="24"/>
          <w:lang w:val="en-AU"/>
        </w:rPr>
        <w:t xml:space="preserve"> the zooplankton community was not</w:t>
      </w:r>
      <w:r w:rsidR="00704A1F">
        <w:rPr>
          <w:rFonts w:asciiTheme="minorHAnsi" w:hAnsiTheme="minorHAnsi" w:cstheme="minorHAnsi"/>
          <w:szCs w:val="24"/>
          <w:lang w:val="en-AU"/>
        </w:rPr>
        <w:t xml:space="preserve"> clearly</w:t>
      </w:r>
      <w:r w:rsidRPr="00F15D89">
        <w:rPr>
          <w:rFonts w:asciiTheme="minorHAnsi" w:hAnsiTheme="minorHAnsi" w:cstheme="minorHAnsi"/>
          <w:szCs w:val="24"/>
          <w:lang w:val="en-AU"/>
        </w:rPr>
        <w:t xml:space="preserve"> related t</w:t>
      </w:r>
      <w:r w:rsidR="00727580" w:rsidRPr="00F15D89">
        <w:rPr>
          <w:rFonts w:asciiTheme="minorHAnsi" w:hAnsiTheme="minorHAnsi" w:cstheme="minorHAnsi"/>
          <w:szCs w:val="24"/>
          <w:lang w:val="en-AU"/>
        </w:rPr>
        <w:t xml:space="preserve">o water </w:t>
      </w:r>
      <w:r w:rsidRPr="00F15D89">
        <w:rPr>
          <w:rFonts w:asciiTheme="minorHAnsi" w:hAnsiTheme="minorHAnsi" w:cstheme="minorHAnsi"/>
          <w:szCs w:val="24"/>
          <w:lang w:val="en-AU"/>
        </w:rPr>
        <w:t>mass</w:t>
      </w:r>
      <w:r w:rsidR="00727580" w:rsidRPr="00F15D89">
        <w:rPr>
          <w:rFonts w:asciiTheme="minorHAnsi" w:hAnsiTheme="minorHAnsi" w:cstheme="minorHAnsi"/>
          <w:szCs w:val="24"/>
          <w:lang w:val="en-AU"/>
        </w:rPr>
        <w:t>es</w:t>
      </w:r>
      <w:r w:rsidRPr="00F15D89">
        <w:rPr>
          <w:rFonts w:asciiTheme="minorHAnsi" w:hAnsiTheme="minorHAnsi" w:cstheme="minorHAnsi"/>
          <w:szCs w:val="24"/>
          <w:lang w:val="en-AU"/>
        </w:rPr>
        <w:t xml:space="preserve"> and</w:t>
      </w:r>
      <w:r w:rsidR="00727580" w:rsidRPr="00F15D89">
        <w:rPr>
          <w:rFonts w:asciiTheme="minorHAnsi" w:hAnsiTheme="minorHAnsi" w:cstheme="minorHAnsi"/>
          <w:szCs w:val="24"/>
          <w:lang w:val="en-AU"/>
        </w:rPr>
        <w:t xml:space="preserve"> </w:t>
      </w:r>
      <w:r w:rsidR="00704A1F">
        <w:rPr>
          <w:rFonts w:asciiTheme="minorHAnsi" w:hAnsiTheme="minorHAnsi" w:cstheme="minorHAnsi"/>
          <w:szCs w:val="24"/>
          <w:lang w:val="en-AU"/>
        </w:rPr>
        <w:t>are more likely du</w:t>
      </w:r>
      <w:r w:rsidR="00727580" w:rsidRPr="00F15D89">
        <w:rPr>
          <w:rFonts w:asciiTheme="minorHAnsi" w:hAnsiTheme="minorHAnsi" w:cstheme="minorHAnsi"/>
          <w:szCs w:val="24"/>
          <w:lang w:val="en-AU"/>
        </w:rPr>
        <w:t xml:space="preserve"> to </w:t>
      </w:r>
      <w:r w:rsidRPr="00F15D89">
        <w:rPr>
          <w:rFonts w:asciiTheme="minorHAnsi" w:hAnsiTheme="minorHAnsi" w:cstheme="minorHAnsi"/>
          <w:szCs w:val="24"/>
          <w:lang w:val="en-AU"/>
        </w:rPr>
        <w:t>physical location. Inshore</w:t>
      </w:r>
      <w:r w:rsidR="00716EB1" w:rsidRPr="00F15D89">
        <w:rPr>
          <w:rFonts w:asciiTheme="minorHAnsi" w:hAnsiTheme="minorHAnsi" w:cstheme="minorHAnsi"/>
          <w:szCs w:val="24"/>
          <w:lang w:val="en-AU"/>
        </w:rPr>
        <w:t>,</w:t>
      </w:r>
      <w:r w:rsidRPr="00F15D89">
        <w:rPr>
          <w:rFonts w:asciiTheme="minorHAnsi" w:hAnsiTheme="minorHAnsi" w:cstheme="minorHAnsi"/>
          <w:szCs w:val="24"/>
          <w:lang w:val="en-AU"/>
        </w:rPr>
        <w:t xml:space="preserve"> the zooplankton community was </w:t>
      </w:r>
      <w:r w:rsidR="008B7392">
        <w:rPr>
          <w:rFonts w:asciiTheme="minorHAnsi" w:hAnsiTheme="minorHAnsi" w:cstheme="minorHAnsi"/>
          <w:szCs w:val="24"/>
          <w:lang w:val="en-AU"/>
        </w:rPr>
        <w:t xml:space="preserve">charactered by </w:t>
      </w:r>
      <w:r w:rsidRPr="00F15D89">
        <w:rPr>
          <w:rFonts w:asciiTheme="minorHAnsi" w:hAnsiTheme="minorHAnsi" w:cstheme="minorHAnsi"/>
          <w:szCs w:val="24"/>
          <w:lang w:val="en-AU"/>
        </w:rPr>
        <w:t>larger</w:t>
      </w:r>
      <w:r w:rsidR="008B7392">
        <w:rPr>
          <w:rFonts w:asciiTheme="minorHAnsi" w:hAnsiTheme="minorHAnsi" w:cstheme="minorHAnsi"/>
          <w:szCs w:val="24"/>
          <w:lang w:val="en-AU"/>
        </w:rPr>
        <w:t xml:space="preserve"> individuals </w:t>
      </w:r>
      <w:r w:rsidR="003E012B">
        <w:rPr>
          <w:rFonts w:asciiTheme="minorHAnsi" w:hAnsiTheme="minorHAnsi" w:cstheme="minorHAnsi"/>
          <w:szCs w:val="24"/>
          <w:lang w:val="en-AU"/>
        </w:rPr>
        <w:t>(GMS</w:t>
      </w:r>
      <w:r w:rsidR="008B7392">
        <w:rPr>
          <w:rFonts w:asciiTheme="minorHAnsi" w:hAnsiTheme="minorHAnsi" w:cstheme="minorHAnsi"/>
          <w:szCs w:val="24"/>
          <w:lang w:val="en-AU"/>
        </w:rPr>
        <w:t xml:space="preserve"> </w:t>
      </w:r>
      <w:r w:rsidRPr="00F15D89">
        <w:rPr>
          <w:rFonts w:asciiTheme="minorHAnsi" w:hAnsiTheme="minorHAnsi" w:cstheme="minorHAnsi"/>
          <w:szCs w:val="24"/>
          <w:lang w:val="en-AU"/>
        </w:rPr>
        <w:t>~500</w:t>
      </w:r>
      <w:r w:rsidR="008B7392">
        <w:rPr>
          <w:rFonts w:asciiTheme="minorHAnsi" w:hAnsiTheme="minorHAnsi" w:cstheme="minorHAnsi"/>
          <w:szCs w:val="24"/>
          <w:lang w:val="en-AU"/>
        </w:rPr>
        <w:t xml:space="preserve"> </w:t>
      </w:r>
      <w:r w:rsidRPr="00F15D89">
        <w:rPr>
          <w:rFonts w:asciiTheme="minorHAnsi" w:hAnsiTheme="minorHAnsi" w:cstheme="minorHAnsi"/>
          <w:szCs w:val="24"/>
          <w:lang w:val="en-AU"/>
        </w:rPr>
        <w:t>µm</w:t>
      </w:r>
      <w:r w:rsidR="000C3CE9">
        <w:rPr>
          <w:rFonts w:asciiTheme="minorHAnsi" w:hAnsiTheme="minorHAnsi" w:cstheme="minorHAnsi"/>
          <w:szCs w:val="24"/>
          <w:lang w:val="en-AU"/>
        </w:rPr>
        <w:t xml:space="preserve"> ESD</w:t>
      </w:r>
      <w:r w:rsidRPr="00F15D89">
        <w:rPr>
          <w:rFonts w:asciiTheme="minorHAnsi" w:hAnsiTheme="minorHAnsi" w:cstheme="minorHAnsi"/>
          <w:szCs w:val="24"/>
          <w:lang w:val="en-AU"/>
        </w:rPr>
        <w:t>)</w:t>
      </w:r>
      <w:r w:rsidR="000C5530" w:rsidRPr="00F15D89">
        <w:rPr>
          <w:rFonts w:asciiTheme="minorHAnsi" w:hAnsiTheme="minorHAnsi" w:cstheme="minorHAnsi"/>
          <w:szCs w:val="24"/>
          <w:lang w:val="en-AU"/>
        </w:rPr>
        <w:t xml:space="preserve"> </w:t>
      </w:r>
      <w:r w:rsidRPr="00F15D89">
        <w:rPr>
          <w:rFonts w:asciiTheme="minorHAnsi" w:hAnsiTheme="minorHAnsi" w:cstheme="minorHAnsi"/>
          <w:szCs w:val="24"/>
          <w:lang w:val="en-AU"/>
        </w:rPr>
        <w:t>and had higher overall biomass which declined steadily with distance offshore and with depth</w:t>
      </w:r>
      <w:r w:rsidR="00716EB1" w:rsidRPr="00F15D89">
        <w:rPr>
          <w:rFonts w:asciiTheme="minorHAnsi" w:hAnsiTheme="minorHAnsi" w:cstheme="minorHAnsi"/>
          <w:szCs w:val="24"/>
          <w:lang w:val="en-AU"/>
        </w:rPr>
        <w:t xml:space="preserve"> (Figures 3 &amp; 4)</w:t>
      </w:r>
      <w:r w:rsidRPr="00F15D89">
        <w:rPr>
          <w:rFonts w:asciiTheme="minorHAnsi" w:hAnsiTheme="minorHAnsi" w:cstheme="minorHAnsi"/>
          <w:szCs w:val="24"/>
          <w:lang w:val="en-AU"/>
        </w:rPr>
        <w:t xml:space="preserve">. The </w:t>
      </w:r>
      <w:r w:rsidR="00F110AE">
        <w:rPr>
          <w:rFonts w:asciiTheme="minorHAnsi" w:hAnsiTheme="minorHAnsi" w:cstheme="minorHAnsi"/>
          <w:szCs w:val="24"/>
          <w:lang w:val="en-AU"/>
        </w:rPr>
        <w:t xml:space="preserve">pareto distribution shape parameter </w:t>
      </w:r>
      <w:r w:rsidR="00F110AE">
        <w:rPr>
          <w:rFonts w:asciiTheme="minorHAnsi" w:hAnsiTheme="minorHAnsi" w:cstheme="minorHAnsi"/>
          <w:i/>
          <w:iCs/>
          <w:szCs w:val="24"/>
          <w:lang w:val="en-AU"/>
        </w:rPr>
        <w:t>c</w:t>
      </w:r>
      <w:r w:rsidRPr="00F15D89">
        <w:rPr>
          <w:rFonts w:asciiTheme="minorHAnsi" w:hAnsiTheme="minorHAnsi" w:cstheme="minorHAnsi"/>
          <w:szCs w:val="24"/>
          <w:lang w:val="en-AU"/>
        </w:rPr>
        <w:t xml:space="preserve"> </w:t>
      </w:r>
      <w:r w:rsidR="00F110AE">
        <w:rPr>
          <w:rFonts w:asciiTheme="minorHAnsi" w:hAnsiTheme="minorHAnsi" w:cstheme="minorHAnsi"/>
          <w:szCs w:val="24"/>
          <w:lang w:val="en-AU"/>
        </w:rPr>
        <w:t xml:space="preserve">of </w:t>
      </w:r>
      <w:r w:rsidRPr="00F15D89">
        <w:rPr>
          <w:rFonts w:asciiTheme="minorHAnsi" w:hAnsiTheme="minorHAnsi" w:cstheme="minorHAnsi"/>
          <w:szCs w:val="24"/>
          <w:lang w:val="en-AU"/>
        </w:rPr>
        <w:t>the community was shallow and steady over the whole transect (~-0.9</w:t>
      </w:r>
      <w:r w:rsidR="00716EB1" w:rsidRPr="00F15D89">
        <w:rPr>
          <w:rFonts w:asciiTheme="minorHAnsi" w:hAnsiTheme="minorHAnsi" w:cstheme="minorHAnsi"/>
          <w:szCs w:val="24"/>
          <w:lang w:val="en-AU"/>
        </w:rPr>
        <w:t>; Figure 5</w:t>
      </w:r>
      <w:r w:rsidRPr="00F15D89">
        <w:rPr>
          <w:rFonts w:asciiTheme="minorHAnsi" w:hAnsiTheme="minorHAnsi" w:cstheme="minorHAnsi"/>
          <w:szCs w:val="24"/>
          <w:lang w:val="en-AU"/>
        </w:rPr>
        <w:t>).</w:t>
      </w:r>
    </w:p>
    <w:p w14:paraId="7A3776BF" w14:textId="3CD37918" w:rsidR="000C5530" w:rsidRPr="00F15D89" w:rsidRDefault="000C5530" w:rsidP="00F34258">
      <w:pPr>
        <w:spacing w:line="360" w:lineRule="auto"/>
        <w:rPr>
          <w:rFonts w:asciiTheme="minorHAnsi" w:hAnsiTheme="minorHAnsi" w:cstheme="minorHAnsi"/>
          <w:szCs w:val="24"/>
          <w:lang w:val="en-AU"/>
        </w:rPr>
      </w:pPr>
    </w:p>
    <w:p w14:paraId="17D9635D" w14:textId="50951959" w:rsidR="000C5530" w:rsidRPr="00C07196" w:rsidRDefault="00C07196" w:rsidP="00F34258">
      <w:pPr>
        <w:spacing w:line="360" w:lineRule="auto"/>
        <w:rPr>
          <w:rFonts w:asciiTheme="minorHAnsi" w:hAnsiTheme="minorHAnsi" w:cstheme="minorHAnsi"/>
          <w:i/>
          <w:iCs/>
          <w:szCs w:val="24"/>
          <w:lang w:val="en-AU"/>
        </w:rPr>
      </w:pPr>
      <w:r>
        <w:rPr>
          <w:rFonts w:asciiTheme="minorHAnsi" w:hAnsiTheme="minorHAnsi" w:cstheme="minorHAnsi"/>
          <w:i/>
          <w:iCs/>
          <w:szCs w:val="24"/>
          <w:lang w:val="en-AU"/>
        </w:rPr>
        <w:t>3</w:t>
      </w:r>
      <w:r w:rsidR="00FF4300" w:rsidRPr="00C07196">
        <w:rPr>
          <w:rFonts w:asciiTheme="minorHAnsi" w:hAnsiTheme="minorHAnsi" w:cstheme="minorHAnsi"/>
          <w:i/>
          <w:iCs/>
          <w:szCs w:val="24"/>
          <w:lang w:val="en-AU"/>
        </w:rPr>
        <w:t xml:space="preserve">.6 </w:t>
      </w:r>
      <w:r w:rsidR="000C5530" w:rsidRPr="00C07196">
        <w:rPr>
          <w:rFonts w:asciiTheme="minorHAnsi" w:hAnsiTheme="minorHAnsi" w:cstheme="minorHAnsi"/>
          <w:i/>
          <w:iCs/>
          <w:szCs w:val="24"/>
          <w:lang w:val="en-AU"/>
        </w:rPr>
        <w:t>Overall Patterns</w:t>
      </w:r>
      <w:r w:rsidR="00767381" w:rsidRPr="00C07196">
        <w:rPr>
          <w:rFonts w:asciiTheme="minorHAnsi" w:hAnsiTheme="minorHAnsi" w:cstheme="minorHAnsi"/>
          <w:i/>
          <w:iCs/>
          <w:szCs w:val="24"/>
          <w:lang w:val="en-AU"/>
        </w:rPr>
        <w:t xml:space="preserve"> and Seasonal Changes in the EAC</w:t>
      </w:r>
    </w:p>
    <w:p w14:paraId="77E9058C" w14:textId="753B6ED7" w:rsidR="003F6382" w:rsidRPr="00F15D89" w:rsidRDefault="003F6382" w:rsidP="003F6382">
      <w:pPr>
        <w:spacing w:line="36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Satellite altimetry showed throughout the year alongshore velocity varies at our transects by approximately 0.25</w:t>
      </w:r>
      <w:r w:rsidR="005C5E3F">
        <w:rPr>
          <w:rFonts w:asciiTheme="minorHAnsi" w:hAnsiTheme="minorHAnsi" w:cstheme="minorHAnsi"/>
          <w:szCs w:val="24"/>
          <w:lang w:val="en-AU"/>
        </w:rPr>
        <w:t xml:space="preserve"> </w:t>
      </w:r>
      <w:r w:rsidRPr="00F15D89">
        <w:rPr>
          <w:rFonts w:asciiTheme="minorHAnsi" w:hAnsiTheme="minorHAnsi" w:cstheme="minorHAnsi"/>
          <w:szCs w:val="24"/>
          <w:lang w:val="en-AU"/>
        </w:rPr>
        <w:t>m s</w:t>
      </w:r>
      <w:r w:rsidRPr="00F15D89">
        <w:rPr>
          <w:rFonts w:asciiTheme="minorHAnsi" w:hAnsiTheme="minorHAnsi" w:cstheme="minorHAnsi"/>
          <w:szCs w:val="24"/>
          <w:vertAlign w:val="superscript"/>
          <w:lang w:val="en-AU"/>
        </w:rPr>
        <w:t>-1</w:t>
      </w:r>
      <w:r w:rsidRPr="00F15D89">
        <w:rPr>
          <w:rFonts w:asciiTheme="minorHAnsi" w:hAnsiTheme="minorHAnsi" w:cstheme="minorHAnsi"/>
          <w:szCs w:val="24"/>
          <w:lang w:val="en-AU"/>
        </w:rPr>
        <w:t xml:space="preserve"> with the more northern sites having the fastest overall flow (Figure 6). The velocity at all sites slows between April and August before peaking in </w:t>
      </w:r>
      <w:r w:rsidRPr="00F15D89">
        <w:rPr>
          <w:rFonts w:asciiTheme="minorHAnsi" w:hAnsiTheme="minorHAnsi" w:cstheme="minorHAnsi"/>
          <w:szCs w:val="24"/>
          <w:lang w:val="en-AU"/>
        </w:rPr>
        <w:lastRenderedPageBreak/>
        <w:t>peaking during September or October and remaining high until March</w:t>
      </w:r>
      <w:r w:rsidR="009723D5">
        <w:rPr>
          <w:rFonts w:asciiTheme="minorHAnsi" w:hAnsiTheme="minorHAnsi" w:cstheme="minorHAnsi"/>
          <w:szCs w:val="24"/>
          <w:lang w:val="en-AU"/>
        </w:rPr>
        <w:t xml:space="preserve"> </w:t>
      </w:r>
      <w:r w:rsidR="00704A1F">
        <w:rPr>
          <w:rFonts w:asciiTheme="minorHAnsi" w:hAnsiTheme="minorHAnsi" w:cstheme="minorHAnsi"/>
          <w:szCs w:val="24"/>
          <w:lang w:val="en-AU"/>
        </w:rPr>
        <w:t>corresponding to</w:t>
      </w:r>
      <w:r w:rsidR="009723D5">
        <w:rPr>
          <w:rFonts w:asciiTheme="minorHAnsi" w:hAnsiTheme="minorHAnsi" w:cstheme="minorHAnsi"/>
          <w:szCs w:val="24"/>
          <w:lang w:val="en-AU"/>
        </w:rPr>
        <w:t xml:space="preserve"> austral spring and summer</w:t>
      </w:r>
      <w:r w:rsidRPr="00F15D89">
        <w:rPr>
          <w:rFonts w:asciiTheme="minorHAnsi" w:hAnsiTheme="minorHAnsi" w:cstheme="minorHAnsi"/>
          <w:szCs w:val="24"/>
          <w:lang w:val="en-AU"/>
        </w:rPr>
        <w:t>.</w:t>
      </w:r>
    </w:p>
    <w:p w14:paraId="7BAAC98E" w14:textId="15072B01" w:rsidR="00500F16" w:rsidRPr="00F15D89" w:rsidRDefault="003F6382" w:rsidP="00095ADB">
      <w:pPr>
        <w:spacing w:line="36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B</w:t>
      </w:r>
      <w:r w:rsidR="00171D77" w:rsidRPr="00F15D89">
        <w:rPr>
          <w:rFonts w:asciiTheme="minorHAnsi" w:hAnsiTheme="minorHAnsi" w:cstheme="minorHAnsi"/>
          <w:szCs w:val="24"/>
          <w:lang w:val="en-AU"/>
        </w:rPr>
        <w:t>oth</w:t>
      </w:r>
      <w:r w:rsidR="00704A1F">
        <w:rPr>
          <w:rFonts w:asciiTheme="minorHAnsi" w:hAnsiTheme="minorHAnsi" w:cstheme="minorHAnsi"/>
          <w:szCs w:val="24"/>
          <w:lang w:val="en-AU"/>
        </w:rPr>
        <w:t xml:space="preserve"> the</w:t>
      </w:r>
      <w:r w:rsidR="00171D77" w:rsidRPr="00F15D89">
        <w:rPr>
          <w:rFonts w:asciiTheme="minorHAnsi" w:hAnsiTheme="minorHAnsi" w:cstheme="minorHAnsi"/>
          <w:szCs w:val="24"/>
          <w:lang w:val="en-AU"/>
        </w:rPr>
        <w:t xml:space="preserve"> EAC</w:t>
      </w:r>
      <w:r w:rsidR="008B7392">
        <w:rPr>
          <w:rFonts w:asciiTheme="minorHAnsi" w:hAnsiTheme="minorHAnsi" w:cstheme="minorHAnsi"/>
          <w:szCs w:val="24"/>
          <w:lang w:val="en-AU"/>
        </w:rPr>
        <w:t>-</w:t>
      </w:r>
      <w:r w:rsidR="00171D77" w:rsidRPr="00F15D89">
        <w:rPr>
          <w:rFonts w:asciiTheme="minorHAnsi" w:hAnsiTheme="minorHAnsi" w:cstheme="minorHAnsi"/>
          <w:szCs w:val="24"/>
          <w:lang w:val="en-AU"/>
        </w:rPr>
        <w:t>influenced transects</w:t>
      </w:r>
      <w:r w:rsidR="009723D5">
        <w:rPr>
          <w:rFonts w:asciiTheme="minorHAnsi" w:hAnsiTheme="minorHAnsi" w:cstheme="minorHAnsi"/>
          <w:szCs w:val="24"/>
          <w:lang w:val="en-AU"/>
        </w:rPr>
        <w:t xml:space="preserve"> (three northern ones)</w:t>
      </w:r>
      <w:r w:rsidR="00171D77" w:rsidRPr="00F15D89">
        <w:rPr>
          <w:rFonts w:asciiTheme="minorHAnsi" w:hAnsiTheme="minorHAnsi" w:cstheme="minorHAnsi"/>
          <w:szCs w:val="24"/>
          <w:lang w:val="en-AU"/>
        </w:rPr>
        <w:t xml:space="preserve"> and </w:t>
      </w:r>
      <w:r w:rsidR="00704A1F">
        <w:rPr>
          <w:rFonts w:asciiTheme="minorHAnsi" w:hAnsiTheme="minorHAnsi" w:cstheme="minorHAnsi"/>
          <w:szCs w:val="24"/>
          <w:lang w:val="en-AU"/>
        </w:rPr>
        <w:t xml:space="preserve">the </w:t>
      </w:r>
      <w:r w:rsidR="00171D77" w:rsidRPr="00F15D89">
        <w:rPr>
          <w:rFonts w:asciiTheme="minorHAnsi" w:hAnsiTheme="minorHAnsi" w:cstheme="minorHAnsi"/>
          <w:szCs w:val="24"/>
          <w:lang w:val="en-AU"/>
        </w:rPr>
        <w:t>transect south of the EAC</w:t>
      </w:r>
      <w:r w:rsidR="009723D5">
        <w:rPr>
          <w:rFonts w:asciiTheme="minorHAnsi" w:hAnsiTheme="minorHAnsi" w:cstheme="minorHAnsi"/>
          <w:szCs w:val="24"/>
          <w:lang w:val="en-AU"/>
        </w:rPr>
        <w:t xml:space="preserve"> (Diamond Head)</w:t>
      </w:r>
      <w:r w:rsidRPr="00F15D89">
        <w:rPr>
          <w:rFonts w:asciiTheme="minorHAnsi" w:hAnsiTheme="minorHAnsi" w:cstheme="minorHAnsi"/>
          <w:szCs w:val="24"/>
          <w:lang w:val="en-AU"/>
        </w:rPr>
        <w:t xml:space="preserve"> </w:t>
      </w:r>
      <w:r w:rsidR="00A13AD9" w:rsidRPr="00F15D89">
        <w:rPr>
          <w:rFonts w:asciiTheme="minorHAnsi" w:hAnsiTheme="minorHAnsi" w:cstheme="minorHAnsi"/>
          <w:szCs w:val="24"/>
          <w:lang w:val="en-AU"/>
        </w:rPr>
        <w:t xml:space="preserve">showed that </w:t>
      </w:r>
      <w:r w:rsidR="00704A1F">
        <w:rPr>
          <w:rFonts w:asciiTheme="minorHAnsi" w:hAnsiTheme="minorHAnsi" w:cstheme="minorHAnsi"/>
          <w:szCs w:val="24"/>
          <w:lang w:val="en-AU"/>
        </w:rPr>
        <w:t>generally</w:t>
      </w:r>
      <w:r w:rsidR="00A13AD9" w:rsidRPr="00F15D89">
        <w:rPr>
          <w:rFonts w:asciiTheme="minorHAnsi" w:hAnsiTheme="minorHAnsi" w:cstheme="minorHAnsi"/>
          <w:szCs w:val="24"/>
          <w:lang w:val="en-AU"/>
        </w:rPr>
        <w:t xml:space="preserve"> highe</w:t>
      </w:r>
      <w:r w:rsidR="00704A1F">
        <w:rPr>
          <w:rFonts w:asciiTheme="minorHAnsi" w:hAnsiTheme="minorHAnsi" w:cstheme="minorHAnsi"/>
          <w:szCs w:val="24"/>
          <w:lang w:val="en-AU"/>
        </w:rPr>
        <w:t>r</w:t>
      </w:r>
      <w:r w:rsidR="00A13AD9" w:rsidRPr="00F15D89">
        <w:rPr>
          <w:rFonts w:asciiTheme="minorHAnsi" w:hAnsiTheme="minorHAnsi" w:cstheme="minorHAnsi"/>
          <w:szCs w:val="24"/>
          <w:lang w:val="en-AU"/>
        </w:rPr>
        <w:t xml:space="preserve"> zooplankton biomasses were observed in </w:t>
      </w:r>
      <w:r w:rsidR="002671A7">
        <w:rPr>
          <w:rFonts w:asciiTheme="minorHAnsi" w:hAnsiTheme="minorHAnsi" w:cstheme="minorHAnsi"/>
          <w:szCs w:val="24"/>
          <w:lang w:val="en-AU"/>
        </w:rPr>
        <w:t>continental</w:t>
      </w:r>
      <w:r w:rsidR="00A13AD9" w:rsidRPr="00F15D89">
        <w:rPr>
          <w:rFonts w:asciiTheme="minorHAnsi" w:hAnsiTheme="minorHAnsi" w:cstheme="minorHAnsi"/>
          <w:szCs w:val="24"/>
          <w:lang w:val="en-AU"/>
        </w:rPr>
        <w:t xml:space="preserve"> shelf waters with declines offshore and with depth</w:t>
      </w:r>
      <w:r w:rsidR="001321FD" w:rsidRPr="00F15D89">
        <w:rPr>
          <w:rFonts w:asciiTheme="minorHAnsi" w:hAnsiTheme="minorHAnsi" w:cstheme="minorHAnsi"/>
          <w:szCs w:val="24"/>
          <w:lang w:val="en-AU"/>
        </w:rPr>
        <w:t xml:space="preserve"> (Figures 7 &amp; 8)</w:t>
      </w:r>
      <w:r w:rsidR="002671A7">
        <w:rPr>
          <w:rFonts w:asciiTheme="minorHAnsi" w:hAnsiTheme="minorHAnsi" w:cstheme="minorHAnsi"/>
          <w:szCs w:val="24"/>
          <w:lang w:val="en-AU"/>
        </w:rPr>
        <w:t xml:space="preserve"> although </w:t>
      </w:r>
      <w:r w:rsidR="00704A1F">
        <w:rPr>
          <w:rFonts w:asciiTheme="minorHAnsi" w:hAnsiTheme="minorHAnsi" w:cstheme="minorHAnsi"/>
          <w:szCs w:val="24"/>
          <w:lang w:val="en-AU"/>
        </w:rPr>
        <w:t>peaks</w:t>
      </w:r>
      <w:r w:rsidR="002671A7">
        <w:rPr>
          <w:rFonts w:asciiTheme="minorHAnsi" w:hAnsiTheme="minorHAnsi" w:cstheme="minorHAnsi"/>
          <w:szCs w:val="24"/>
          <w:lang w:val="en-AU"/>
        </w:rPr>
        <w:t xml:space="preserve"> </w:t>
      </w:r>
      <w:r w:rsidR="00704A1F">
        <w:rPr>
          <w:rFonts w:asciiTheme="minorHAnsi" w:hAnsiTheme="minorHAnsi" w:cstheme="minorHAnsi"/>
          <w:szCs w:val="24"/>
          <w:lang w:val="en-AU"/>
        </w:rPr>
        <w:t>in</w:t>
      </w:r>
      <w:r w:rsidR="002671A7">
        <w:rPr>
          <w:rFonts w:asciiTheme="minorHAnsi" w:hAnsiTheme="minorHAnsi" w:cstheme="minorHAnsi"/>
          <w:szCs w:val="24"/>
          <w:lang w:val="en-AU"/>
        </w:rPr>
        <w:t xml:space="preserve"> biomass were observed at the front between the continental shelf waters and EAC waters (21° C isotherm)</w:t>
      </w:r>
      <w:r w:rsidR="00A13AD9" w:rsidRPr="00F15D89">
        <w:rPr>
          <w:rFonts w:asciiTheme="minorHAnsi" w:hAnsiTheme="minorHAnsi" w:cstheme="minorHAnsi"/>
          <w:szCs w:val="24"/>
          <w:lang w:val="en-AU"/>
        </w:rPr>
        <w:t>. The transect at Evans Head did not show a noticeable decline in biomass with distance from the coast but this transect did not extend past the edge of the continental shelf where the declines were seen in the other 3 transects.</w:t>
      </w:r>
    </w:p>
    <w:p w14:paraId="191D8F82" w14:textId="438EF034" w:rsidR="004D3C70" w:rsidRDefault="004D3C70" w:rsidP="004D3C70">
      <w:pPr>
        <w:spacing w:line="36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T</w:t>
      </w:r>
      <w:r>
        <w:rPr>
          <w:rFonts w:asciiTheme="minorHAnsi" w:hAnsiTheme="minorHAnsi" w:cstheme="minorHAnsi"/>
          <w:szCs w:val="24"/>
          <w:lang w:val="en-AU"/>
        </w:rPr>
        <w:t>hree</w:t>
      </w:r>
      <w:r w:rsidRPr="00F15D89">
        <w:rPr>
          <w:rFonts w:asciiTheme="minorHAnsi" w:hAnsiTheme="minorHAnsi" w:cstheme="minorHAnsi"/>
          <w:szCs w:val="24"/>
          <w:lang w:val="en-AU"/>
        </w:rPr>
        <w:t xml:space="preserve"> distinct patterns in </w:t>
      </w:r>
      <w:r w:rsidR="003E012B">
        <w:rPr>
          <w:rFonts w:asciiTheme="minorHAnsi" w:hAnsiTheme="minorHAnsi" w:cstheme="minorHAnsi"/>
          <w:szCs w:val="24"/>
          <w:lang w:val="en-AU"/>
        </w:rPr>
        <w:t>GMS</w:t>
      </w:r>
      <w:r w:rsidRPr="00F15D89">
        <w:rPr>
          <w:rFonts w:asciiTheme="minorHAnsi" w:hAnsiTheme="minorHAnsi" w:cstheme="minorHAnsi"/>
          <w:szCs w:val="24"/>
          <w:lang w:val="en-AU"/>
        </w:rPr>
        <w:t xml:space="preserve"> were evident in our 4 transects. </w:t>
      </w:r>
      <w:r>
        <w:rPr>
          <w:rFonts w:asciiTheme="minorHAnsi" w:hAnsiTheme="minorHAnsi" w:cstheme="minorHAnsi"/>
          <w:szCs w:val="24"/>
          <w:lang w:val="en-AU"/>
        </w:rPr>
        <w:t>Cape Byron and Evans Head show</w:t>
      </w:r>
      <w:r w:rsidR="00DF208C">
        <w:rPr>
          <w:rFonts w:asciiTheme="minorHAnsi" w:hAnsiTheme="minorHAnsi" w:cstheme="minorHAnsi"/>
          <w:szCs w:val="24"/>
          <w:lang w:val="en-AU"/>
        </w:rPr>
        <w:t>ed</w:t>
      </w:r>
      <w:r>
        <w:rPr>
          <w:rFonts w:asciiTheme="minorHAnsi" w:hAnsiTheme="minorHAnsi" w:cstheme="minorHAnsi"/>
          <w:szCs w:val="24"/>
          <w:lang w:val="en-AU"/>
        </w:rPr>
        <w:t xml:space="preserve"> evidence of larger GMS </w:t>
      </w:r>
      <w:r w:rsidR="00DF208C">
        <w:rPr>
          <w:rFonts w:asciiTheme="minorHAnsi" w:hAnsiTheme="minorHAnsi" w:cstheme="minorHAnsi"/>
          <w:szCs w:val="24"/>
          <w:lang w:val="en-AU"/>
        </w:rPr>
        <w:t>around</w:t>
      </w:r>
      <w:r>
        <w:rPr>
          <w:rFonts w:asciiTheme="minorHAnsi" w:hAnsiTheme="minorHAnsi" w:cstheme="minorHAnsi"/>
          <w:szCs w:val="24"/>
          <w:lang w:val="en-AU"/>
        </w:rPr>
        <w:t xml:space="preserve"> the front between the warm EAC and cooler inner shelf water</w:t>
      </w:r>
      <w:r w:rsidR="00FC312D">
        <w:rPr>
          <w:rFonts w:asciiTheme="minorHAnsi" w:hAnsiTheme="minorHAnsi" w:cstheme="minorHAnsi"/>
          <w:szCs w:val="24"/>
          <w:lang w:val="en-AU"/>
        </w:rPr>
        <w:t xml:space="preserve"> (around the 21°C isotherm)</w:t>
      </w:r>
      <w:r>
        <w:rPr>
          <w:rFonts w:asciiTheme="minorHAnsi" w:hAnsiTheme="minorHAnsi" w:cstheme="minorHAnsi"/>
          <w:szCs w:val="24"/>
          <w:lang w:val="en-AU"/>
        </w:rPr>
        <w:t>. North Solitary show</w:t>
      </w:r>
      <w:r w:rsidR="00EB429B">
        <w:rPr>
          <w:rFonts w:asciiTheme="minorHAnsi" w:hAnsiTheme="minorHAnsi" w:cstheme="minorHAnsi"/>
          <w:szCs w:val="24"/>
          <w:lang w:val="en-AU"/>
        </w:rPr>
        <w:t>ed</w:t>
      </w:r>
      <w:r>
        <w:rPr>
          <w:rFonts w:asciiTheme="minorHAnsi" w:hAnsiTheme="minorHAnsi" w:cstheme="minorHAnsi"/>
          <w:szCs w:val="24"/>
          <w:lang w:val="en-AU"/>
        </w:rPr>
        <w:t xml:space="preserve"> evidence of uplift with the small GMS</w:t>
      </w:r>
      <w:r w:rsidR="00D56FF1">
        <w:rPr>
          <w:rFonts w:asciiTheme="minorHAnsi" w:hAnsiTheme="minorHAnsi" w:cstheme="minorHAnsi"/>
          <w:szCs w:val="24"/>
          <w:lang w:val="en-AU"/>
        </w:rPr>
        <w:t xml:space="preserve"> community</w:t>
      </w:r>
      <w:r>
        <w:rPr>
          <w:rFonts w:asciiTheme="minorHAnsi" w:hAnsiTheme="minorHAnsi" w:cstheme="minorHAnsi"/>
          <w:szCs w:val="24"/>
          <w:lang w:val="en-AU"/>
        </w:rPr>
        <w:t xml:space="preserve"> from deep</w:t>
      </w:r>
      <w:r w:rsidR="00D56FF1">
        <w:rPr>
          <w:rFonts w:asciiTheme="minorHAnsi" w:hAnsiTheme="minorHAnsi" w:cstheme="minorHAnsi"/>
          <w:szCs w:val="24"/>
          <w:lang w:val="en-AU"/>
        </w:rPr>
        <w:t xml:space="preserve"> uplifted to the surface. Diamond Head </w:t>
      </w:r>
      <w:r w:rsidR="00DF208C">
        <w:rPr>
          <w:rFonts w:asciiTheme="minorHAnsi" w:hAnsiTheme="minorHAnsi" w:cstheme="minorHAnsi"/>
          <w:szCs w:val="24"/>
          <w:lang w:val="en-AU"/>
        </w:rPr>
        <w:t>was</w:t>
      </w:r>
      <w:r w:rsidR="00D56FF1">
        <w:rPr>
          <w:rFonts w:asciiTheme="minorHAnsi" w:hAnsiTheme="minorHAnsi" w:cstheme="minorHAnsi"/>
          <w:szCs w:val="24"/>
          <w:lang w:val="en-AU"/>
        </w:rPr>
        <w:t xml:space="preserve"> very different with a more homogenous distribution of GMS </w:t>
      </w:r>
      <w:r w:rsidR="00EB429B">
        <w:rPr>
          <w:rFonts w:asciiTheme="minorHAnsi" w:hAnsiTheme="minorHAnsi" w:cstheme="minorHAnsi"/>
          <w:szCs w:val="24"/>
          <w:lang w:val="en-AU"/>
        </w:rPr>
        <w:t xml:space="preserve">although there </w:t>
      </w:r>
      <w:r w:rsidR="006D2A0E">
        <w:rPr>
          <w:rFonts w:asciiTheme="minorHAnsi" w:hAnsiTheme="minorHAnsi" w:cstheme="minorHAnsi"/>
          <w:szCs w:val="24"/>
          <w:lang w:val="en-AU"/>
        </w:rPr>
        <w:t>wa</w:t>
      </w:r>
      <w:r w:rsidR="00EB429B">
        <w:rPr>
          <w:rFonts w:asciiTheme="minorHAnsi" w:hAnsiTheme="minorHAnsi" w:cstheme="minorHAnsi"/>
          <w:szCs w:val="24"/>
          <w:lang w:val="en-AU"/>
        </w:rPr>
        <w:t>s a trend of larger zooplankton inshore</w:t>
      </w:r>
      <w:r w:rsidR="00D56FF1">
        <w:rPr>
          <w:rFonts w:asciiTheme="minorHAnsi" w:hAnsiTheme="minorHAnsi" w:cstheme="minorHAnsi"/>
          <w:szCs w:val="24"/>
          <w:lang w:val="en-AU"/>
        </w:rPr>
        <w:t>.</w:t>
      </w:r>
      <w:r w:rsidR="00EB429B">
        <w:rPr>
          <w:rFonts w:asciiTheme="minorHAnsi" w:hAnsiTheme="minorHAnsi" w:cstheme="minorHAnsi"/>
          <w:szCs w:val="24"/>
          <w:lang w:val="en-AU"/>
        </w:rPr>
        <w:t xml:space="preserve"> The size structure of all sites was heavily related to the GMS with shallower NBSS slope equivalents in areas with steeper slopes in areas with smaller zooplankton.</w:t>
      </w:r>
    </w:p>
    <w:p w14:paraId="7968AA92" w14:textId="77777777" w:rsidR="00D56FF1" w:rsidRDefault="00D56FF1" w:rsidP="004D3C70">
      <w:pPr>
        <w:spacing w:line="360" w:lineRule="auto"/>
        <w:ind w:firstLine="720"/>
        <w:rPr>
          <w:rFonts w:asciiTheme="minorHAnsi" w:hAnsiTheme="minorHAnsi" w:cstheme="minorHAnsi"/>
          <w:szCs w:val="24"/>
          <w:lang w:val="en-AU"/>
        </w:rPr>
      </w:pPr>
    </w:p>
    <w:p w14:paraId="553EF85D" w14:textId="77777777" w:rsidR="004D3C70" w:rsidRPr="00F15D89" w:rsidRDefault="004D3C70" w:rsidP="00095ADB">
      <w:pPr>
        <w:spacing w:line="360" w:lineRule="auto"/>
        <w:ind w:firstLine="720"/>
        <w:rPr>
          <w:rFonts w:asciiTheme="minorHAnsi" w:hAnsiTheme="minorHAnsi" w:cstheme="minorHAnsi"/>
          <w:szCs w:val="24"/>
          <w:lang w:val="en-AU"/>
        </w:rPr>
      </w:pPr>
    </w:p>
    <w:p w14:paraId="756BEFE0" w14:textId="77777777" w:rsidR="00767381" w:rsidRPr="00F15D89" w:rsidRDefault="00767381" w:rsidP="00095ADB">
      <w:pPr>
        <w:spacing w:line="360" w:lineRule="auto"/>
        <w:ind w:firstLine="720"/>
        <w:rPr>
          <w:rFonts w:asciiTheme="minorHAnsi" w:hAnsiTheme="minorHAnsi" w:cstheme="minorHAnsi"/>
          <w:b/>
          <w:bCs/>
          <w:szCs w:val="24"/>
          <w:lang w:val="en-AU"/>
        </w:rPr>
      </w:pPr>
    </w:p>
    <w:p w14:paraId="1526FBC2" w14:textId="77777777" w:rsidR="00B20719" w:rsidRPr="00F15D89" w:rsidRDefault="00B20719">
      <w:pPr>
        <w:rPr>
          <w:rFonts w:asciiTheme="minorHAnsi" w:eastAsia="Times New Roman" w:hAnsiTheme="minorHAnsi" w:cstheme="minorHAnsi"/>
          <w:b/>
          <w:bCs/>
          <w:kern w:val="28"/>
          <w:szCs w:val="24"/>
          <w:lang w:val="en-AU"/>
        </w:rPr>
      </w:pPr>
      <w:r w:rsidRPr="00F15D89">
        <w:rPr>
          <w:rFonts w:asciiTheme="minorHAnsi" w:hAnsiTheme="minorHAnsi" w:cstheme="minorHAnsi"/>
          <w:lang w:val="en-AU"/>
        </w:rPr>
        <w:br w:type="page"/>
      </w:r>
    </w:p>
    <w:p w14:paraId="6C0338F8" w14:textId="551467FA" w:rsidR="002B6748" w:rsidRPr="00F15D89" w:rsidRDefault="00C07196" w:rsidP="00F34258">
      <w:pPr>
        <w:pStyle w:val="Heading-Main"/>
        <w:spacing w:line="360" w:lineRule="auto"/>
        <w:rPr>
          <w:rFonts w:asciiTheme="minorHAnsi" w:hAnsiTheme="minorHAnsi" w:cstheme="minorHAnsi"/>
          <w:b w:val="0"/>
          <w:bCs w:val="0"/>
          <w:lang w:val="en-AU"/>
        </w:rPr>
      </w:pPr>
      <w:r>
        <w:rPr>
          <w:rFonts w:asciiTheme="minorHAnsi" w:hAnsiTheme="minorHAnsi" w:cstheme="minorHAnsi"/>
          <w:lang w:val="en-AU"/>
        </w:rPr>
        <w:lastRenderedPageBreak/>
        <w:t xml:space="preserve">4. </w:t>
      </w:r>
      <w:r w:rsidR="008872B5" w:rsidRPr="00F15D89">
        <w:rPr>
          <w:rFonts w:asciiTheme="minorHAnsi" w:hAnsiTheme="minorHAnsi" w:cstheme="minorHAnsi"/>
          <w:lang w:val="en-AU"/>
        </w:rPr>
        <w:t>D</w:t>
      </w:r>
      <w:r w:rsidR="002B6748" w:rsidRPr="00F15D89">
        <w:rPr>
          <w:rFonts w:asciiTheme="minorHAnsi" w:hAnsiTheme="minorHAnsi" w:cstheme="minorHAnsi"/>
          <w:lang w:val="en-AU"/>
        </w:rPr>
        <w:t>iscussion</w:t>
      </w:r>
    </w:p>
    <w:p w14:paraId="7A644D6D" w14:textId="441DC1C6" w:rsidR="00FF1316" w:rsidRPr="00F15D89" w:rsidRDefault="00855F3F" w:rsidP="00B5573F">
      <w:pPr>
        <w:spacing w:line="360" w:lineRule="auto"/>
        <w:ind w:firstLine="720"/>
        <w:rPr>
          <w:rFonts w:asciiTheme="minorHAnsi" w:hAnsiTheme="minorHAnsi" w:cstheme="minorHAnsi"/>
          <w:szCs w:val="24"/>
          <w:lang w:val="en-AU"/>
        </w:rPr>
      </w:pPr>
      <w:r>
        <w:rPr>
          <w:rFonts w:asciiTheme="minorHAnsi" w:hAnsiTheme="minorHAnsi" w:cstheme="minorHAnsi"/>
          <w:szCs w:val="24"/>
          <w:lang w:val="en-AU"/>
        </w:rPr>
        <w:t>The d</w:t>
      </w:r>
      <w:r w:rsidR="001321FD" w:rsidRPr="00F15D89">
        <w:rPr>
          <w:rFonts w:asciiTheme="minorHAnsi" w:hAnsiTheme="minorHAnsi" w:cstheme="minorHAnsi"/>
          <w:szCs w:val="24"/>
          <w:lang w:val="en-AU"/>
        </w:rPr>
        <w:t xml:space="preserve">eclines in </w:t>
      </w:r>
      <w:r w:rsidR="008B7392">
        <w:rPr>
          <w:rFonts w:asciiTheme="minorHAnsi" w:hAnsiTheme="minorHAnsi" w:cstheme="minorHAnsi"/>
          <w:szCs w:val="24"/>
          <w:lang w:val="en-AU"/>
        </w:rPr>
        <w:t xml:space="preserve">zooplankton </w:t>
      </w:r>
      <w:r w:rsidR="001321FD" w:rsidRPr="00F15D89">
        <w:rPr>
          <w:rFonts w:asciiTheme="minorHAnsi" w:hAnsiTheme="minorHAnsi" w:cstheme="minorHAnsi"/>
          <w:szCs w:val="24"/>
          <w:lang w:val="en-AU"/>
        </w:rPr>
        <w:t>biomass</w:t>
      </w:r>
      <w:r w:rsidR="001A16EB">
        <w:rPr>
          <w:rFonts w:asciiTheme="minorHAnsi" w:hAnsiTheme="minorHAnsi" w:cstheme="minorHAnsi"/>
          <w:szCs w:val="24"/>
          <w:lang w:val="en-AU"/>
        </w:rPr>
        <w:t xml:space="preserve"> and altered</w:t>
      </w:r>
      <w:r w:rsidR="001A16EB" w:rsidRPr="00F15D89">
        <w:rPr>
          <w:rFonts w:asciiTheme="minorHAnsi" w:hAnsiTheme="minorHAnsi" w:cstheme="minorHAnsi"/>
          <w:szCs w:val="24"/>
          <w:lang w:val="en-AU"/>
        </w:rPr>
        <w:t xml:space="preserve"> </w:t>
      </w:r>
      <w:r w:rsidR="001A16EB">
        <w:rPr>
          <w:rFonts w:asciiTheme="minorHAnsi" w:hAnsiTheme="minorHAnsi" w:cstheme="minorHAnsi"/>
          <w:szCs w:val="24"/>
          <w:lang w:val="en-AU"/>
        </w:rPr>
        <w:t>size-</w:t>
      </w:r>
      <w:r w:rsidR="001A16EB" w:rsidRPr="00F15D89">
        <w:rPr>
          <w:rFonts w:asciiTheme="minorHAnsi" w:hAnsiTheme="minorHAnsi" w:cstheme="minorHAnsi"/>
          <w:szCs w:val="24"/>
          <w:lang w:val="en-AU"/>
        </w:rPr>
        <w:t>structure across the continental shelf</w:t>
      </w:r>
      <w:r>
        <w:rPr>
          <w:rFonts w:asciiTheme="minorHAnsi" w:hAnsiTheme="minorHAnsi" w:cstheme="minorHAnsi"/>
          <w:szCs w:val="24"/>
          <w:lang w:val="en-AU"/>
        </w:rPr>
        <w:t xml:space="preserve"> </w:t>
      </w:r>
      <w:r w:rsidR="002671A7">
        <w:rPr>
          <w:rFonts w:asciiTheme="minorHAnsi" w:hAnsiTheme="minorHAnsi" w:cstheme="minorHAnsi"/>
          <w:szCs w:val="24"/>
          <w:lang w:val="en-AU"/>
        </w:rPr>
        <w:t xml:space="preserve">with peaks at the interaction between the continental shelf water and eutrophic EAC water </w:t>
      </w:r>
      <w:r w:rsidR="00932B6E" w:rsidRPr="00F15D89">
        <w:rPr>
          <w:rFonts w:asciiTheme="minorHAnsi" w:hAnsiTheme="minorHAnsi" w:cstheme="minorHAnsi"/>
          <w:szCs w:val="24"/>
          <w:lang w:val="en-AU"/>
        </w:rPr>
        <w:t xml:space="preserve">highlight the importance of </w:t>
      </w:r>
      <w:r w:rsidR="004E5A8A">
        <w:rPr>
          <w:rFonts w:asciiTheme="minorHAnsi" w:hAnsiTheme="minorHAnsi" w:cstheme="minorHAnsi"/>
          <w:szCs w:val="24"/>
          <w:lang w:val="en-AU"/>
        </w:rPr>
        <w:t>understanding the interaction of physical and biological processes</w:t>
      </w:r>
      <w:r w:rsidR="004E5A8A" w:rsidRPr="00F15D89">
        <w:rPr>
          <w:rFonts w:asciiTheme="minorHAnsi" w:hAnsiTheme="minorHAnsi" w:cstheme="minorHAnsi"/>
          <w:szCs w:val="24"/>
          <w:lang w:val="en-AU"/>
        </w:rPr>
        <w:t xml:space="preserve"> </w:t>
      </w:r>
      <w:r w:rsidR="004E5A8A">
        <w:rPr>
          <w:rFonts w:asciiTheme="minorHAnsi" w:hAnsiTheme="minorHAnsi" w:cstheme="minorHAnsi"/>
          <w:szCs w:val="24"/>
          <w:lang w:val="en-AU"/>
        </w:rPr>
        <w:t>across the</w:t>
      </w:r>
      <w:r w:rsidR="004E5A8A" w:rsidRPr="00F15D89">
        <w:rPr>
          <w:rFonts w:asciiTheme="minorHAnsi" w:hAnsiTheme="minorHAnsi" w:cstheme="minorHAnsi"/>
          <w:szCs w:val="24"/>
          <w:lang w:val="en-AU"/>
        </w:rPr>
        <w:t xml:space="preserve"> </w:t>
      </w:r>
      <w:r w:rsidR="00932B6E" w:rsidRPr="00F15D89">
        <w:rPr>
          <w:rFonts w:asciiTheme="minorHAnsi" w:hAnsiTheme="minorHAnsi" w:cstheme="minorHAnsi"/>
          <w:szCs w:val="24"/>
          <w:lang w:val="en-AU"/>
        </w:rPr>
        <w:t xml:space="preserve">continental shelf. </w:t>
      </w:r>
      <w:r w:rsidR="008C187F" w:rsidRPr="00F15D89">
        <w:rPr>
          <w:rFonts w:asciiTheme="minorHAnsi" w:hAnsiTheme="minorHAnsi" w:cstheme="minorHAnsi"/>
          <w:szCs w:val="24"/>
          <w:lang w:val="en-AU"/>
        </w:rPr>
        <w:t>Distinct from</w:t>
      </w:r>
      <w:r w:rsidR="00932B6E" w:rsidRPr="00F15D89">
        <w:rPr>
          <w:rFonts w:asciiTheme="minorHAnsi" w:hAnsiTheme="minorHAnsi" w:cstheme="minorHAnsi"/>
          <w:szCs w:val="24"/>
          <w:lang w:val="en-AU"/>
        </w:rPr>
        <w:t xml:space="preserve"> </w:t>
      </w:r>
      <w:r w:rsidR="0024589D" w:rsidRPr="00F15D89">
        <w:rPr>
          <w:rFonts w:asciiTheme="minorHAnsi" w:hAnsiTheme="minorHAnsi" w:cstheme="minorHAnsi"/>
          <w:szCs w:val="24"/>
          <w:lang w:val="en-AU"/>
        </w:rPr>
        <w:t>the</w:t>
      </w:r>
      <w:r w:rsidR="008C187F" w:rsidRPr="00F15D89">
        <w:rPr>
          <w:rFonts w:asciiTheme="minorHAnsi" w:hAnsiTheme="minorHAnsi" w:cstheme="minorHAnsi"/>
          <w:szCs w:val="24"/>
          <w:lang w:val="en-AU"/>
        </w:rPr>
        <w:t xml:space="preserve"> </w:t>
      </w:r>
      <w:r w:rsidR="00932B6E" w:rsidRPr="00F15D89">
        <w:rPr>
          <w:rFonts w:asciiTheme="minorHAnsi" w:hAnsiTheme="minorHAnsi" w:cstheme="minorHAnsi"/>
          <w:szCs w:val="24"/>
          <w:lang w:val="en-AU"/>
        </w:rPr>
        <w:t>fast flowing EAC</w:t>
      </w:r>
      <w:r w:rsidR="008C187F" w:rsidRPr="00F15D89">
        <w:rPr>
          <w:rFonts w:asciiTheme="minorHAnsi" w:hAnsiTheme="minorHAnsi" w:cstheme="minorHAnsi"/>
          <w:szCs w:val="24"/>
          <w:lang w:val="en-AU"/>
        </w:rPr>
        <w:t xml:space="preserve"> water mass, </w:t>
      </w:r>
      <w:r w:rsidR="0024589D" w:rsidRPr="00F15D89">
        <w:rPr>
          <w:rFonts w:asciiTheme="minorHAnsi" w:hAnsiTheme="minorHAnsi" w:cstheme="minorHAnsi"/>
          <w:szCs w:val="24"/>
          <w:lang w:val="en-AU"/>
        </w:rPr>
        <w:t>the</w:t>
      </w:r>
      <w:r w:rsidR="008C187F" w:rsidRPr="00F15D89">
        <w:rPr>
          <w:rFonts w:asciiTheme="minorHAnsi" w:hAnsiTheme="minorHAnsi" w:cstheme="minorHAnsi"/>
          <w:szCs w:val="24"/>
          <w:lang w:val="en-AU"/>
        </w:rPr>
        <w:t xml:space="preserve"> cooler inner shelf water </w:t>
      </w:r>
      <w:r w:rsidR="001A16EB">
        <w:rPr>
          <w:rFonts w:asciiTheme="minorHAnsi" w:hAnsiTheme="minorHAnsi" w:cstheme="minorHAnsi"/>
          <w:szCs w:val="24"/>
          <w:lang w:val="en-AU"/>
        </w:rPr>
        <w:t>revealed</w:t>
      </w:r>
      <w:r w:rsidR="00932B6E" w:rsidRPr="00F15D89">
        <w:rPr>
          <w:rFonts w:asciiTheme="minorHAnsi" w:hAnsiTheme="minorHAnsi" w:cstheme="minorHAnsi"/>
          <w:szCs w:val="24"/>
          <w:lang w:val="en-AU"/>
        </w:rPr>
        <w:t xml:space="preserve"> </w:t>
      </w:r>
      <w:r w:rsidR="008C187F" w:rsidRPr="00F15D89">
        <w:rPr>
          <w:rFonts w:asciiTheme="minorHAnsi" w:hAnsiTheme="minorHAnsi" w:cstheme="minorHAnsi"/>
          <w:szCs w:val="24"/>
          <w:lang w:val="en-AU"/>
        </w:rPr>
        <w:t xml:space="preserve">a </w:t>
      </w:r>
      <w:r w:rsidR="004C365F" w:rsidRPr="00F15D89">
        <w:rPr>
          <w:rFonts w:asciiTheme="minorHAnsi" w:hAnsiTheme="minorHAnsi" w:cstheme="minorHAnsi"/>
          <w:szCs w:val="24"/>
          <w:lang w:val="en-AU"/>
        </w:rPr>
        <w:t xml:space="preserve">zooplankton </w:t>
      </w:r>
      <w:r w:rsidR="00932B6E" w:rsidRPr="00F15D89">
        <w:rPr>
          <w:rFonts w:asciiTheme="minorHAnsi" w:hAnsiTheme="minorHAnsi" w:cstheme="minorHAnsi"/>
          <w:szCs w:val="24"/>
          <w:lang w:val="en-AU"/>
        </w:rPr>
        <w:t xml:space="preserve">community with higher biomass, smaller </w:t>
      </w:r>
      <w:r w:rsidR="004B3DD6" w:rsidRPr="00F15D89">
        <w:rPr>
          <w:rFonts w:asciiTheme="minorHAnsi" w:hAnsiTheme="minorHAnsi" w:cstheme="minorHAnsi"/>
          <w:szCs w:val="24"/>
          <w:lang w:val="en-AU"/>
        </w:rPr>
        <w:t>geometric</w:t>
      </w:r>
      <w:r w:rsidR="00932B6E" w:rsidRPr="00F15D89">
        <w:rPr>
          <w:rFonts w:asciiTheme="minorHAnsi" w:hAnsiTheme="minorHAnsi" w:cstheme="minorHAnsi"/>
          <w:szCs w:val="24"/>
          <w:lang w:val="en-AU"/>
        </w:rPr>
        <w:t xml:space="preserve"> mean size and steeper normalised biomass size spectrum slope</w:t>
      </w:r>
      <w:r w:rsidR="0023202E" w:rsidRPr="00F15D89">
        <w:rPr>
          <w:rFonts w:asciiTheme="minorHAnsi" w:hAnsiTheme="minorHAnsi" w:cstheme="minorHAnsi"/>
          <w:szCs w:val="24"/>
          <w:lang w:val="en-AU"/>
        </w:rPr>
        <w:t xml:space="preserve"> compared to the offshore community</w:t>
      </w:r>
      <w:r w:rsidR="00932B6E" w:rsidRPr="00F15D89">
        <w:rPr>
          <w:rFonts w:asciiTheme="minorHAnsi" w:hAnsiTheme="minorHAnsi" w:cstheme="minorHAnsi"/>
          <w:szCs w:val="24"/>
          <w:lang w:val="en-AU"/>
        </w:rPr>
        <w:t xml:space="preserve">. These features together suggest higher productivity and increased predation </w:t>
      </w:r>
      <w:r w:rsidR="004C365F" w:rsidRPr="00F15D89">
        <w:rPr>
          <w:rFonts w:asciiTheme="minorHAnsi" w:hAnsiTheme="minorHAnsi" w:cstheme="minorHAnsi"/>
          <w:szCs w:val="24"/>
          <w:lang w:val="en-AU"/>
        </w:rPr>
        <w:t>on the continental shelf</w:t>
      </w:r>
      <w:r w:rsidR="00932B6E" w:rsidRPr="00F15D89">
        <w:rPr>
          <w:rFonts w:asciiTheme="minorHAnsi" w:hAnsiTheme="minorHAnsi" w:cstheme="minorHAnsi"/>
          <w:szCs w:val="24"/>
          <w:lang w:val="en-AU"/>
        </w:rPr>
        <w:t xml:space="preserve"> compared to </w:t>
      </w:r>
      <w:r w:rsidR="007C6749" w:rsidRPr="00F15D89">
        <w:rPr>
          <w:rFonts w:asciiTheme="minorHAnsi" w:hAnsiTheme="minorHAnsi" w:cstheme="minorHAnsi"/>
          <w:szCs w:val="24"/>
          <w:lang w:val="en-AU"/>
        </w:rPr>
        <w:t>t</w:t>
      </w:r>
      <w:r w:rsidR="00932B6E" w:rsidRPr="00F15D89">
        <w:rPr>
          <w:rFonts w:asciiTheme="minorHAnsi" w:hAnsiTheme="minorHAnsi" w:cstheme="minorHAnsi"/>
          <w:szCs w:val="24"/>
          <w:lang w:val="en-AU"/>
        </w:rPr>
        <w:t>he</w:t>
      </w:r>
      <w:r w:rsidR="006A558B">
        <w:rPr>
          <w:rFonts w:asciiTheme="minorHAnsi" w:hAnsiTheme="minorHAnsi" w:cstheme="minorHAnsi"/>
          <w:szCs w:val="24"/>
          <w:lang w:val="en-AU"/>
        </w:rPr>
        <w:t xml:space="preserve"> oceanic</w:t>
      </w:r>
      <w:r w:rsidR="00932B6E" w:rsidRPr="00F15D89">
        <w:rPr>
          <w:rFonts w:asciiTheme="minorHAnsi" w:hAnsiTheme="minorHAnsi" w:cstheme="minorHAnsi"/>
          <w:szCs w:val="24"/>
          <w:lang w:val="en-AU"/>
        </w:rPr>
        <w:t xml:space="preserve"> communities.</w:t>
      </w:r>
      <w:r w:rsidR="007C6749" w:rsidRPr="00F15D89">
        <w:rPr>
          <w:rFonts w:asciiTheme="minorHAnsi" w:hAnsiTheme="minorHAnsi" w:cstheme="minorHAnsi"/>
          <w:szCs w:val="24"/>
          <w:lang w:val="en-AU"/>
        </w:rPr>
        <w:t xml:space="preserve"> </w:t>
      </w:r>
      <w:r w:rsidR="002671A7">
        <w:rPr>
          <w:rFonts w:asciiTheme="minorHAnsi" w:hAnsiTheme="minorHAnsi" w:cstheme="minorHAnsi"/>
          <w:szCs w:val="24"/>
          <w:lang w:val="en-AU"/>
        </w:rPr>
        <w:t xml:space="preserve">During periods of </w:t>
      </w:r>
      <w:r w:rsidR="009A61CC">
        <w:rPr>
          <w:rFonts w:asciiTheme="minorHAnsi" w:hAnsiTheme="minorHAnsi" w:cstheme="minorHAnsi"/>
          <w:szCs w:val="24"/>
          <w:lang w:val="en-AU"/>
        </w:rPr>
        <w:t xml:space="preserve">low wind driven uplift, as observed in this study, </w:t>
      </w:r>
      <w:r w:rsidR="007C6749" w:rsidRPr="00F15D89">
        <w:rPr>
          <w:rFonts w:asciiTheme="minorHAnsi" w:hAnsiTheme="minorHAnsi" w:cstheme="minorHAnsi"/>
          <w:szCs w:val="24"/>
          <w:lang w:val="en-AU"/>
        </w:rPr>
        <w:t>increased productivity driven by the uplift of the cooler water is likely an important driver for fisheries on the continental shelf region.</w:t>
      </w:r>
    </w:p>
    <w:p w14:paraId="6D410DF7" w14:textId="73C1AA6C" w:rsidR="008776C9" w:rsidRPr="00F15D89" w:rsidRDefault="008776C9" w:rsidP="00F34258">
      <w:pPr>
        <w:spacing w:line="360" w:lineRule="auto"/>
        <w:rPr>
          <w:rFonts w:asciiTheme="minorHAnsi" w:hAnsiTheme="minorHAnsi" w:cstheme="minorHAnsi"/>
          <w:szCs w:val="24"/>
          <w:lang w:val="en-AU"/>
        </w:rPr>
      </w:pPr>
    </w:p>
    <w:p w14:paraId="67B3EE70" w14:textId="20117A04" w:rsidR="008776C9" w:rsidRPr="00C07196" w:rsidRDefault="00C07196" w:rsidP="00F34258">
      <w:pPr>
        <w:spacing w:line="360" w:lineRule="auto"/>
        <w:rPr>
          <w:rFonts w:asciiTheme="minorHAnsi" w:hAnsiTheme="minorHAnsi" w:cstheme="minorHAnsi"/>
          <w:i/>
          <w:iCs/>
          <w:szCs w:val="24"/>
          <w:lang w:val="en-AU"/>
        </w:rPr>
      </w:pPr>
      <w:r>
        <w:rPr>
          <w:rFonts w:asciiTheme="minorHAnsi" w:hAnsiTheme="minorHAnsi" w:cstheme="minorHAnsi"/>
          <w:i/>
          <w:iCs/>
          <w:szCs w:val="24"/>
          <w:lang w:val="en-AU"/>
        </w:rPr>
        <w:t>4</w:t>
      </w:r>
      <w:r w:rsidRPr="00C07196">
        <w:rPr>
          <w:rFonts w:asciiTheme="minorHAnsi" w:hAnsiTheme="minorHAnsi" w:cstheme="minorHAnsi"/>
          <w:i/>
          <w:iCs/>
          <w:szCs w:val="24"/>
          <w:lang w:val="en-AU"/>
        </w:rPr>
        <w:t xml:space="preserve">.1 </w:t>
      </w:r>
      <w:r w:rsidR="00B20719" w:rsidRPr="00C07196">
        <w:rPr>
          <w:rFonts w:asciiTheme="minorHAnsi" w:hAnsiTheme="minorHAnsi" w:cstheme="minorHAnsi"/>
          <w:i/>
          <w:iCs/>
          <w:szCs w:val="24"/>
          <w:lang w:val="en-AU"/>
        </w:rPr>
        <w:t xml:space="preserve">Effects of </w:t>
      </w:r>
      <w:r w:rsidR="00E323ED">
        <w:rPr>
          <w:rFonts w:asciiTheme="minorHAnsi" w:hAnsiTheme="minorHAnsi" w:cstheme="minorHAnsi"/>
          <w:i/>
          <w:iCs/>
          <w:szCs w:val="24"/>
          <w:lang w:val="en-AU"/>
        </w:rPr>
        <w:t>the EAC</w:t>
      </w:r>
      <w:r w:rsidR="00B20719" w:rsidRPr="00C07196">
        <w:rPr>
          <w:rFonts w:asciiTheme="minorHAnsi" w:hAnsiTheme="minorHAnsi" w:cstheme="minorHAnsi"/>
          <w:i/>
          <w:iCs/>
          <w:szCs w:val="24"/>
          <w:lang w:val="en-AU"/>
        </w:rPr>
        <w:t xml:space="preserve"> on </w:t>
      </w:r>
      <w:r w:rsidR="00E323ED">
        <w:rPr>
          <w:rFonts w:asciiTheme="minorHAnsi" w:hAnsiTheme="minorHAnsi" w:cstheme="minorHAnsi"/>
          <w:i/>
          <w:iCs/>
          <w:szCs w:val="24"/>
          <w:lang w:val="en-AU"/>
        </w:rPr>
        <w:t>z</w:t>
      </w:r>
      <w:r w:rsidR="00B20719" w:rsidRPr="00C07196">
        <w:rPr>
          <w:rFonts w:asciiTheme="minorHAnsi" w:hAnsiTheme="minorHAnsi" w:cstheme="minorHAnsi"/>
          <w:i/>
          <w:iCs/>
          <w:szCs w:val="24"/>
          <w:lang w:val="en-AU"/>
        </w:rPr>
        <w:t>ooplankton</w:t>
      </w:r>
    </w:p>
    <w:p w14:paraId="0BC1F1BD" w14:textId="37946C76" w:rsidR="002D2DE6" w:rsidRDefault="007F7C69" w:rsidP="00C445BE">
      <w:pPr>
        <w:spacing w:line="360" w:lineRule="auto"/>
        <w:ind w:firstLine="720"/>
        <w:rPr>
          <w:rStyle w:val="captions"/>
          <w:rFonts w:asciiTheme="minorHAnsi" w:hAnsiTheme="minorHAnsi" w:cstheme="minorHAnsi"/>
          <w:lang w:val="en-AU"/>
        </w:rPr>
      </w:pPr>
      <w:r>
        <w:rPr>
          <w:rStyle w:val="captions"/>
          <w:rFonts w:asciiTheme="minorHAnsi" w:hAnsiTheme="minorHAnsi" w:cstheme="minorHAnsi"/>
          <w:lang w:val="en-AU"/>
        </w:rPr>
        <w:t xml:space="preserve">Western Boundary Current regions have complex circulation </w:t>
      </w:r>
      <w:r w:rsidR="00E323ED">
        <w:rPr>
          <w:rStyle w:val="captions"/>
          <w:rFonts w:asciiTheme="minorHAnsi" w:hAnsiTheme="minorHAnsi" w:cstheme="minorHAnsi"/>
          <w:lang w:val="en-AU"/>
        </w:rPr>
        <w:fldChar w:fldCharType="begin"/>
      </w:r>
      <w:r w:rsidR="00E323ED">
        <w:rPr>
          <w:rStyle w:val="captions"/>
          <w:rFonts w:asciiTheme="minorHAnsi" w:hAnsiTheme="minorHAnsi" w:cstheme="minorHAnsi"/>
          <w:lang w:val="en-AU"/>
        </w:rPr>
        <w:instrText xml:space="preserve"> ADDIN ZOTERO_ITEM CSL_CITATION {"citationID":"2PMJF8lW","properties":{"formattedCitation":"(Hogg and Johns, 1995; Hu {\\i{}et al.}, 2015)","plainCitation":"(Hogg and Johns, 1995; Hu et al., 2015)","noteIndex":0},"citationItems":[{"id":1341,"uris":["http://zotero.org/users/local/U6DoygBa/items/TIV8YT87"],"uri":["http://zotero.org/users/local/U6DoygBa/items/TIV8YT87"],"itemData":{"id":1341,"type":"article-journal","abstract":"The past decade has seen considerable progress toward clarifying the mean circulation of the World's oceans. At the same time we have come to realize that the specification of a mean circulation is difficult as there is energy at all time scales which are quantifiable and the spectrum is usually red. The western boundary currents (WBCs) of the oceans are the principal conduits for communication between the equatorial regions, where heat is added to the oceans and the polar regions where it is removed. Understanding how these current systems work is fundamental to understanding the earth's global climate engine. Several substantial observational programs focussed on WBCs have been undertaken in recent years especially within the North and South Atlantic. These include studies of the Brazil-Malvinas Confluence and the South Atlantic Ventilation Experiment (SAVE) within the South Atlantic, the Western Tropical Atlantic Experiment (WESTRAX) in the tropics, and the Subtropical Atlantic Climate Study (STACS) and Synoptic Ocean Prediction experiment (SYNOP) in the subtropics. We shall concentrate in this review with a summary of the results from these programs but will also briefly cover new findings from other parts of the globe. Efforts connected with programs of the World Ocean Circulation Experiment in the Pacific and the South Atlantic (particularly the Deep Basin Experiment) are still underway and can be expected to make substantial contributions to the knowledge of WBCs in the future. The nature of this review also compells us to emphasize recent U.S. research but we will incorporate results from the international community, as well, especially in regions of the globe where the U.S. has done little. The reader may also wish to consult recent reviews by Ierley [1990] and Huang [1991], which discuss many issues relevant to WBCs in subtropical gyres.","container-title":"Reviews of Geophysics","DOI":"10.1029/95RG00491","ISSN":"1944-9208","issue":"S2","language":"en","note":"_eprint: https://agupubs.onlinelibrary.wiley.com/doi/pdf/10.1029/95RG00491","page":"1311-1334","source":"Wiley Online Library","title":"Western boundary currents","volume":"33","author":[{"family":"Hogg","given":"Nelson G."},{"family":"Johns","given":"William E."}],"issued":{"date-parts":[["1995"]]}}},{"id":1338,"uris":["http://zotero.org/users/local/U6DoygBa/items/6KF7TQ5S"],"uri":["http://zotero.org/users/local/U6DoygBa/items/6KF7TQ5S"],"itemData":{"id":1338,"type":"article-journal","abstract":"Pacific Ocean western boundary currents and the interlinked equatorial Pacific circulation system were among the first currents of these types to be explored by pioneering oceanographers. The widely accepted but poorly quantified importance of these currents—in processes such as the El Niño/Southern Oscillation, the Pacific Decadal Oscillation and the Indonesian Throughflow—has triggered renewed interest. Ongoing efforts are seeking to understand the heat and mass balances of the equatorial Pacific, and possible changes associated with greenhouse-gas-induced climate change. Only a concerted international effort will close the observational, theoretical and technical gaps currently limiting a robust answer to these elusive questions.","container-title":"Nature","DOI":"10.1038/nature14504","ISSN":"1476-4687","issue":"7556","language":"en","note":"number: 7556\npublisher: Nature Publishing Group","page":"299-308","source":"www.nature.com","title":"Pacific western boundary currents and their roles in climate","volume":"522","author":[{"family":"Hu","given":"Dunxin"},{"family":"Wu","given":"Lixin"},{"family":"Cai","given":"Wenju"},{"family":"Gupta","given":"Alex Sen"},{"family":"Ganachaud","given":"Alexandre"},{"family":"Qiu","given":"Bo"},{"family":"Gordon","given":"Arnold L."},{"family":"Lin","given":"Xiaopei"},{"family":"Chen","given":"Zhaohui"},{"family":"Hu","given":"Shijian"},{"family":"Wang","given":"Guojian"},{"family":"Wang","given":"Qingye"},{"family":"Sprintall","given":"Janet"},{"family":"Qu","given":"Tangdong"},{"family":"Kashino","given":"Yuji"},{"family":"Wang","given":"Fan"},{"family":"Kessler","given":"William S."}],"issued":{"date-parts":[["2015",6]]}}}],"schema":"https://github.com/citation-style-language/schema/raw/master/csl-citation.json"} </w:instrText>
      </w:r>
      <w:r w:rsidR="00E323ED">
        <w:rPr>
          <w:rStyle w:val="captions"/>
          <w:rFonts w:asciiTheme="minorHAnsi" w:hAnsiTheme="minorHAnsi" w:cstheme="minorHAnsi"/>
          <w:lang w:val="en-AU"/>
        </w:rPr>
        <w:fldChar w:fldCharType="separate"/>
      </w:r>
      <w:r w:rsidR="00E323ED" w:rsidRPr="00E323ED">
        <w:rPr>
          <w:rFonts w:ascii="Calibri" w:hAnsi="Calibri" w:cs="Calibri"/>
          <w:szCs w:val="24"/>
        </w:rPr>
        <w:t xml:space="preserve">(Hogg and Johns, 1995; Hu </w:t>
      </w:r>
      <w:r w:rsidR="00E323ED" w:rsidRPr="00E323ED">
        <w:rPr>
          <w:rFonts w:ascii="Calibri" w:hAnsi="Calibri" w:cs="Calibri"/>
          <w:i/>
          <w:iCs/>
          <w:szCs w:val="24"/>
        </w:rPr>
        <w:t>et al.</w:t>
      </w:r>
      <w:r w:rsidR="00E323ED" w:rsidRPr="00E323ED">
        <w:rPr>
          <w:rFonts w:ascii="Calibri" w:hAnsi="Calibri" w:cs="Calibri"/>
          <w:szCs w:val="24"/>
        </w:rPr>
        <w:t>, 2015)</w:t>
      </w:r>
      <w:r w:rsidR="00E323ED">
        <w:rPr>
          <w:rStyle w:val="captions"/>
          <w:rFonts w:asciiTheme="minorHAnsi" w:hAnsiTheme="minorHAnsi" w:cstheme="minorHAnsi"/>
          <w:lang w:val="en-AU"/>
        </w:rPr>
        <w:fldChar w:fldCharType="end"/>
      </w:r>
      <w:r>
        <w:rPr>
          <w:rStyle w:val="captions"/>
          <w:rFonts w:asciiTheme="minorHAnsi" w:hAnsiTheme="minorHAnsi" w:cstheme="minorHAnsi"/>
          <w:lang w:val="en-AU"/>
        </w:rPr>
        <w:t xml:space="preserve"> with cascading effects onto the biological communities</w:t>
      </w:r>
      <w:r w:rsidR="00652394">
        <w:rPr>
          <w:rStyle w:val="captions"/>
          <w:rFonts w:asciiTheme="minorHAnsi" w:hAnsiTheme="minorHAnsi" w:cstheme="minorHAnsi"/>
          <w:lang w:val="en-AU"/>
        </w:rPr>
        <w:t xml:space="preserve"> </w:t>
      </w:r>
      <w:r w:rsidR="00E323ED">
        <w:rPr>
          <w:rStyle w:val="captions"/>
          <w:rFonts w:asciiTheme="minorHAnsi" w:hAnsiTheme="minorHAnsi" w:cstheme="minorHAnsi"/>
          <w:lang w:val="en-AU"/>
        </w:rPr>
        <w:fldChar w:fldCharType="begin"/>
      </w:r>
      <w:r w:rsidR="00E323ED">
        <w:rPr>
          <w:rStyle w:val="captions"/>
          <w:rFonts w:asciiTheme="minorHAnsi" w:hAnsiTheme="minorHAnsi" w:cstheme="minorHAnsi"/>
          <w:lang w:val="en-AU"/>
        </w:rPr>
        <w:instrText xml:space="preserve"> ADDIN ZOTERO_ITEM CSL_CITATION {"citationID":"LUGjCAYW","properties":{"formattedCitation":"(Chen {\\i{}et al.}, 2018)","plainCitation":"(Chen et al., 2018)","noteIndex":0},"citationItems":[{"id":1347,"uris":["http://zotero.org/users/local/U6DoygBa/items/MULH6PRA"],"uri":["http://zotero.org/users/local/U6DoygBa/items/MULH6PRA"],"itemData":{"id":1347,"type":"article-journal","abstract":"This study investigated net-phytoplankton biomass, species composition, the phytoplankton abundance horizontal distribution, and the correlations between net-phytoplankton communities and mesoscale structure that were derived from the net samples taken from the Western Boundary Currents during summer, 2014. A total of 199 phytoplankton species belonging to 61 genera in four phyla were identified. The dominant species included Climacodium frauenfeldianum, Thalassiothrix longissima, Rhizosolenia styliformis var. styliformis, Pyrocystis noctiluca, Ceratium trichoceros, and Trichodesmium thiebautii. Four phytoplankton communities were divided by cluster analysis and the clusters were mainly associated with the North Equatorial Counter Current (NECC), the North Equatorial Current (NEC), the Subtropical Counter Current (STCC), and the Luzon Current (LC), respectively. The lowest phytoplankton cell abundance and the highest Trichodesmium filament abundance were recorded in the STCC region. The principal component analysis showed that T. thiebautii preferred warm and nutrient poor water. There was also an increase in phytoplankton abundance and biomass near 5°N in the NECC region, where they benefit from upwellings and eddies.","container-title":"Journal of Oceanology and Limnology","DOI":"10.1007/s00343-017-6261-8","ISSN":"2523-3521","issue":"2","journalAbbreviation":"J. Ocean. Limnol.","language":"en","page":"305-316","source":"Springer Link","title":"Net-phytoplankton communities in the Western Boundary Currents and their environmental correlations","volume":"36","author":[{"family":"Chen","given":"Yunyan"},{"family":"Sun","given":"Xiaoxia"},{"family":"Zhun","given":"Mingliang"}],"issued":{"date-parts":[["2018",3,1]]}}}],"schema":"https://github.com/citation-style-language/schema/raw/master/csl-citation.json"} </w:instrText>
      </w:r>
      <w:r w:rsidR="00E323ED">
        <w:rPr>
          <w:rStyle w:val="captions"/>
          <w:rFonts w:asciiTheme="minorHAnsi" w:hAnsiTheme="minorHAnsi" w:cstheme="minorHAnsi"/>
          <w:lang w:val="en-AU"/>
        </w:rPr>
        <w:fldChar w:fldCharType="separate"/>
      </w:r>
      <w:r w:rsidR="00E323ED" w:rsidRPr="00E323ED">
        <w:rPr>
          <w:rFonts w:ascii="Calibri" w:hAnsi="Calibri" w:cs="Calibri"/>
          <w:szCs w:val="24"/>
        </w:rPr>
        <w:t xml:space="preserve">(Chen </w:t>
      </w:r>
      <w:r w:rsidR="00E323ED" w:rsidRPr="00E323ED">
        <w:rPr>
          <w:rFonts w:ascii="Calibri" w:hAnsi="Calibri" w:cs="Calibri"/>
          <w:i/>
          <w:iCs/>
          <w:szCs w:val="24"/>
        </w:rPr>
        <w:t>et al.</w:t>
      </w:r>
      <w:r w:rsidR="00E323ED" w:rsidRPr="00E323ED">
        <w:rPr>
          <w:rFonts w:ascii="Calibri" w:hAnsi="Calibri" w:cs="Calibri"/>
          <w:szCs w:val="24"/>
        </w:rPr>
        <w:t>, 2018)</w:t>
      </w:r>
      <w:r w:rsidR="00E323ED">
        <w:rPr>
          <w:rStyle w:val="captions"/>
          <w:rFonts w:asciiTheme="minorHAnsi" w:hAnsiTheme="minorHAnsi" w:cstheme="minorHAnsi"/>
          <w:lang w:val="en-AU"/>
        </w:rPr>
        <w:fldChar w:fldCharType="end"/>
      </w:r>
      <w:r w:rsidR="00E323ED">
        <w:rPr>
          <w:rStyle w:val="captions"/>
          <w:rFonts w:asciiTheme="minorHAnsi" w:hAnsiTheme="minorHAnsi" w:cstheme="minorHAnsi"/>
          <w:lang w:val="en-AU"/>
        </w:rPr>
        <w:t>.</w:t>
      </w:r>
      <w:r>
        <w:rPr>
          <w:rStyle w:val="captions"/>
          <w:rFonts w:asciiTheme="minorHAnsi" w:hAnsiTheme="minorHAnsi" w:cstheme="minorHAnsi"/>
          <w:lang w:val="en-AU"/>
        </w:rPr>
        <w:t xml:space="preserve"> </w:t>
      </w:r>
      <w:r w:rsidR="00B47706">
        <w:rPr>
          <w:rStyle w:val="captions"/>
          <w:rFonts w:asciiTheme="minorHAnsi" w:hAnsiTheme="minorHAnsi" w:cstheme="minorHAnsi"/>
          <w:lang w:val="en-AU"/>
        </w:rPr>
        <w:t>Off eastern Australia</w:t>
      </w:r>
      <w:r>
        <w:rPr>
          <w:rStyle w:val="captions"/>
          <w:rFonts w:asciiTheme="minorHAnsi" w:hAnsiTheme="minorHAnsi" w:cstheme="minorHAnsi"/>
          <w:lang w:val="en-AU"/>
        </w:rPr>
        <w:t>, the separation of the EAC from coast</w:t>
      </w:r>
      <w:r w:rsidR="0055187B">
        <w:rPr>
          <w:rStyle w:val="captions"/>
          <w:rFonts w:asciiTheme="minorHAnsi" w:hAnsiTheme="minorHAnsi" w:cstheme="minorHAnsi"/>
          <w:lang w:val="en-AU"/>
        </w:rPr>
        <w:t xml:space="preserve"> </w:t>
      </w:r>
      <w:r w:rsidR="00B47706">
        <w:rPr>
          <w:rStyle w:val="captions"/>
          <w:rFonts w:asciiTheme="minorHAnsi" w:hAnsiTheme="minorHAnsi" w:cstheme="minorHAnsi"/>
          <w:lang w:val="en-AU"/>
        </w:rPr>
        <w:fldChar w:fldCharType="begin"/>
      </w:r>
      <w:r w:rsidR="00B47706">
        <w:rPr>
          <w:rStyle w:val="captions"/>
          <w:rFonts w:asciiTheme="minorHAnsi" w:hAnsiTheme="minorHAnsi" w:cstheme="minorHAnsi"/>
          <w:lang w:val="en-AU"/>
        </w:rPr>
        <w:instrText xml:space="preserve"> ADDIN ZOTERO_ITEM CSL_CITATION {"citationID":"sooeCurn","properties":{"formattedCitation":"(Cetina-Heredia {\\i{}et al.}, 2014)","plainCitation":"(Cetina-Heredia et al., 2014)","noteIndex":0},"citationItems":[{"id":415,"uris":["http://zotero.org/users/local/U6DoygBa/items/5I8IT9RM"],"uri":["http://zotero.org/users/local/U6DoygBa/items/5I8IT9RM"],"itemData":{"id":415,"type":"article-journal","abstract":"Abstract An observed warming of the Tasman Sea in recent decades has been linked to a poleward shift of the maximum wind stress curl, and a strengthening of the poleward flow along the coast of southeastern Australia. However, changes in the East Australian Current (EAC) separation latitude, as well as in the contribution of the EAC, the EAC extension and its eddy field to the total southward transport due to such a strengthening remain unknown. This study uses 30 years (1980–2010) of the Ocean Forecast for the Earth Simulator (OFES) sea surface height and velocity outputs to obtain a three decade long-time series of (i) the EAC separation latitude, (ii) the southward transport along the coast of southeastern Australia (28°S–39°S), and (iii) the southward transport across the EAC separation latitude. A Lagrangian approach is implemented and the spin parameter Ω is used to provide a quantitative distinction between the transports occurring outside and inside (cyclonic and anticyclonic) eddies. Significant positive trends of the low pass southward transports indicate that the intensification of the poleward flow has occurred both within the EAC and in the EAC extension. In addition, a significant increase in southward transport inside and outside eddies is found. Importantly, the contribution of eddy driven transport has a large temporal variability and shows a sharp increase from 2005 onward. Finally our results show that the EAC has not penetrated further south but it has separated more frequently at the southernmost latitudes within the region where it typically turns eastward.","container-title":"Journal of Geophysical Research: Oceans","DOI":"10.1002/2014jc010071","ISSN":"2169-9275","issue":"7","page":"4351-4366","title":"Long-term trends in the East Australian Current separation latitude and eddy driven transport","volume":"119","author":[{"family":"Cetina-Heredia","given":"P."},{"family":"Roughan","given":"M."},{"family":"Sebille","given":"E.","non-dropping-particle":"van"},{"family":"Coleman","given":"M. A."}],"issued":{"date-parts":[["2014"]]}}}],"schema":"https://github.com/citation-style-language/schema/raw/master/csl-citation.json"} </w:instrText>
      </w:r>
      <w:r w:rsidR="00B47706">
        <w:rPr>
          <w:rStyle w:val="captions"/>
          <w:rFonts w:asciiTheme="minorHAnsi" w:hAnsiTheme="minorHAnsi" w:cstheme="minorHAnsi"/>
          <w:lang w:val="en-AU"/>
        </w:rPr>
        <w:fldChar w:fldCharType="separate"/>
      </w:r>
      <w:r w:rsidR="00B47706" w:rsidRPr="00B47706">
        <w:rPr>
          <w:rFonts w:ascii="Calibri" w:hAnsi="Calibri" w:cs="Calibri"/>
          <w:szCs w:val="24"/>
        </w:rPr>
        <w:t xml:space="preserve">(Cetina-Heredia </w:t>
      </w:r>
      <w:r w:rsidR="00B47706" w:rsidRPr="00B47706">
        <w:rPr>
          <w:rFonts w:ascii="Calibri" w:hAnsi="Calibri" w:cs="Calibri"/>
          <w:i/>
          <w:iCs/>
          <w:szCs w:val="24"/>
        </w:rPr>
        <w:t>et al.</w:t>
      </w:r>
      <w:r w:rsidR="00B47706" w:rsidRPr="00B47706">
        <w:rPr>
          <w:rFonts w:ascii="Calibri" w:hAnsi="Calibri" w:cs="Calibri"/>
          <w:szCs w:val="24"/>
        </w:rPr>
        <w:t>, 2014)</w:t>
      </w:r>
      <w:r w:rsidR="00B47706">
        <w:rPr>
          <w:rStyle w:val="captions"/>
          <w:rFonts w:asciiTheme="minorHAnsi" w:hAnsiTheme="minorHAnsi" w:cstheme="minorHAnsi"/>
          <w:lang w:val="en-AU"/>
        </w:rPr>
        <w:fldChar w:fldCharType="end"/>
      </w:r>
      <w:r>
        <w:rPr>
          <w:rStyle w:val="captions"/>
          <w:rFonts w:asciiTheme="minorHAnsi" w:hAnsiTheme="minorHAnsi" w:cstheme="minorHAnsi"/>
          <w:lang w:val="en-AU"/>
        </w:rPr>
        <w:t xml:space="preserve"> is known to act as boundary between the northern oligotrophic waters, and southern eutrophic Tasman Sea waters </w:t>
      </w:r>
      <w:r w:rsidR="00B6688A">
        <w:rPr>
          <w:rStyle w:val="captions"/>
          <w:rFonts w:asciiTheme="minorHAnsi" w:hAnsiTheme="minorHAnsi" w:cstheme="minorHAnsi"/>
          <w:lang w:val="en-AU"/>
        </w:rPr>
        <w:fldChar w:fldCharType="begin"/>
      </w:r>
      <w:r w:rsidR="00B6688A">
        <w:rPr>
          <w:rStyle w:val="captions"/>
          <w:rFonts w:asciiTheme="minorHAnsi" w:hAnsiTheme="minorHAnsi" w:cstheme="minorHAnsi"/>
          <w:lang w:val="en-AU"/>
        </w:rPr>
        <w:instrText xml:space="preserve"> ADDIN ZOTERO_ITEM CSL_CITATION {"citationID":"mFbg0M6d","properties":{"formattedCitation":"(Suthers {\\i{}et al.}, 2011)","plainCitation":"(Suthers et al., 2011)","noteIndex":0},"citationItems":[{"id":999,"uris":["http://zotero.org/users/local/U6DoygBa/items/TU4I4MT3"],"uri":["http://zotero.org/users/local/U6DoygBa/items/TU4I4MT3"],"itemData":{"id":999,"type":"article-journal","abstract":"The poleward flowing East Australian Current (EAC) is characterised by its separation from the coast, 100-200 nautical miles north of Sydney, to form the eastward flowing Tasman Front and a southward flowing eddy field. The separation zone greatly influences coastal ecosystems for the relatively narrow continental shelf (only 15-50 km wide), particularly between 32-34 degrees S. In this region the continental shelf has a marked shift in the seasonal temperature-salinity relationship and elevated surface nitrate concentrations. This current parallels the portion of the coast where Australia's population is concentrated and has a long history of scientific research. However, understanding of physical and biological processes driven by the EAC, particularly in linking circulation to ecosystems, is limited. In this special issue of 16 papers on the EAC, we examine the effects of climatic wind-stress forced ocean dynamics on EAC transport variability and coastal sea level, from ENSO to multi-decadal time scales; eddy formation and structure; fine scale connectivity and larval retention. Comparisons with the poleward-flowing Leeuwin Current on Australia's west coast show differences in ecosystem productivity that can be attributed to the underlying physics in each region. On average there is double the chlorophyll a concentration on the east coast than the west. In comparison to the Leeuwin, the EAC may have less local retention of larvae and act as a partial barrier to onshore transport, which may also be related to the local spawning and early life history of small pelagic fish on each coast. Inter-annual variations in the EAC transport produce a detectable sea-level signal in Sydney Harbour, which could provide a useful fisheries index as does the Fremantle sea level and Leeuwin Current relationship. The EAC's eddy structure and formation by the EAC are examined. A particular cold-core eddy is shown to have a \"tilt\" towards the coast, and that during a rotation the flow of particles may rise up to the euphotic zone and then down beneath. In a warm-core eddy, surface flooding is shown to produce a new shallower surface mixed layer and promote algal growth. An assessment of plankton data from 1938-1942 showed that the local, synoptic conditions had to be incorporated before any comparison with the present. There are useful relationships of water mass characteristics in the Tasman Sea and separation zone with larval fish diversity and abundance, as well as with long-line fisheries. These fisheries-pelagic habitat relationships are invaluable for fisheries management, as well as for climate change assessments. There is further need to examine the EAC influence on rainfall, storm activity, dust deposition, and on the movements by fish, sharks and whales. The Australian Integrated Marine Observing System (IMOS) has provided new infrastructure to determine the changing behaviour of the EAC and its bio-physical interaction with the coasts and estuaries. The forecasting and hindcasting capability developed under the Blue link project has provided a new tool for data synthesis and dynamical analysis. The impact of a strengthening EAC and how it influences the livelihoods of over half the Australian population, from Brisbane to Sydney, Hobart and Melbourne, is just being realised. Crown Copyright (C) 2010 Published by Elsevier Ltd. All rights reserved.","container-title":"Deep-Sea Research Part Ii-Topical Studies in Oceanography","DOI":"10.1016/j.dsr2.2010.09.029","ISSN":"0967-0645","issue":"5","journalAbbreviation":"Deep-Sea Res. Part II-Top. Stud. Oceanogr.","language":"English","page":"538-546","title":"The strengthening East Australian Current, its eddies and biological effects - an introduction and overview","volume":"58","author":[{"family":"Suthers","given":"I. M."},{"family":"Everett","given":"J. D."},{"family":"Roughan","given":"M."},{"family":"Young","given":"J. W."},{"family":"Oke","given":"P. R."},{"family":"Condie","given":"S. A."},{"family":"Hartog","given":"J. R."},{"family":"Hobday","given":"A. J."},{"family":"Thompson","given":"P. A."},{"family":"Ridgway","given":"K."},{"family":"Baird","given":"M. E."},{"family":"Hassler","given":"C. S."},{"family":"Brassington","given":"G. B."},{"family":"Byrne","given":"M."},{"family":"Holbrook","given":"N. J."},{"family":"Malcolm","given":"H. A."}],"issued":{"date-parts":[["2011",3]]}}}],"schema":"https://github.com/citation-style-language/schema/raw/master/csl-citation.json"} </w:instrText>
      </w:r>
      <w:r w:rsidR="00B6688A">
        <w:rPr>
          <w:rStyle w:val="captions"/>
          <w:rFonts w:asciiTheme="minorHAnsi" w:hAnsiTheme="minorHAnsi" w:cstheme="minorHAnsi"/>
          <w:lang w:val="en-AU"/>
        </w:rPr>
        <w:fldChar w:fldCharType="separate"/>
      </w:r>
      <w:r w:rsidR="00B6688A" w:rsidRPr="00B6688A">
        <w:rPr>
          <w:rFonts w:ascii="Calibri" w:hAnsi="Calibri" w:cs="Calibri"/>
          <w:szCs w:val="24"/>
        </w:rPr>
        <w:t xml:space="preserve">(Suthers </w:t>
      </w:r>
      <w:r w:rsidR="00B6688A" w:rsidRPr="00B6688A">
        <w:rPr>
          <w:rFonts w:ascii="Calibri" w:hAnsi="Calibri" w:cs="Calibri"/>
          <w:i/>
          <w:iCs/>
          <w:szCs w:val="24"/>
        </w:rPr>
        <w:t>et al.</w:t>
      </w:r>
      <w:r w:rsidR="00B6688A" w:rsidRPr="00B6688A">
        <w:rPr>
          <w:rFonts w:ascii="Calibri" w:hAnsi="Calibri" w:cs="Calibri"/>
          <w:szCs w:val="24"/>
        </w:rPr>
        <w:t>, 2011)</w:t>
      </w:r>
      <w:r w:rsidR="00B6688A">
        <w:rPr>
          <w:rStyle w:val="captions"/>
          <w:rFonts w:asciiTheme="minorHAnsi" w:hAnsiTheme="minorHAnsi" w:cstheme="minorHAnsi"/>
          <w:lang w:val="en-AU"/>
        </w:rPr>
        <w:fldChar w:fldCharType="end"/>
      </w:r>
      <w:r>
        <w:rPr>
          <w:rStyle w:val="captions"/>
          <w:rFonts w:asciiTheme="minorHAnsi" w:hAnsiTheme="minorHAnsi" w:cstheme="minorHAnsi"/>
          <w:lang w:val="en-AU"/>
        </w:rPr>
        <w:t xml:space="preserve">. Offshore </w:t>
      </w:r>
      <w:r w:rsidRPr="007F7C69">
        <w:rPr>
          <w:rFonts w:asciiTheme="minorHAnsi" w:hAnsiTheme="minorHAnsi" w:cstheme="minorHAnsi"/>
          <w:lang w:val="en-AU"/>
        </w:rPr>
        <w:t>th</w:t>
      </w:r>
      <w:r w:rsidR="00353BB9">
        <w:rPr>
          <w:rFonts w:asciiTheme="minorHAnsi" w:hAnsiTheme="minorHAnsi" w:cstheme="minorHAnsi"/>
          <w:lang w:val="en-AU"/>
        </w:rPr>
        <w:t xml:space="preserve">is can </w:t>
      </w:r>
      <w:r w:rsidR="007123BD">
        <w:rPr>
          <w:rFonts w:asciiTheme="minorHAnsi" w:hAnsiTheme="minorHAnsi" w:cstheme="minorHAnsi"/>
          <w:lang w:val="en-AU"/>
        </w:rPr>
        <w:t>influence</w:t>
      </w:r>
      <w:r w:rsidRPr="007F7C69">
        <w:rPr>
          <w:rFonts w:asciiTheme="minorHAnsi" w:hAnsiTheme="minorHAnsi" w:cstheme="minorHAnsi"/>
          <w:lang w:val="en-AU"/>
        </w:rPr>
        <w:t xml:space="preserve"> </w:t>
      </w:r>
      <w:r w:rsidR="005A4539">
        <w:rPr>
          <w:rFonts w:asciiTheme="minorHAnsi" w:hAnsiTheme="minorHAnsi" w:cstheme="minorHAnsi"/>
          <w:lang w:val="en-AU"/>
        </w:rPr>
        <w:t>the</w:t>
      </w:r>
      <w:r w:rsidRPr="007F7C69">
        <w:rPr>
          <w:rFonts w:asciiTheme="minorHAnsi" w:hAnsiTheme="minorHAnsi" w:cstheme="minorHAnsi"/>
          <w:lang w:val="en-AU"/>
        </w:rPr>
        <w:t xml:space="preserve"> zooplankton communities </w:t>
      </w:r>
      <w:r w:rsidR="00B6688A">
        <w:rPr>
          <w:rFonts w:asciiTheme="minorHAnsi" w:hAnsiTheme="minorHAnsi" w:cstheme="minorHAnsi"/>
          <w:lang w:val="en-AU"/>
        </w:rPr>
        <w:fldChar w:fldCharType="begin"/>
      </w:r>
      <w:r w:rsidR="00B6688A">
        <w:rPr>
          <w:rFonts w:asciiTheme="minorHAnsi" w:hAnsiTheme="minorHAnsi" w:cstheme="minorHAnsi"/>
          <w:lang w:val="en-AU"/>
        </w:rPr>
        <w:instrText xml:space="preserve"> ADDIN ZOTERO_ITEM CSL_CITATION {"citationID":"xjbOI8er","properties":{"formattedCitation":"(Baird {\\i{}et al.}, 2008)","plainCitation":"(Baird et al., 2008)","noteIndex":0},"citationItems":[{"id":344,"uris":["http://zotero.org/users/local/U6DoygBa/items/SW8H5LWR"],"uri":["http://zotero.org/users/local/U6DoygBa/items/SW8H5LWR"],"itemData":{"id":344,"type":"article-journal","abstract":"Physical, geochemical and biological observations across the Tasman Front off southeast Australia provide the first detailed view of the relationship between physical forcing and biological properties within the frontal system. At the beginning of the austral spring of 2004, high resolution measurements were taken using a CTD and a towed undulating vehicle along transects perpendicular to the Tasman Front at 152 degrees 00'E, 153 degrees 00'E and 153 degrees 30'E. The front was characterised by a sharp surface gradient in physical and biological properties and a sub-surface intrusion of low-salinity water. In general the surface temperature changes across the front from 19 degrees C in the Coral Sea waters to the north to 17 degrees C in the Tasman Sea waters over similar to 10 km. Over the same distance we observed (1) an increase of the mixed layer depth from similar to 40 to similar to 100 m; (2) a 3-8-fold increase in the depth-integrated chlorophyll; (3) an order of magnitude increase in biovolume of particulate matter in the size range of 357-2223 mu m; (4) a 2-fold increase in filtered particulate organic matter; (5) a 3 parts per thousand increase in delta C-13(POM); and (6) a 4 parts per thousand increase in delta N-15(POM). The particulate matter in the warmer Coral Sea waters is well approximated by a linear fit of the normalised biomass size spectrum (NBSS) with a slope of between -0.95 and -0.99, while the Tasman Sea waters have a more non-linear and less negative (-0.59 to -0.8) spectrum. The low-salinity intrusion that penetrates to within 40 m of the surface between the Coral Sea and Tasman Sea waters is biologically unproductive, with low oxygen, fluorescence and particulate matter counts. The unproductive low salinity intrusion of the Tasman Front contrasts with the highly productive intrusion observed at the Gulf Stream Front off Cape Hatteras, USA. Observations are consistent with Coral Sea and Tasman Sea waters being found in close proximity with steep gradients in biological properties across the front suggesting minimal cross-front mixing. North of the front, the stratified, oligotrophic Coral Sea waters are relatively unproductive, while the vertically well-mixed waters south of the front exhibit strong biological activity. (C) 2008 Elsevier Ltd. All rights reserved.","container-title":"Deep-Sea Research Part I-Oceanographic Research Papers","DOI":"10.1016/j.dsr.2008.06.011","ISSN":"0967-0637","issue":"11","journalAbbreviation":"Deep-Sea Res. Part I-Oceanogr. Res. Pap.","language":"English","page":"1438-1455","title":"Biological properties across the Tasman Front off southeast Australia","volume":"55","author":[{"family":"Baird","given":"M. E."},{"family":"Timko","given":"P. G."},{"family":"Middleton","given":"J. H."},{"family":"Mullaney","given":"T. J."},{"family":"Cox","given":"D. R."},{"family":"Suthers","given":"I. M."}],"issued":{"date-parts":[["2008",11]]}}}],"schema":"https://github.com/citation-style-language/schema/raw/master/csl-citation.json"} </w:instrText>
      </w:r>
      <w:r w:rsidR="00B6688A">
        <w:rPr>
          <w:rFonts w:asciiTheme="minorHAnsi" w:hAnsiTheme="minorHAnsi" w:cstheme="minorHAnsi"/>
          <w:lang w:val="en-AU"/>
        </w:rPr>
        <w:fldChar w:fldCharType="separate"/>
      </w:r>
      <w:r w:rsidR="00B6688A" w:rsidRPr="00B6688A">
        <w:rPr>
          <w:rFonts w:ascii="Calibri" w:hAnsi="Calibri" w:cs="Calibri"/>
          <w:szCs w:val="24"/>
        </w:rPr>
        <w:t xml:space="preserve">(Baird </w:t>
      </w:r>
      <w:r w:rsidR="00B6688A" w:rsidRPr="00B6688A">
        <w:rPr>
          <w:rFonts w:ascii="Calibri" w:hAnsi="Calibri" w:cs="Calibri"/>
          <w:i/>
          <w:iCs/>
          <w:szCs w:val="24"/>
        </w:rPr>
        <w:t>et al.</w:t>
      </w:r>
      <w:r w:rsidR="00B6688A" w:rsidRPr="00B6688A">
        <w:rPr>
          <w:rFonts w:ascii="Calibri" w:hAnsi="Calibri" w:cs="Calibri"/>
          <w:szCs w:val="24"/>
        </w:rPr>
        <w:t>, 2008)</w:t>
      </w:r>
      <w:r w:rsidR="00B6688A">
        <w:rPr>
          <w:rFonts w:asciiTheme="minorHAnsi" w:hAnsiTheme="minorHAnsi" w:cstheme="minorHAnsi"/>
          <w:lang w:val="en-AU"/>
        </w:rPr>
        <w:fldChar w:fldCharType="end"/>
      </w:r>
      <w:r w:rsidR="00B6688A">
        <w:rPr>
          <w:rFonts w:asciiTheme="minorHAnsi" w:hAnsiTheme="minorHAnsi" w:cstheme="minorHAnsi"/>
          <w:lang w:val="en-AU"/>
        </w:rPr>
        <w:t xml:space="preserve"> </w:t>
      </w:r>
      <w:r w:rsidR="00FD7F69">
        <w:rPr>
          <w:rFonts w:asciiTheme="minorHAnsi" w:hAnsiTheme="minorHAnsi" w:cstheme="minorHAnsi"/>
          <w:lang w:val="en-AU"/>
        </w:rPr>
        <w:t xml:space="preserve">as well as the abundance and diet of fish </w:t>
      </w:r>
      <w:r w:rsidR="00B6688A">
        <w:rPr>
          <w:rFonts w:asciiTheme="minorHAnsi" w:hAnsiTheme="minorHAnsi" w:cstheme="minorHAnsi"/>
          <w:lang w:val="en-AU"/>
        </w:rPr>
        <w:fldChar w:fldCharType="begin"/>
      </w:r>
      <w:r w:rsidR="00B6688A">
        <w:rPr>
          <w:rFonts w:asciiTheme="minorHAnsi" w:hAnsiTheme="minorHAnsi" w:cstheme="minorHAnsi"/>
          <w:lang w:val="en-AU"/>
        </w:rPr>
        <w:instrText xml:space="preserve"> ADDIN ZOTERO_ITEM CSL_CITATION {"citationID":"WB4BzRJC","properties":{"formattedCitation":"(Hobday and Hartmann, 2006; Revill {\\i{}et al.}, 2009)","plainCitation":"(Hobday and Hartmann, 2006; Revill et al., 2009)","noteIndex":0},"citationItems":[{"id":1333,"uris":["http://zotero.org/users/local/U6DoygBa/items/TS7QDWN8"],"uri":["http://zotero.org/users/local/U6DoygBa/items/TS7QDWN8"],"itemData":{"id":1333,"type":"article-journal","abstract":"Southern bluefin tuna (SBT), Thunnus maccoyii (Castelnau), is a quota-managed species that makes annual winter migrations to the Tasman Sea off south-eastern Australia. During this period it interacts with a year-round tropical tuna longline fishery (Eastern Tuna and Billfish Fishery, ETBF). ETBF managers seek to minimise the bycatch of SBT by commercial ETBF longline fishers with limited or no SBT quota through spatial restrictions. Access to areas where SBT are believed to be present is restricted to fishers holding SBT quota. A temperature-based SBT habitat model was developed to provide managers with an estimate of tuna distribution upon which to base their decisions about placement of management boundaries. Adult SBT temperature preferences were determined using pop-up satellite archival tags. The near real-time predicted location of SBT was determined by matching temperature preferences to satellite sea surface temperature data and vertical temperature data from an oceanographic model. Regular reports detailing the location of temperature-based SBT habitat were produced during the period of the ETBF fishing season when interactions with SBT occur. The SBT habitat model included: (i) predictions based on the current vertical structure of the ocean; (ii) seasonally adjusted temperature preference data for the 60 calendar days centred on the prediction date; and (iii) development of a temperature-based SBT habitat climatology that allowed visualisation of the expected change in the distribution of the SBT habitat zones throughout the season. At the conclusion of the fishing season an automated method for placing management boundaries was compared with the subjective approach used by managers. Applying this automated procedure to the habitat predictions enabled an investigation of the effects of setting management boundaries using old data and updating management boundaries infrequently. Direct comparison with the management boundaries allowed an evaluation of the efficiency and biases produced by this aspect of the fishery management process. Near real-time fishery management continues to be a realistic prospect that new scientific approaches using novel tools can support and advance.","container-title":"Fisheries Management and Ecology","DOI":"10.1111/j.1365-2400.2006.00515.x","ISSN":"1365-2400","issue":"6","language":"en","note":"_eprint: https://onlinelibrary.wiley.com/doi/pdf/10.1111/j.1365-2400.2006.00515.x","page":"365-380","source":"Wiley Online Library","title":"Near real-time spatial management based on habitat predictions for a longline bycatch species","volume":"13","author":[{"family":"Hobday","given":"A. J."},{"family":"Hartmann","given":"K."}],"issued":{"date-parts":[["2006"]]}}},{"id":1336,"uris":["http://zotero.org/users/local/U6DoygBa/items/XL9FKVIT"],"uri":["http://zotero.org/users/local/U6DoygBa/items/XL9FKVIT"],"itemData":{"id":1336,"type":"article-journal","abstract":"Muscle tissue was collected for stable isotope analysis (SIA) from the main fish predators and their fish and cephalopod prey from oceanic waters off eastern Australia between 2004 and 2006. SIA of δ15N and δ13C revealed that the species examined could be divided into three main trophic groups. A “top predator” group consisted mainly of large billfish (Xiphias gladius and Tetrapturus audax), yellowfin (Thunnus albacares), bigeye (T. obesus) and southern bluefin (T. maccoyii) tunas and sharks; with mako (Isurus oxyrinchus) the highest. Below this tier was a second group composed of mid-trophic level fishes including albacore tuna (Thunnus alalunga), lancet fish (Alepisaurus ferox), mahi mahi (Coryphaena hippuris) and ommastrephid squid. Underlying both groups was a grouping of small fishes including myctophids, small scombrids and nomeids as well as surface fishes including macrorhamphosids. These groupings were based largely on mean animal size which showed a positive linear relation to δ15N (r2 = 0.58). Some species showed significant ontogenetic variation in either δ15N (swordfish, lancet fish, yellowfin and albacore tuna) or δ13C (mako shark). We also noted a consistent latitudinal change in δ15N and δ13C at ~28°S for the top predator species, particularly albacore and yellowfin tuna. The differences were consistent with a change from oligotrophic Coral Sea to nutrient rich Tasman Sea waters. These differences suggest that predatory fishes may have extended residence time in distinct regions off eastern Australia.","container-title":"Marine Biology","DOI":"10.1007/s00227-009-1166-5","ISSN":"1432-1793","issue":"6","journalAbbreviation":"Mar Biol","language":"en","page":"1241-1253","source":"Springer Link","title":"Stable isotopic evidence for trophic groupings and bio-regionalization of predators and their prey in oceanic waters off eastern Australia","volume":"156","author":[{"family":"Revill","given":"Andrew T."},{"family":"Young","given":"Jock W."},{"family":"Lansdell","given":"Matt"}],"issued":{"date-parts":[["2009",5,1]]}}}],"schema":"https://github.com/citation-style-language/schema/raw/master/csl-citation.json"} </w:instrText>
      </w:r>
      <w:r w:rsidR="00B6688A">
        <w:rPr>
          <w:rFonts w:asciiTheme="minorHAnsi" w:hAnsiTheme="minorHAnsi" w:cstheme="minorHAnsi"/>
          <w:lang w:val="en-AU"/>
        </w:rPr>
        <w:fldChar w:fldCharType="separate"/>
      </w:r>
      <w:r w:rsidR="00B6688A" w:rsidRPr="00B6688A">
        <w:rPr>
          <w:rFonts w:ascii="Calibri" w:hAnsi="Calibri" w:cs="Calibri"/>
          <w:szCs w:val="24"/>
        </w:rPr>
        <w:t xml:space="preserve">(Hobday and Hartmann, 2006; Revill </w:t>
      </w:r>
      <w:r w:rsidR="00B6688A" w:rsidRPr="00B6688A">
        <w:rPr>
          <w:rFonts w:ascii="Calibri" w:hAnsi="Calibri" w:cs="Calibri"/>
          <w:i/>
          <w:iCs/>
          <w:szCs w:val="24"/>
        </w:rPr>
        <w:t>et al.</w:t>
      </w:r>
      <w:r w:rsidR="00B6688A" w:rsidRPr="00B6688A">
        <w:rPr>
          <w:rFonts w:ascii="Calibri" w:hAnsi="Calibri" w:cs="Calibri"/>
          <w:szCs w:val="24"/>
        </w:rPr>
        <w:t>, 2009)</w:t>
      </w:r>
      <w:r w:rsidR="00B6688A">
        <w:rPr>
          <w:rFonts w:asciiTheme="minorHAnsi" w:hAnsiTheme="minorHAnsi" w:cstheme="minorHAnsi"/>
          <w:lang w:val="en-AU"/>
        </w:rPr>
        <w:fldChar w:fldCharType="end"/>
      </w:r>
      <w:r w:rsidR="00353BB9">
        <w:rPr>
          <w:rFonts w:asciiTheme="minorHAnsi" w:hAnsiTheme="minorHAnsi" w:cstheme="minorHAnsi"/>
          <w:lang w:val="en-AU"/>
        </w:rPr>
        <w:t>.</w:t>
      </w:r>
      <w:r w:rsidR="00652394">
        <w:rPr>
          <w:rFonts w:asciiTheme="minorHAnsi" w:hAnsiTheme="minorHAnsi" w:cstheme="minorHAnsi"/>
          <w:lang w:val="en-AU"/>
        </w:rPr>
        <w:t xml:space="preserve"> On the continental shelf however, the influence of the EAC Separation on the distribution of zooplankton and fish are less well known</w:t>
      </w:r>
      <w:r w:rsidR="00FD7F69">
        <w:rPr>
          <w:rFonts w:asciiTheme="minorHAnsi" w:hAnsiTheme="minorHAnsi" w:cstheme="minorHAnsi"/>
          <w:lang w:val="en-AU"/>
        </w:rPr>
        <w:t xml:space="preserve">, although it has been shown that the EAC separation drives the connectivity of coastal organisms </w:t>
      </w:r>
      <w:r w:rsidR="00FD7F69">
        <w:rPr>
          <w:rFonts w:asciiTheme="minorHAnsi" w:hAnsiTheme="minorHAnsi" w:cstheme="minorHAnsi"/>
          <w:lang w:val="en-AU"/>
        </w:rPr>
        <w:fldChar w:fldCharType="begin"/>
      </w:r>
      <w:r w:rsidR="00FD7F69">
        <w:rPr>
          <w:rFonts w:asciiTheme="minorHAnsi" w:hAnsiTheme="minorHAnsi" w:cstheme="minorHAnsi"/>
          <w:lang w:val="en-AU"/>
        </w:rPr>
        <w:instrText xml:space="preserve"> ADDIN ZOTERO_ITEM CSL_CITATION {"citationID":"pSSjnEpt","properties":{"formattedCitation":"(Roughan {\\i{}et al.}, 2011)","plainCitation":"(Roughan et al., 2011)","noteIndex":0},"citationItems":[{"id":911,"uris":["http://zotero.org/users/local/U6DoygBa/items/CW3VCJXN"],"uri":["http://zotero.org/users/local/U6DoygBa/items/CW3VCJXN"],"itemData":{"id":911,"type":"article-journal","abstract":"Understanding the transport and distribution of marine larvae by ocean currents is one of the key goals of population ecology. Here we investigate circulation in the East Australian Current (EAC) and its impact on the transport of larvae and coastal connectivity. A series of Lagrangian particle trajectory experiments are conducted in summer and winter from 1992-2006 which enables us to investigate seasonal and inter-annual variability. We also estimate a mean connectivity state from the average of each of the individual realisations. Connectivity patterns are related to the movement of five individual larval species (two tropical, two temperate and one invasive species) and are found to be in qualitative agreement with historical distribution patterns found along the coast of SE Australia. We use a configuration of the Princeton Ocean Model to investigate physical processes in the ocean along the coast of SE Australia where the circulation is dominated by the EAC, a vigorous western boundary current. We assimilate hydrographic fields from a similar to 10-km global analysis into a similar to 3-km resolution continental shelf model to create a high-resolution hindcast of ocean state for each summer and winter from 1992-2006. Particles are released along the coast of SE Australia, and at various isobaths across the shelf (25-1000 m) over timescales ranging from 10-90 days. Upstream of the EAC separation point across-shelf release location dominates the particle trajectory length scales, whereas seasonality dominates in the southern half of the domain, downstream of the separation point. Lagrangian probability density functions show dispersion pathways vary with release latitude, distance offshore and the timescale of dispersion. Northern (southern) release sites are typified by maximum (minimum) dispersal pathways. Offshore release distance also plays a role having the greatest impact at the mid-latitude release sites. Maximum alongshore dispersion occurs at the mid-latitude release sites such as Sydney. Seasonal variability is also greatest at mid-latitudes, associated with variations in the separation point of the EAC. Climatic variations such as El Nino and La Nina are also shown to play a role in dictating the connectivity patterns. La Nina periods have a tendency to increase summer time connectivity (particularly with offshore release sites) while El Nino periods are shown to increase winter connectivity. The EAC acts as a barrier to the onshore movement of particles offshore, which impacts on the connectivity of offshore release sites. Consequentially particles released inshore of the EAC jet exhibit a greater coastal connectivity than those released offshore of the EAC front. The separation point of the EAC also dictates connectivity with more sites being connected (with lower concentration) downstream of the separation point of the EAC. These results can provide a useful guide to the potential connectivity of marine populations, or the spread of invasive pests (via ballast water or release of propagules from established populations). Crown Copyright (C) 2010 Published by Elsevier Ltd. All rights reserved.","container-title":"Deep-Sea Research Part Ii-Topical Studies in Oceanography","DOI":"10.1016/j.dsr2.2010.06.004","ISSN":"0967-0645","issue":"5","journalAbbreviation":"Deep-Sea Res. Part II-Top. Stud. Oceanogr.","language":"English","page":"628-644","title":"Modelling coastal connectivity in a Western Boundary Current: Seasonal and inter-annual variability","volume":"58","author":[{"family":"Roughan","given":"M."},{"family":"Macdonald","given":"H. S."},{"family":"Baird","given":"M. E."},{"family":"Glasby","given":"T. M."}],"issued":{"date-parts":[["2011",3]]}}}],"schema":"https://github.com/citation-style-language/schema/raw/master/csl-citation.json"} </w:instrText>
      </w:r>
      <w:r w:rsidR="00FD7F69">
        <w:rPr>
          <w:rFonts w:asciiTheme="minorHAnsi" w:hAnsiTheme="minorHAnsi" w:cstheme="minorHAnsi"/>
          <w:lang w:val="en-AU"/>
        </w:rPr>
        <w:fldChar w:fldCharType="separate"/>
      </w:r>
      <w:r w:rsidR="00FD7F69" w:rsidRPr="00FD7F69">
        <w:rPr>
          <w:rFonts w:ascii="Calibri" w:hAnsi="Calibri" w:cs="Calibri"/>
          <w:szCs w:val="24"/>
        </w:rPr>
        <w:t xml:space="preserve">(Roughan </w:t>
      </w:r>
      <w:r w:rsidR="00FD7F69" w:rsidRPr="00FD7F69">
        <w:rPr>
          <w:rFonts w:ascii="Calibri" w:hAnsi="Calibri" w:cs="Calibri"/>
          <w:i/>
          <w:iCs/>
          <w:szCs w:val="24"/>
        </w:rPr>
        <w:t>et al.</w:t>
      </w:r>
      <w:r w:rsidR="00FD7F69" w:rsidRPr="00FD7F69">
        <w:rPr>
          <w:rFonts w:ascii="Calibri" w:hAnsi="Calibri" w:cs="Calibri"/>
          <w:szCs w:val="24"/>
        </w:rPr>
        <w:t>, 2011)</w:t>
      </w:r>
      <w:r w:rsidR="00FD7F69">
        <w:rPr>
          <w:rFonts w:asciiTheme="minorHAnsi" w:hAnsiTheme="minorHAnsi" w:cstheme="minorHAnsi"/>
          <w:lang w:val="en-AU"/>
        </w:rPr>
        <w:fldChar w:fldCharType="end"/>
      </w:r>
      <w:r w:rsidR="00FD7F69">
        <w:rPr>
          <w:rFonts w:asciiTheme="minorHAnsi" w:hAnsiTheme="minorHAnsi" w:cstheme="minorHAnsi"/>
          <w:lang w:val="en-AU"/>
        </w:rPr>
        <w:t xml:space="preserve"> and is a strong determinant of population genetics </w:t>
      </w:r>
      <w:r w:rsidR="00FD7F69">
        <w:rPr>
          <w:rFonts w:asciiTheme="minorHAnsi" w:hAnsiTheme="minorHAnsi" w:cstheme="minorHAnsi"/>
          <w:lang w:val="en-AU"/>
        </w:rPr>
        <w:fldChar w:fldCharType="begin"/>
      </w:r>
      <w:r w:rsidR="00FD7F69">
        <w:rPr>
          <w:rFonts w:asciiTheme="minorHAnsi" w:hAnsiTheme="minorHAnsi" w:cstheme="minorHAnsi"/>
          <w:lang w:val="en-AU"/>
        </w:rPr>
        <w:instrText xml:space="preserve"> ADDIN ZOTERO_ITEM CSL_CITATION {"citationID":"iyI16lu3","properties":{"formattedCitation":"(Banks {\\i{}et al.}, 2007)","plainCitation":"(Banks et al., 2007)","noteIndex":0},"citationItems":[{"id":1349,"uris":["http://zotero.org/users/local/U6DoygBa/items/P7ZCYQLC"],"uri":["http://zotero.org/users/local/U6DoygBa/items/P7ZCYQLC"],"itemData":{"id":1349,"type":"article-journal","abstract":"Understanding the scale of marine population connectivity is critical for the conservation and sustainable management of marine resources. For many marine species adults are benthic and relatively immobile, so patterns of larval dispersal and recruitment provide the key to understanding marine population connectivity. Contrary to previous expectations, recent studies have often detected unexpectedly low dispersal and fine-scale population structure in the sea, leading to a paradigm shift in how marine systems are viewed. Nonetheless, the link between fine-scale marine population structure and the underlying physical and biological processes has not been made. Here we show that patterns of genetic structure and population connectivity in the broadcast-spawning and long-distance dispersing sea urchin Centrostephanus rodgersii are influenced by physical oceanographic and geographic variables. Despite weak genetic differentiation and no isolation-by-distance over thousands of kilometers among samples from eastern Australia and northern New Zealand, fine-scale genetic structure was associated with sea surface temperature (SST) variability and geography along the southeastern Australian coast. The zone of high SST variability is characterized by periodic shedding of eddies from the East Australian Current, and we suggest that ocean current circulation may, through its influence on larval transport and recruitment, interact with the genetic consequences of large variance in individual reproductive success to generate patterns of fine-scale patchy genetic structure. If proven consistent across species, our findings suggest that the optimal scale for fisheries management and reserve design should vary among localities in relation to regional oceanographic variability and coastal geography.","container-title":"Ecology","DOI":"10.1890/07-0091.1","ISSN":"1939-9170","issue":"12","language":"en","note":"_eprint: https://esajournals.onlinelibrary.wiley.com/doi/pdf/10.1890/07-0091.1","page":"3055-3064","source":"Wiley Online Library","title":"Oceanic Variability and Coastal Topography Shape Genetic Structure in a Long-Dispersing Sea Urchin","volume":"88","author":[{"family":"Banks","given":"Sam C."},{"family":"Piggott","given":"Maxine P."},{"family":"Williamson","given":"Jane E."},{"family":"Bové","given":"Ulysse"},{"family":"Holbrook","given":"Neil J."},{"family":"Beheregaray","given":"Luciano B."}],"issued":{"date-parts":[["2007"]]}}}],"schema":"https://github.com/citation-style-language/schema/raw/master/csl-citation.json"} </w:instrText>
      </w:r>
      <w:r w:rsidR="00FD7F69">
        <w:rPr>
          <w:rFonts w:asciiTheme="minorHAnsi" w:hAnsiTheme="minorHAnsi" w:cstheme="minorHAnsi"/>
          <w:lang w:val="en-AU"/>
        </w:rPr>
        <w:fldChar w:fldCharType="separate"/>
      </w:r>
      <w:r w:rsidR="00FD7F69" w:rsidRPr="00FD7F69">
        <w:rPr>
          <w:rFonts w:ascii="Calibri" w:hAnsi="Calibri" w:cs="Calibri"/>
          <w:szCs w:val="24"/>
        </w:rPr>
        <w:t xml:space="preserve">(Banks </w:t>
      </w:r>
      <w:r w:rsidR="00FD7F69" w:rsidRPr="00FD7F69">
        <w:rPr>
          <w:rFonts w:ascii="Calibri" w:hAnsi="Calibri" w:cs="Calibri"/>
          <w:i/>
          <w:iCs/>
          <w:szCs w:val="24"/>
        </w:rPr>
        <w:t>et al.</w:t>
      </w:r>
      <w:r w:rsidR="00FD7F69" w:rsidRPr="00FD7F69">
        <w:rPr>
          <w:rFonts w:ascii="Calibri" w:hAnsi="Calibri" w:cs="Calibri"/>
          <w:szCs w:val="24"/>
        </w:rPr>
        <w:t>, 2007)</w:t>
      </w:r>
      <w:r w:rsidR="00FD7F69">
        <w:rPr>
          <w:rFonts w:asciiTheme="minorHAnsi" w:hAnsiTheme="minorHAnsi" w:cstheme="minorHAnsi"/>
          <w:lang w:val="en-AU"/>
        </w:rPr>
        <w:fldChar w:fldCharType="end"/>
      </w:r>
      <w:r w:rsidR="00652394">
        <w:rPr>
          <w:rFonts w:asciiTheme="minorHAnsi" w:hAnsiTheme="minorHAnsi" w:cstheme="minorHAnsi"/>
          <w:lang w:val="en-AU"/>
        </w:rPr>
        <w:t>. The results</w:t>
      </w:r>
      <w:r w:rsidR="00A1712E">
        <w:rPr>
          <w:rFonts w:asciiTheme="minorHAnsi" w:hAnsiTheme="minorHAnsi" w:cstheme="minorHAnsi"/>
          <w:lang w:val="en-AU"/>
        </w:rPr>
        <w:t xml:space="preserve"> of our current study</w:t>
      </w:r>
      <w:r w:rsidR="00652394">
        <w:rPr>
          <w:rFonts w:asciiTheme="minorHAnsi" w:hAnsiTheme="minorHAnsi" w:cstheme="minorHAnsi"/>
          <w:lang w:val="en-AU"/>
        </w:rPr>
        <w:t xml:space="preserve"> demonstrate that </w:t>
      </w:r>
      <w:r w:rsidR="00652394" w:rsidRPr="008D7B3F">
        <w:rPr>
          <w:rFonts w:asciiTheme="minorHAnsi" w:hAnsiTheme="minorHAnsi" w:cstheme="minorHAnsi"/>
          <w:lang w:val="en-AU"/>
        </w:rPr>
        <w:t>along the</w:t>
      </w:r>
      <w:r w:rsidR="002D2DE6" w:rsidRPr="008D7B3F">
        <w:rPr>
          <w:rFonts w:asciiTheme="minorHAnsi" w:hAnsiTheme="minorHAnsi" w:cstheme="minorHAnsi"/>
          <w:lang w:val="en-AU"/>
        </w:rPr>
        <w:t xml:space="preserve"> three</w:t>
      </w:r>
      <w:r w:rsidR="00652394" w:rsidRPr="008D7B3F">
        <w:rPr>
          <w:rFonts w:asciiTheme="minorHAnsi" w:hAnsiTheme="minorHAnsi" w:cstheme="minorHAnsi"/>
          <w:lang w:val="en-AU"/>
        </w:rPr>
        <w:t xml:space="preserve"> transects to the north</w:t>
      </w:r>
      <w:r w:rsidRPr="008D7B3F">
        <w:rPr>
          <w:rFonts w:asciiTheme="minorHAnsi" w:hAnsiTheme="minorHAnsi" w:cstheme="minorHAnsi"/>
          <w:lang w:val="en-AU"/>
        </w:rPr>
        <w:t xml:space="preserve"> </w:t>
      </w:r>
      <w:r w:rsidR="00DA3303" w:rsidRPr="008D7B3F">
        <w:rPr>
          <w:rFonts w:asciiTheme="minorHAnsi" w:hAnsiTheme="minorHAnsi" w:cstheme="minorHAnsi"/>
          <w:lang w:val="en-AU"/>
        </w:rPr>
        <w:t xml:space="preserve">of the </w:t>
      </w:r>
      <w:r w:rsidR="00773BA1" w:rsidRPr="008D7B3F">
        <w:rPr>
          <w:rFonts w:asciiTheme="minorHAnsi" w:hAnsiTheme="minorHAnsi" w:cstheme="minorHAnsi"/>
          <w:lang w:val="en-AU"/>
        </w:rPr>
        <w:t>separation</w:t>
      </w:r>
      <w:r w:rsidR="00DA3303" w:rsidRPr="008D7B3F">
        <w:rPr>
          <w:rFonts w:asciiTheme="minorHAnsi" w:hAnsiTheme="minorHAnsi" w:cstheme="minorHAnsi"/>
          <w:lang w:val="en-AU"/>
        </w:rPr>
        <w:t xml:space="preserve"> zone, </w:t>
      </w:r>
      <w:r w:rsidR="008776C9" w:rsidRPr="008D7B3F">
        <w:rPr>
          <w:rStyle w:val="captions"/>
          <w:rFonts w:asciiTheme="minorHAnsi" w:hAnsiTheme="minorHAnsi" w:cstheme="minorHAnsi"/>
          <w:lang w:val="en-AU"/>
        </w:rPr>
        <w:t xml:space="preserve">current driven uplift </w:t>
      </w:r>
      <w:r w:rsidR="008D7B3F" w:rsidRPr="008D7B3F">
        <w:rPr>
          <w:rStyle w:val="captions"/>
          <w:rFonts w:asciiTheme="minorHAnsi" w:hAnsiTheme="minorHAnsi" w:cstheme="minorHAnsi"/>
          <w:lang w:val="en-AU"/>
        </w:rPr>
        <w:t>brings</w:t>
      </w:r>
      <w:r w:rsidR="00A931C2" w:rsidRPr="008D7B3F">
        <w:rPr>
          <w:rStyle w:val="captions"/>
          <w:rFonts w:asciiTheme="minorHAnsi" w:hAnsiTheme="minorHAnsi" w:cstheme="minorHAnsi"/>
          <w:lang w:val="en-AU"/>
        </w:rPr>
        <w:t xml:space="preserve"> cooler nutrient rich water onto the continental shelf </w:t>
      </w:r>
      <w:r w:rsidR="00B6688A" w:rsidRPr="008D7B3F">
        <w:rPr>
          <w:rStyle w:val="captions"/>
          <w:rFonts w:asciiTheme="minorHAnsi" w:hAnsiTheme="minorHAnsi" w:cstheme="minorHAnsi"/>
          <w:lang w:val="en-AU"/>
        </w:rPr>
        <w:fldChar w:fldCharType="begin"/>
      </w:r>
      <w:r w:rsidR="00B6688A" w:rsidRPr="008D7B3F">
        <w:rPr>
          <w:rStyle w:val="captions"/>
          <w:rFonts w:asciiTheme="minorHAnsi" w:hAnsiTheme="minorHAnsi" w:cstheme="minorHAnsi"/>
          <w:lang w:val="en-AU"/>
        </w:rPr>
        <w:instrText xml:space="preserve"> ADDIN ZOTERO_ITEM CSL_CITATION {"citationID":"XjZrDuN1","properties":{"formattedCitation":"(Roughan and Middleton, 2002)","plainCitation":"(Roughan and Middleton, 2002)","noteIndex":0},"citationItems":[{"id":917,"uris":["http://zotero.org/users/local/U6DoygBa/items/QWE4A3GC"],"uri":["http://zotero.org/users/local/U6DoygBa/items/QWE4A3GC"],"itemData":{"id":917,"type":"article-journal","abstract":"The East Australian Current (EAC) forms the western boundary current of the South Pacific sub-tropical gyre. Locally it plays an important role in the nutrient enrichment of the oligotrophic coastal waters of New South Wales (NSW), Australia. Observations from two detailed hydrographic surveys conducted during November 1998 and February 1999 are used to delineate the processes influencing nutrient enrichment across the continental shelf off the central east coast of Australia. Four nutrient enrichment mechanisms are identified: wind-driven upwelling, upwelling driven by the encroachment of the EAC onto the continental shelf, acceleration of the current resulting from the narrowing of the continental shelf at Smoky Cape, and the separation of the EAC from the coast. This study demonstrates that both the strength of the current and its proximity to the coast determine the nature of the upwelling response. An increase in nutrient concentrations occurs downstream as a result of each of the mechanisms identified. The highest nutrient concentration is attributable to the encroachment of the current onto the shelf, whilst separation induced upwelling is the most widespread. (C) 2002 Elsevier Science Ltd. All rights reserved.","container-title":"Continental Shelf Research","DOI":"10.1016/s0278-4343(02)00101-2","ISSN":"0278-4343","issue":"17","language":"English","page":"2551-2572","title":"A comparison of observed upwelling mechanisms off the east coast of Australia","volume":"22","author":[{"family":"Roughan","given":"M."},{"family":"Middleton","given":"J. H."}],"issued":{"date-parts":[["2002",11]]}}}],"schema":"https://github.com/citation-style-language/schema/raw/master/csl-citation.json"} </w:instrText>
      </w:r>
      <w:r w:rsidR="00B6688A" w:rsidRPr="008D7B3F">
        <w:rPr>
          <w:rStyle w:val="captions"/>
          <w:rFonts w:asciiTheme="minorHAnsi" w:hAnsiTheme="minorHAnsi" w:cstheme="minorHAnsi"/>
          <w:lang w:val="en-AU"/>
        </w:rPr>
        <w:fldChar w:fldCharType="separate"/>
      </w:r>
      <w:r w:rsidR="00B6688A" w:rsidRPr="008D7B3F">
        <w:rPr>
          <w:rFonts w:ascii="Calibri" w:hAnsi="Calibri" w:cs="Calibri"/>
        </w:rPr>
        <w:t>(Roughan and Middleton, 2002)</w:t>
      </w:r>
      <w:r w:rsidR="00B6688A" w:rsidRPr="008D7B3F">
        <w:rPr>
          <w:rStyle w:val="captions"/>
          <w:rFonts w:asciiTheme="minorHAnsi" w:hAnsiTheme="minorHAnsi" w:cstheme="minorHAnsi"/>
          <w:lang w:val="en-AU"/>
        </w:rPr>
        <w:fldChar w:fldCharType="end"/>
      </w:r>
      <w:r w:rsidR="00A931C2" w:rsidRPr="008D7B3F">
        <w:rPr>
          <w:rStyle w:val="captions"/>
          <w:rFonts w:asciiTheme="minorHAnsi" w:hAnsiTheme="minorHAnsi" w:cstheme="minorHAnsi"/>
          <w:lang w:val="en-AU"/>
        </w:rPr>
        <w:t xml:space="preserve"> </w:t>
      </w:r>
      <w:r w:rsidR="008D7B3F" w:rsidRPr="008D7B3F">
        <w:rPr>
          <w:rStyle w:val="captions"/>
          <w:rFonts w:asciiTheme="minorHAnsi" w:hAnsiTheme="minorHAnsi" w:cstheme="minorHAnsi"/>
          <w:lang w:val="en-AU"/>
        </w:rPr>
        <w:t>promoting</w:t>
      </w:r>
      <w:r w:rsidR="008776C9" w:rsidRPr="008D7B3F">
        <w:rPr>
          <w:rStyle w:val="captions"/>
          <w:rFonts w:asciiTheme="minorHAnsi" w:hAnsiTheme="minorHAnsi" w:cstheme="minorHAnsi"/>
          <w:lang w:val="en-AU"/>
        </w:rPr>
        <w:t xml:space="preserve"> higher </w:t>
      </w:r>
      <w:r w:rsidR="00A931C2" w:rsidRPr="008D7B3F">
        <w:rPr>
          <w:rStyle w:val="captions"/>
          <w:rFonts w:asciiTheme="minorHAnsi" w:hAnsiTheme="minorHAnsi" w:cstheme="minorHAnsi"/>
          <w:lang w:val="en-AU"/>
        </w:rPr>
        <w:t xml:space="preserve">zooplankton </w:t>
      </w:r>
      <w:r w:rsidR="008776C9" w:rsidRPr="008D7B3F">
        <w:rPr>
          <w:rStyle w:val="captions"/>
          <w:rFonts w:asciiTheme="minorHAnsi" w:hAnsiTheme="minorHAnsi" w:cstheme="minorHAnsi"/>
          <w:lang w:val="en-AU"/>
        </w:rPr>
        <w:t xml:space="preserve">productivity </w:t>
      </w:r>
      <w:r w:rsidR="00A931C2" w:rsidRPr="008D7B3F">
        <w:rPr>
          <w:rStyle w:val="captions"/>
          <w:rFonts w:asciiTheme="minorHAnsi" w:hAnsiTheme="minorHAnsi" w:cstheme="minorHAnsi"/>
          <w:lang w:val="en-AU"/>
        </w:rPr>
        <w:t>in the form of increased</w:t>
      </w:r>
      <w:r w:rsidR="008776C9" w:rsidRPr="008D7B3F">
        <w:rPr>
          <w:rStyle w:val="captions"/>
          <w:rFonts w:asciiTheme="minorHAnsi" w:hAnsiTheme="minorHAnsi" w:cstheme="minorHAnsi"/>
          <w:lang w:val="en-AU"/>
        </w:rPr>
        <w:t xml:space="preserve"> biomass</w:t>
      </w:r>
      <w:r w:rsidR="00A931C2" w:rsidRPr="008D7B3F">
        <w:rPr>
          <w:rStyle w:val="captions"/>
          <w:rFonts w:asciiTheme="minorHAnsi" w:hAnsiTheme="minorHAnsi" w:cstheme="minorHAnsi"/>
          <w:lang w:val="en-AU"/>
        </w:rPr>
        <w:t xml:space="preserve"> and</w:t>
      </w:r>
      <w:r w:rsidR="00A1712E" w:rsidRPr="008D7B3F">
        <w:rPr>
          <w:rStyle w:val="captions"/>
          <w:rFonts w:asciiTheme="minorHAnsi" w:hAnsiTheme="minorHAnsi" w:cstheme="minorHAnsi"/>
          <w:lang w:val="en-AU"/>
        </w:rPr>
        <w:t xml:space="preserve"> </w:t>
      </w:r>
      <w:r w:rsidR="009A4270" w:rsidRPr="008D7B3F">
        <w:rPr>
          <w:rStyle w:val="captions"/>
          <w:rFonts w:asciiTheme="minorHAnsi" w:hAnsiTheme="minorHAnsi" w:cstheme="minorHAnsi"/>
          <w:lang w:val="en-AU"/>
        </w:rPr>
        <w:t>steeper NBSS slopes</w:t>
      </w:r>
      <w:r w:rsidR="00A931C2" w:rsidRPr="008D7B3F">
        <w:rPr>
          <w:rStyle w:val="captions"/>
          <w:rFonts w:asciiTheme="minorHAnsi" w:hAnsiTheme="minorHAnsi" w:cstheme="minorHAnsi"/>
          <w:lang w:val="en-AU"/>
        </w:rPr>
        <w:t>.</w:t>
      </w:r>
      <w:r w:rsidR="00773BA1" w:rsidRPr="008D7B3F">
        <w:rPr>
          <w:rStyle w:val="captions"/>
          <w:rFonts w:asciiTheme="minorHAnsi" w:hAnsiTheme="minorHAnsi" w:cstheme="minorHAnsi"/>
          <w:lang w:val="en-AU"/>
        </w:rPr>
        <w:t xml:space="preserve"> </w:t>
      </w:r>
      <w:r w:rsidR="008D7B3F" w:rsidRPr="008D7B3F">
        <w:rPr>
          <w:rStyle w:val="captions"/>
          <w:rFonts w:asciiTheme="minorHAnsi" w:hAnsiTheme="minorHAnsi" w:cstheme="minorHAnsi"/>
          <w:lang w:val="en-AU"/>
        </w:rPr>
        <w:t>Within c</w:t>
      </w:r>
      <w:r w:rsidR="00EF524A" w:rsidRPr="008D7B3F">
        <w:rPr>
          <w:rStyle w:val="captions"/>
          <w:rFonts w:asciiTheme="minorHAnsi" w:hAnsiTheme="minorHAnsi" w:cstheme="minorHAnsi"/>
          <w:lang w:val="en-AU"/>
        </w:rPr>
        <w:t>onsistent</w:t>
      </w:r>
      <w:r w:rsidR="00EC26A3" w:rsidRPr="008D7B3F">
        <w:rPr>
          <w:rStyle w:val="captions"/>
          <w:rFonts w:asciiTheme="minorHAnsi" w:hAnsiTheme="minorHAnsi" w:cstheme="minorHAnsi"/>
          <w:lang w:val="en-AU"/>
        </w:rPr>
        <w:t xml:space="preserve"> trend</w:t>
      </w:r>
      <w:r w:rsidR="00EF524A" w:rsidRPr="008D7B3F">
        <w:rPr>
          <w:rStyle w:val="captions"/>
          <w:rFonts w:asciiTheme="minorHAnsi" w:hAnsiTheme="minorHAnsi" w:cstheme="minorHAnsi"/>
          <w:lang w:val="en-AU"/>
        </w:rPr>
        <w:t>s</w:t>
      </w:r>
      <w:r w:rsidR="00EC26A3" w:rsidRPr="008D7B3F">
        <w:rPr>
          <w:rStyle w:val="captions"/>
          <w:rFonts w:asciiTheme="minorHAnsi" w:hAnsiTheme="minorHAnsi" w:cstheme="minorHAnsi"/>
          <w:lang w:val="en-AU"/>
        </w:rPr>
        <w:t xml:space="preserve"> of higher zooplankton inshore and at the surface with zooplankton biomass </w:t>
      </w:r>
      <w:r w:rsidR="00EF524A" w:rsidRPr="008D7B3F">
        <w:rPr>
          <w:rStyle w:val="captions"/>
          <w:rFonts w:asciiTheme="minorHAnsi" w:hAnsiTheme="minorHAnsi" w:cstheme="minorHAnsi"/>
          <w:lang w:val="en-AU"/>
        </w:rPr>
        <w:t>declining</w:t>
      </w:r>
      <w:r w:rsidR="00EC26A3" w:rsidRPr="008D7B3F">
        <w:rPr>
          <w:rStyle w:val="captions"/>
          <w:rFonts w:asciiTheme="minorHAnsi" w:hAnsiTheme="minorHAnsi" w:cstheme="minorHAnsi"/>
          <w:lang w:val="en-AU"/>
        </w:rPr>
        <w:t xml:space="preserve"> with both depth and distance offshore</w:t>
      </w:r>
      <w:r w:rsidR="008D7B3F" w:rsidRPr="008D7B3F">
        <w:rPr>
          <w:rStyle w:val="captions"/>
          <w:rFonts w:asciiTheme="minorHAnsi" w:hAnsiTheme="minorHAnsi" w:cstheme="minorHAnsi"/>
          <w:lang w:val="en-AU"/>
        </w:rPr>
        <w:t>,</w:t>
      </w:r>
      <w:r w:rsidR="00EC26A3" w:rsidRPr="008D7B3F">
        <w:rPr>
          <w:rStyle w:val="captions"/>
          <w:rFonts w:asciiTheme="minorHAnsi" w:hAnsiTheme="minorHAnsi" w:cstheme="minorHAnsi"/>
          <w:lang w:val="en-AU"/>
        </w:rPr>
        <w:t xml:space="preserve"> a peak in zooplankton biomass was visible at the front between the cooler continental shelf water and the warm EAC</w:t>
      </w:r>
      <w:r w:rsidR="00773BA1" w:rsidRPr="008D7B3F">
        <w:rPr>
          <w:rStyle w:val="captions"/>
          <w:rFonts w:asciiTheme="minorHAnsi" w:hAnsiTheme="minorHAnsi" w:cstheme="minorHAnsi"/>
          <w:lang w:val="en-AU"/>
        </w:rPr>
        <w:t>.</w:t>
      </w:r>
    </w:p>
    <w:p w14:paraId="4B3E1E4C" w14:textId="77777777" w:rsidR="002D2DE6" w:rsidRDefault="002D2DE6" w:rsidP="002D2DE6">
      <w:pPr>
        <w:spacing w:line="360" w:lineRule="auto"/>
        <w:rPr>
          <w:rStyle w:val="captions"/>
          <w:rFonts w:asciiTheme="minorHAnsi" w:hAnsiTheme="minorHAnsi" w:cstheme="minorHAnsi"/>
          <w:lang w:val="en-AU"/>
        </w:rPr>
      </w:pPr>
    </w:p>
    <w:p w14:paraId="5E99E15E" w14:textId="22C737BD" w:rsidR="008776C9" w:rsidRPr="00F15D89" w:rsidRDefault="00773BA1" w:rsidP="002A3D19">
      <w:pPr>
        <w:spacing w:line="360" w:lineRule="auto"/>
        <w:rPr>
          <w:rStyle w:val="captions"/>
          <w:rFonts w:asciiTheme="minorHAnsi" w:hAnsiTheme="minorHAnsi" w:cstheme="minorHAnsi"/>
          <w:lang w:val="en-AU"/>
        </w:rPr>
      </w:pPr>
      <w:r>
        <w:rPr>
          <w:rStyle w:val="captions"/>
          <w:rFonts w:asciiTheme="minorHAnsi" w:hAnsiTheme="minorHAnsi" w:cstheme="minorHAnsi"/>
          <w:lang w:val="en-AU"/>
        </w:rPr>
        <w:t>In contrast,</w:t>
      </w:r>
      <w:r w:rsidR="001D4991" w:rsidRPr="001D4991">
        <w:rPr>
          <w:rStyle w:val="captions"/>
          <w:rFonts w:asciiTheme="minorHAnsi" w:hAnsiTheme="minorHAnsi" w:cstheme="minorHAnsi"/>
          <w:lang w:val="en-AU"/>
        </w:rPr>
        <w:t xml:space="preserve"> </w:t>
      </w:r>
      <w:r w:rsidR="001D4991">
        <w:rPr>
          <w:rStyle w:val="captions"/>
          <w:rFonts w:asciiTheme="minorHAnsi" w:hAnsiTheme="minorHAnsi" w:cstheme="minorHAnsi"/>
          <w:lang w:val="en-AU"/>
        </w:rPr>
        <w:t>t</w:t>
      </w:r>
      <w:r w:rsidR="001D4991" w:rsidRPr="00F15D89">
        <w:rPr>
          <w:rStyle w:val="captions"/>
          <w:rFonts w:asciiTheme="minorHAnsi" w:hAnsiTheme="minorHAnsi" w:cstheme="minorHAnsi"/>
          <w:lang w:val="en-AU"/>
        </w:rPr>
        <w:t>h</w:t>
      </w:r>
      <w:r w:rsidR="001D4991">
        <w:rPr>
          <w:rStyle w:val="captions"/>
          <w:rFonts w:asciiTheme="minorHAnsi" w:hAnsiTheme="minorHAnsi" w:cstheme="minorHAnsi"/>
          <w:lang w:val="en-AU"/>
        </w:rPr>
        <w:t>e</w:t>
      </w:r>
      <w:r w:rsidR="001D4991" w:rsidRPr="00F15D89">
        <w:rPr>
          <w:rStyle w:val="captions"/>
          <w:rFonts w:asciiTheme="minorHAnsi" w:hAnsiTheme="minorHAnsi" w:cstheme="minorHAnsi"/>
          <w:lang w:val="en-AU"/>
        </w:rPr>
        <w:t xml:space="preserve"> southern transect </w:t>
      </w:r>
      <w:r w:rsidR="002A3D19" w:rsidRPr="00F15D89">
        <w:rPr>
          <w:rStyle w:val="captions"/>
          <w:rFonts w:asciiTheme="minorHAnsi" w:hAnsiTheme="minorHAnsi" w:cstheme="minorHAnsi"/>
          <w:lang w:val="en-AU"/>
        </w:rPr>
        <w:t xml:space="preserve">(Diamond Head; 31.75° S) </w:t>
      </w:r>
      <w:r w:rsidR="001D4991" w:rsidRPr="00F15D89">
        <w:rPr>
          <w:rStyle w:val="captions"/>
          <w:rFonts w:asciiTheme="minorHAnsi" w:hAnsiTheme="minorHAnsi" w:cstheme="minorHAnsi"/>
          <w:lang w:val="en-AU"/>
        </w:rPr>
        <w:t xml:space="preserve">was dominated by Tasman Sea </w:t>
      </w:r>
      <w:r w:rsidR="001D4991">
        <w:rPr>
          <w:rStyle w:val="captions"/>
          <w:rFonts w:asciiTheme="minorHAnsi" w:hAnsiTheme="minorHAnsi" w:cstheme="minorHAnsi"/>
          <w:lang w:val="en-AU"/>
        </w:rPr>
        <w:t xml:space="preserve">water </w:t>
      </w:r>
      <w:r w:rsidR="001D4991" w:rsidRPr="00F15D89">
        <w:rPr>
          <w:rStyle w:val="captions"/>
          <w:rFonts w:asciiTheme="minorHAnsi" w:hAnsiTheme="minorHAnsi" w:cstheme="minorHAnsi"/>
          <w:lang w:val="en-AU"/>
        </w:rPr>
        <w:t xml:space="preserve">with larger particles and </w:t>
      </w:r>
      <w:r w:rsidR="001D4991">
        <w:rPr>
          <w:rStyle w:val="captions"/>
          <w:rFonts w:asciiTheme="minorHAnsi" w:hAnsiTheme="minorHAnsi" w:cstheme="minorHAnsi"/>
          <w:lang w:val="en-AU"/>
        </w:rPr>
        <w:t xml:space="preserve">a </w:t>
      </w:r>
      <w:r w:rsidR="001D4991" w:rsidRPr="00F15D89">
        <w:rPr>
          <w:rStyle w:val="captions"/>
          <w:rFonts w:asciiTheme="minorHAnsi" w:hAnsiTheme="minorHAnsi" w:cstheme="minorHAnsi"/>
          <w:lang w:val="en-AU"/>
        </w:rPr>
        <w:t>shallower NBSS slope compared to the EAC influenced northern sites</w:t>
      </w:r>
      <w:r w:rsidR="002A3D19">
        <w:rPr>
          <w:rStyle w:val="captions"/>
          <w:rFonts w:asciiTheme="minorHAnsi" w:hAnsiTheme="minorHAnsi" w:cstheme="minorHAnsi"/>
          <w:lang w:val="en-AU"/>
        </w:rPr>
        <w:t xml:space="preserve">. The same pattern of decreasing biomass offshore, and with depth, existed, however the overall biomass was </w:t>
      </w:r>
      <w:r w:rsidR="008D7B3F">
        <w:rPr>
          <w:rStyle w:val="captions"/>
          <w:rFonts w:asciiTheme="minorHAnsi" w:hAnsiTheme="minorHAnsi" w:cstheme="minorHAnsi"/>
          <w:lang w:val="en-AU"/>
        </w:rPr>
        <w:t>elevated and there was no front between water masses</w:t>
      </w:r>
      <w:r w:rsidR="00135CD1" w:rsidRPr="00F15D89">
        <w:rPr>
          <w:rStyle w:val="captions"/>
          <w:rFonts w:asciiTheme="minorHAnsi" w:hAnsiTheme="minorHAnsi" w:cstheme="minorHAnsi"/>
          <w:lang w:val="en-AU"/>
        </w:rPr>
        <w:t>.</w:t>
      </w:r>
      <w:r w:rsidR="008776C9" w:rsidRPr="00F15D89">
        <w:rPr>
          <w:rStyle w:val="captions"/>
          <w:rFonts w:asciiTheme="minorHAnsi" w:hAnsiTheme="minorHAnsi" w:cstheme="minorHAnsi"/>
          <w:lang w:val="en-AU"/>
        </w:rPr>
        <w:t xml:space="preserve"> The Tasman </w:t>
      </w:r>
      <w:r w:rsidR="008B7392">
        <w:rPr>
          <w:rStyle w:val="captions"/>
          <w:rFonts w:asciiTheme="minorHAnsi" w:hAnsiTheme="minorHAnsi" w:cstheme="minorHAnsi"/>
          <w:lang w:val="en-AU"/>
        </w:rPr>
        <w:t>S</w:t>
      </w:r>
      <w:r w:rsidR="008776C9" w:rsidRPr="00F15D89">
        <w:rPr>
          <w:rStyle w:val="captions"/>
          <w:rFonts w:asciiTheme="minorHAnsi" w:hAnsiTheme="minorHAnsi" w:cstheme="minorHAnsi"/>
          <w:lang w:val="en-AU"/>
        </w:rPr>
        <w:t>ea is known to have</w:t>
      </w:r>
      <w:r w:rsidR="003F1E6F">
        <w:rPr>
          <w:rStyle w:val="captions"/>
          <w:rFonts w:asciiTheme="minorHAnsi" w:hAnsiTheme="minorHAnsi" w:cstheme="minorHAnsi"/>
          <w:lang w:val="en-AU"/>
        </w:rPr>
        <w:t xml:space="preserve"> elevated</w:t>
      </w:r>
      <w:r w:rsidR="008776C9" w:rsidRPr="00F15D89">
        <w:rPr>
          <w:rStyle w:val="captions"/>
          <w:rFonts w:asciiTheme="minorHAnsi" w:hAnsiTheme="minorHAnsi" w:cstheme="minorHAnsi"/>
          <w:lang w:val="en-AU"/>
        </w:rPr>
        <w:t xml:space="preserve"> nutrient content and generally hold </w:t>
      </w:r>
      <w:r w:rsidR="008B7392">
        <w:rPr>
          <w:rStyle w:val="captions"/>
          <w:rFonts w:asciiTheme="minorHAnsi" w:hAnsiTheme="minorHAnsi" w:cstheme="minorHAnsi"/>
          <w:lang w:val="en-AU"/>
        </w:rPr>
        <w:t>larger</w:t>
      </w:r>
      <w:r w:rsidR="008776C9" w:rsidRPr="00F15D89">
        <w:rPr>
          <w:rStyle w:val="captions"/>
          <w:rFonts w:asciiTheme="minorHAnsi" w:hAnsiTheme="minorHAnsi" w:cstheme="minorHAnsi"/>
          <w:lang w:val="en-AU"/>
        </w:rPr>
        <w:t xml:space="preserve"> amounts of zooplankton compared to the oligotrophic EAC waters </w:t>
      </w:r>
      <w:r w:rsidR="006C0A39">
        <w:rPr>
          <w:rStyle w:val="captions"/>
          <w:rFonts w:asciiTheme="minorHAnsi" w:hAnsiTheme="minorHAnsi" w:cstheme="minorHAnsi"/>
          <w:lang w:val="en-AU"/>
        </w:rPr>
        <w:fldChar w:fldCharType="begin"/>
      </w:r>
      <w:r w:rsidR="006C0A39">
        <w:rPr>
          <w:rStyle w:val="captions"/>
          <w:rFonts w:asciiTheme="minorHAnsi" w:hAnsiTheme="minorHAnsi" w:cstheme="minorHAnsi"/>
          <w:lang w:val="en-AU"/>
        </w:rPr>
        <w:instrText xml:space="preserve"> ADDIN ZOTERO_ITEM CSL_CITATION {"citationID":"pdhH3fl5","properties":{"formattedCitation":"(Baird {\\i{}et al.}, 2008)","plainCitation":"(Baird et al., 2008)","noteIndex":0},"citationItems":[{"id":344,"uris":["http://zotero.org/users/local/U6DoygBa/items/SW8H5LWR"],"uri":["http://zotero.org/users/local/U6DoygBa/items/SW8H5LWR"],"itemData":{"id":344,"type":"article-journal","abstract":"Physical, geochemical and biological observations across the Tasman Front off southeast Australia provide the first detailed view of the relationship between physical forcing and biological properties within the frontal system. At the beginning of the austral spring of 2004, high resolution measurements were taken using a CTD and a towed undulating vehicle along transects perpendicular to the Tasman Front at 152 degrees 00'E, 153 degrees 00'E and 153 degrees 30'E. The front was characterised by a sharp surface gradient in physical and biological properties and a sub-surface intrusion of low-salinity water. In general the surface temperature changes across the front from 19 degrees C in the Coral Sea waters to the north to 17 degrees C in the Tasman Sea waters over similar to 10 km. Over the same distance we observed (1) an increase of the mixed layer depth from similar to 40 to similar to 100 m; (2) a 3-8-fold increase in the depth-integrated chlorophyll; (3) an order of magnitude increase in biovolume of particulate matter in the size range of 357-2223 mu m; (4) a 2-fold increase in filtered particulate organic matter; (5) a 3 parts per thousand increase in delta C-13(POM); and (6) a 4 parts per thousand increase in delta N-15(POM). The particulate matter in the warmer Coral Sea waters is well approximated by a linear fit of the normalised biomass size spectrum (NBSS) with a slope of between -0.95 and -0.99, while the Tasman Sea waters have a more non-linear and less negative (-0.59 to -0.8) spectrum. The low-salinity intrusion that penetrates to within 40 m of the surface between the Coral Sea and Tasman Sea waters is biologically unproductive, with low oxygen, fluorescence and particulate matter counts. The unproductive low salinity intrusion of the Tasman Front contrasts with the highly productive intrusion observed at the Gulf Stream Front off Cape Hatteras, USA. Observations are consistent with Coral Sea and Tasman Sea waters being found in close proximity with steep gradients in biological properties across the front suggesting minimal cross-front mixing. North of the front, the stratified, oligotrophic Coral Sea waters are relatively unproductive, while the vertically well-mixed waters south of the front exhibit strong biological activity. (C) 2008 Elsevier Ltd. All rights reserved.","container-title":"Deep-Sea Research Part I-Oceanographic Research Papers","DOI":"10.1016/j.dsr.2008.06.011","ISSN":"0967-0637","issue":"11","journalAbbreviation":"Deep-Sea Res. Part I-Oceanogr. Res. Pap.","language":"English","page":"1438-1455","title":"Biological properties across the Tasman Front off southeast Australia","volume":"55","author":[{"family":"Baird","given":"M. E."},{"family":"Timko","given":"P. G."},{"family":"Middleton","given":"J. H."},{"family":"Mullaney","given":"T. J."},{"family":"Cox","given":"D. R."},{"family":"Suthers","given":"I. M."}],"issued":{"date-parts":[["2008",11]]}}}],"schema":"https://github.com/citation-style-language/schema/raw/master/csl-citation.json"} </w:instrText>
      </w:r>
      <w:r w:rsidR="006C0A39">
        <w:rPr>
          <w:rStyle w:val="captions"/>
          <w:rFonts w:asciiTheme="minorHAnsi" w:hAnsiTheme="minorHAnsi" w:cstheme="minorHAnsi"/>
          <w:lang w:val="en-AU"/>
        </w:rPr>
        <w:fldChar w:fldCharType="separate"/>
      </w:r>
      <w:r w:rsidR="006C0A39" w:rsidRPr="006C0A39">
        <w:rPr>
          <w:rFonts w:ascii="Calibri" w:hAnsi="Calibri" w:cs="Calibri"/>
          <w:szCs w:val="24"/>
        </w:rPr>
        <w:t xml:space="preserve">(Baird </w:t>
      </w:r>
      <w:r w:rsidR="006C0A39" w:rsidRPr="006C0A39">
        <w:rPr>
          <w:rFonts w:ascii="Calibri" w:hAnsi="Calibri" w:cs="Calibri"/>
          <w:i/>
          <w:iCs/>
          <w:szCs w:val="24"/>
        </w:rPr>
        <w:t>et al.</w:t>
      </w:r>
      <w:r w:rsidR="006C0A39" w:rsidRPr="006C0A39">
        <w:rPr>
          <w:rFonts w:ascii="Calibri" w:hAnsi="Calibri" w:cs="Calibri"/>
          <w:szCs w:val="24"/>
        </w:rPr>
        <w:t>, 2008)</w:t>
      </w:r>
      <w:r w:rsidR="006C0A39">
        <w:rPr>
          <w:rStyle w:val="captions"/>
          <w:rFonts w:asciiTheme="minorHAnsi" w:hAnsiTheme="minorHAnsi" w:cstheme="minorHAnsi"/>
          <w:lang w:val="en-AU"/>
        </w:rPr>
        <w:fldChar w:fldCharType="end"/>
      </w:r>
      <w:r w:rsidR="001321FD" w:rsidRPr="00F15D89">
        <w:rPr>
          <w:rStyle w:val="captions"/>
          <w:rFonts w:asciiTheme="minorHAnsi" w:hAnsiTheme="minorHAnsi" w:cstheme="minorHAnsi"/>
          <w:lang w:val="en-AU"/>
        </w:rPr>
        <w:t xml:space="preserve">, </w:t>
      </w:r>
      <w:r w:rsidR="008776C9" w:rsidRPr="00F15D89">
        <w:rPr>
          <w:rStyle w:val="captions"/>
          <w:rFonts w:asciiTheme="minorHAnsi" w:hAnsiTheme="minorHAnsi" w:cstheme="minorHAnsi"/>
          <w:lang w:val="en-AU"/>
        </w:rPr>
        <w:t>explain</w:t>
      </w:r>
      <w:r w:rsidR="001321FD" w:rsidRPr="00F15D89">
        <w:rPr>
          <w:rStyle w:val="captions"/>
          <w:rFonts w:asciiTheme="minorHAnsi" w:hAnsiTheme="minorHAnsi" w:cstheme="minorHAnsi"/>
          <w:lang w:val="en-AU"/>
        </w:rPr>
        <w:t>ing</w:t>
      </w:r>
      <w:r w:rsidR="008776C9" w:rsidRPr="00F15D89">
        <w:rPr>
          <w:rStyle w:val="captions"/>
          <w:rFonts w:asciiTheme="minorHAnsi" w:hAnsiTheme="minorHAnsi" w:cstheme="minorHAnsi"/>
          <w:lang w:val="en-AU"/>
        </w:rPr>
        <w:t xml:space="preserve"> the high biomass overall but the cause of the declining gradient with distance offshore is uncertain, it is possible that the zooplankton are being retained on the continental shelf </w:t>
      </w:r>
      <w:r w:rsidR="00B20719" w:rsidRPr="00F15D89">
        <w:rPr>
          <w:rStyle w:val="captions"/>
          <w:rFonts w:asciiTheme="minorHAnsi" w:hAnsiTheme="minorHAnsi" w:cstheme="minorHAnsi"/>
          <w:lang w:val="en-AU"/>
        </w:rPr>
        <w:t xml:space="preserve">due to weak flow in the lee of the EAC separation </w:t>
      </w:r>
      <w:r w:rsidR="006C0A39">
        <w:rPr>
          <w:rStyle w:val="captions"/>
          <w:rFonts w:asciiTheme="minorHAnsi" w:hAnsiTheme="minorHAnsi" w:cstheme="minorHAnsi"/>
          <w:lang w:val="en-AU"/>
        </w:rPr>
        <w:fldChar w:fldCharType="begin"/>
      </w:r>
      <w:r w:rsidR="006C0A39">
        <w:rPr>
          <w:rStyle w:val="captions"/>
          <w:rFonts w:asciiTheme="minorHAnsi" w:hAnsiTheme="minorHAnsi" w:cstheme="minorHAnsi"/>
          <w:lang w:val="en-AU"/>
        </w:rPr>
        <w:instrText xml:space="preserve"> ADDIN ZOTERO_ITEM CSL_CITATION {"citationID":"osNTKTfC","properties":{"formattedCitation":"(Everett {\\i{}et al.}, 2014)","plainCitation":"(Everett et al., 2014)","noteIndex":0},"citationItems":[{"id":493,"uris":["http://zotero.org/users/local/U6DoygBa/items/CXSGU9RB"],"uri":["http://zotero.org/users/local/U6DoygBa/items/CXSGU9RB"],"itemData":{"id":493,"type":"article-journal","abstract":"Strengthening Western Boundary Currents (WBCs) advect warm, low nutrient waters into temperate latitudes, displacing more productive waters. WBCs also influence phytoplankton distribution and growth through current-induced upwelling, mesoscale eddy intrusion and seasonal changes in strength and pole-ward penetration. Here we examine dynamics of chlorophyll a (Chl. a) in the western Pacific Ocean, a region strongly influenced by the East Australian Current (EAC). We interpreted a spatial and temporal analysis of satellite-derived surface Chl. a, using a hydrodynamic model, a wind-reanalysis product and an altimetry-derived eddy-census. Our analysis revealed regions of persistently elevated surface Chl. a along the continental shelf and showed that different processes have a dominant effect in different locations. In the northern and central zones, upwelling events tend to regulate surface Chl. a patterns, with peaks in phytoplankton biomass corresponding to two known upwelling locations south of Cape Byron (28.5 degrees S) and Smoky Cape (31 degrees S). Within the central EAC separation zone, positive surface Chl. a anomalies occurred 65% of the time when both wind-stress (tau(w)) and bottom-stress (TB) were upwelling-favourable, and only 17% of the time when both were downwelling-favourable. The interaction of wind and the EAC was a critical driver of surface Chl. a dynamics, with upwelling-favourable tau(w) resulting in a 70% increase in surface Chl. a at some locations, when compared to downwelling-favourable tau(w). In the southern zone, surface Chl. a was driven by a strong seasonal cycle, with phytoplankton biomass increasing up to 152% annually each spring. The Stockton Bight region (32.25-33.25 degrees S) contained &gt;= 20% of the total shelf Chl. a on 27% of occasions due to its location downstream of upwelling locations, wide shelf area and reduced surface velocities. This region is analogous to productive fisheries regions in the Aghulus Current (Natal Bight) and Kuroshio Current (Enshu-nada Sea). These patterns of phytoplankton biomass show contrasting temporal dynamics north and south of the central EAC separation zone with more episodic upwelling-driven Chl. a anomalies to the north, compared with regular annual spring bloom dynamics to the south. We expect changes in the strength of the EAC to have greater influence on shelf phytoplankton dynamics to the north of the separation zone. (C) 2013 Elsevier Ltd. All rights reserved.","container-title":"Progress in Oceanography","DOI":"10.1016/j.pocean.2013.10.016","ISSN":"0079-6611","language":"English","page":"340-351","title":"Relative impact of seasonal and oceanographic drivers on surface chlorophyll a along a Western Boundary Current","volume":"120","author":[{"family":"Everett","given":"J. D."},{"family":"Baird","given":"M. E."},{"family":"Roughan","given":"M."},{"family":"Suthers","given":"I. M."},{"family":"Doblin","given":"M. A."}],"issued":{"date-parts":[["2014",1]]}}}],"schema":"https://github.com/citation-style-language/schema/raw/master/csl-citation.json"} </w:instrText>
      </w:r>
      <w:r w:rsidR="006C0A39">
        <w:rPr>
          <w:rStyle w:val="captions"/>
          <w:rFonts w:asciiTheme="minorHAnsi" w:hAnsiTheme="minorHAnsi" w:cstheme="minorHAnsi"/>
          <w:lang w:val="en-AU"/>
        </w:rPr>
        <w:fldChar w:fldCharType="separate"/>
      </w:r>
      <w:r w:rsidR="006C0A39" w:rsidRPr="006C0A39">
        <w:rPr>
          <w:rFonts w:ascii="Calibri" w:hAnsi="Calibri" w:cs="Calibri"/>
          <w:szCs w:val="24"/>
        </w:rPr>
        <w:t xml:space="preserve">(Everett </w:t>
      </w:r>
      <w:r w:rsidR="006C0A39" w:rsidRPr="006C0A39">
        <w:rPr>
          <w:rFonts w:ascii="Calibri" w:hAnsi="Calibri" w:cs="Calibri"/>
          <w:i/>
          <w:iCs/>
          <w:szCs w:val="24"/>
        </w:rPr>
        <w:t>et al.</w:t>
      </w:r>
      <w:r w:rsidR="006C0A39" w:rsidRPr="006C0A39">
        <w:rPr>
          <w:rFonts w:ascii="Calibri" w:hAnsi="Calibri" w:cs="Calibri"/>
          <w:szCs w:val="24"/>
        </w:rPr>
        <w:t>, 2014)</w:t>
      </w:r>
      <w:r w:rsidR="006C0A39">
        <w:rPr>
          <w:rStyle w:val="captions"/>
          <w:rFonts w:asciiTheme="minorHAnsi" w:hAnsiTheme="minorHAnsi" w:cstheme="minorHAnsi"/>
          <w:lang w:val="en-AU"/>
        </w:rPr>
        <w:fldChar w:fldCharType="end"/>
      </w:r>
      <w:r w:rsidR="008776C9" w:rsidRPr="00F15D89">
        <w:rPr>
          <w:rStyle w:val="captions"/>
          <w:rFonts w:asciiTheme="minorHAnsi" w:hAnsiTheme="minorHAnsi" w:cstheme="minorHAnsi"/>
          <w:lang w:val="en-AU"/>
        </w:rPr>
        <w:t xml:space="preserve"> or it is possible that there are more nutrients closer to </w:t>
      </w:r>
      <w:r w:rsidR="008776C9" w:rsidRPr="0097684E">
        <w:rPr>
          <w:rStyle w:val="captions"/>
          <w:rFonts w:asciiTheme="minorHAnsi" w:hAnsiTheme="minorHAnsi" w:cstheme="minorHAnsi"/>
          <w:lang w:val="en-AU"/>
        </w:rPr>
        <w:t xml:space="preserve">shore </w:t>
      </w:r>
      <w:r w:rsidR="0075608D" w:rsidRPr="0097684E">
        <w:rPr>
          <w:rStyle w:val="captions"/>
          <w:rFonts w:asciiTheme="minorHAnsi" w:hAnsiTheme="minorHAnsi" w:cstheme="minorHAnsi"/>
          <w:lang w:val="en-AU"/>
        </w:rPr>
        <w:t>due to</w:t>
      </w:r>
      <w:r w:rsidR="008776C9" w:rsidRPr="0097684E">
        <w:rPr>
          <w:rStyle w:val="captions"/>
          <w:rFonts w:asciiTheme="minorHAnsi" w:hAnsiTheme="minorHAnsi" w:cstheme="minorHAnsi"/>
          <w:lang w:val="en-AU"/>
        </w:rPr>
        <w:t xml:space="preserve"> anthropogenic inputs</w:t>
      </w:r>
      <w:r w:rsidR="008D7B3F" w:rsidRPr="0097684E">
        <w:rPr>
          <w:rStyle w:val="captions"/>
          <w:rFonts w:asciiTheme="minorHAnsi" w:hAnsiTheme="minorHAnsi" w:cstheme="minorHAnsi"/>
          <w:lang w:val="en-AU"/>
        </w:rPr>
        <w:t xml:space="preserve"> and river discharge</w:t>
      </w:r>
      <w:r w:rsidR="006C40C0" w:rsidRPr="0097684E">
        <w:rPr>
          <w:rStyle w:val="captions"/>
          <w:rFonts w:asciiTheme="minorHAnsi" w:hAnsiTheme="minorHAnsi" w:cstheme="minorHAnsi"/>
          <w:lang w:val="en-AU"/>
        </w:rPr>
        <w:t xml:space="preserve"> although terrestrial inputs are minimal in this region </w:t>
      </w:r>
      <w:r w:rsidR="0097684E" w:rsidRPr="0097684E">
        <w:rPr>
          <w:rStyle w:val="captions"/>
          <w:rFonts w:asciiTheme="minorHAnsi" w:hAnsiTheme="minorHAnsi" w:cstheme="minorHAnsi"/>
          <w:lang w:val="en-AU"/>
        </w:rPr>
        <w:fldChar w:fldCharType="begin"/>
      </w:r>
      <w:r w:rsidR="0097684E" w:rsidRPr="0097684E">
        <w:rPr>
          <w:rStyle w:val="captions"/>
          <w:rFonts w:asciiTheme="minorHAnsi" w:hAnsiTheme="minorHAnsi" w:cstheme="minorHAnsi"/>
          <w:lang w:val="en-AU"/>
        </w:rPr>
        <w:instrText xml:space="preserve"> ADDIN ZOTERO_ITEM CSL_CITATION {"citationID":"A8yRIltt","properties":{"formattedCitation":"(Apte {\\i{}et al.}, 1998)","plainCitation":"(Apte et al., 1998)","noteIndex":0},"citationItems":[{"id":1360,"uris":["http://zotero.org/users/local/U6DoygBa/items/JK2Y8XFU"],"uri":["http://zotero.org/users/local/U6DoygBa/items/JK2Y8XFU"],"itemData":{"id":1360,"type":"article-journal","abstract":"Concentrations of ten trace elements at five localities in New South Wales coastal waters were measured by ultratrace sampling and analysis. Mean concentrations of cadmium (2.4 ng L-1), copper (31 ng L-1), nickel (180 ng L-1), lead (9 ng L-1) and zinc (&lt;22 ng L-1) are among the lowest reported in the Southern Hemisphere and are consistent with recent oceanographic data for the surface waters of the Pacific Ocean. Waters from the southernmost sampling locality (Eden) contained higher phosphate, silicate, cadmium and nickel, but lower chromium concentrations than waters from the other four localities, reflecting the inputs of water from the Tasman Sea in the south compared with the dominance of waters from the Coral Sea along the rest of the coast. Cadmium concentrations were positively correlated with both phosphate and silicate. Chromium and lead concentrations were also significantly correlated. It is likely that a major source of lead is atmospheric deposition. The trace metal concentrations were comparable to those in the surface waters of the Pacific Ocean, indicating that fluvial inputs or processes occurring in the coastal margin were of limited importance in determining trace metal concentrations.","container-title":"Marine and Freshwater Research","DOI":"10.1071/mf96121","ISSN":"1448-6059","issue":"3","journalAbbreviation":"Mar. Freshwater Res.","language":"en","note":"publisher: CSIRO PUBLISHING","page":"203-214","source":"www.publish.csiro.au","title":"Baseline trace metal concentrations in New South Wales coastal waters","volume":"49","author":[{"family":"Apte","given":"Simon C."},{"family":"Batley","given":"Graeme E."},{"family":"Szymczak","given":"Ronald"},{"family":"Rendell","given":"Paul S."},{"family":"Lee","given":"Randall"},{"family":"Waite","given":"T. David"}],"issued":{"date-parts":[["1998"]]}}}],"schema":"https://github.com/citation-style-language/schema/raw/master/csl-citation.json"} </w:instrText>
      </w:r>
      <w:r w:rsidR="0097684E" w:rsidRPr="0097684E">
        <w:rPr>
          <w:rStyle w:val="captions"/>
          <w:rFonts w:asciiTheme="minorHAnsi" w:hAnsiTheme="minorHAnsi" w:cstheme="minorHAnsi"/>
          <w:lang w:val="en-AU"/>
        </w:rPr>
        <w:fldChar w:fldCharType="separate"/>
      </w:r>
      <w:r w:rsidR="0097684E" w:rsidRPr="0097684E">
        <w:rPr>
          <w:rFonts w:ascii="Calibri" w:hAnsi="Calibri" w:cs="Calibri"/>
          <w:szCs w:val="24"/>
        </w:rPr>
        <w:t xml:space="preserve">(Apte </w:t>
      </w:r>
      <w:r w:rsidR="0097684E" w:rsidRPr="0097684E">
        <w:rPr>
          <w:rFonts w:ascii="Calibri" w:hAnsi="Calibri" w:cs="Calibri"/>
          <w:i/>
          <w:iCs/>
          <w:szCs w:val="24"/>
        </w:rPr>
        <w:t>et al.</w:t>
      </w:r>
      <w:r w:rsidR="0097684E" w:rsidRPr="0097684E">
        <w:rPr>
          <w:rFonts w:ascii="Calibri" w:hAnsi="Calibri" w:cs="Calibri"/>
          <w:szCs w:val="24"/>
        </w:rPr>
        <w:t>, 1998)</w:t>
      </w:r>
      <w:r w:rsidR="0097684E" w:rsidRPr="0097684E">
        <w:rPr>
          <w:rStyle w:val="captions"/>
          <w:rFonts w:asciiTheme="minorHAnsi" w:hAnsiTheme="minorHAnsi" w:cstheme="minorHAnsi"/>
          <w:lang w:val="en-AU"/>
        </w:rPr>
        <w:fldChar w:fldCharType="end"/>
      </w:r>
      <w:r w:rsidR="008776C9" w:rsidRPr="0097684E">
        <w:rPr>
          <w:rStyle w:val="captions"/>
          <w:rFonts w:asciiTheme="minorHAnsi" w:hAnsiTheme="minorHAnsi" w:cstheme="minorHAnsi"/>
          <w:lang w:val="en-AU"/>
        </w:rPr>
        <w:t>. The larger geometric mean size and a shallower NBSS slope suggest that the Tasman Sea dominated southern</w:t>
      </w:r>
      <w:r w:rsidR="008776C9" w:rsidRPr="00F15D89">
        <w:rPr>
          <w:rStyle w:val="captions"/>
          <w:rFonts w:asciiTheme="minorHAnsi" w:hAnsiTheme="minorHAnsi" w:cstheme="minorHAnsi"/>
          <w:lang w:val="en-AU"/>
        </w:rPr>
        <w:t xml:space="preserve"> site potentially has low predation relative to the other transects as the biomass was the highest observed of all transects. </w:t>
      </w:r>
    </w:p>
    <w:p w14:paraId="796B5263" w14:textId="254487BE" w:rsidR="00676EF9" w:rsidRPr="00F15D89" w:rsidRDefault="00676EF9" w:rsidP="008776C9">
      <w:pPr>
        <w:spacing w:line="360" w:lineRule="auto"/>
        <w:rPr>
          <w:rStyle w:val="captions"/>
          <w:rFonts w:asciiTheme="minorHAnsi" w:hAnsiTheme="minorHAnsi" w:cstheme="minorHAnsi"/>
          <w:lang w:val="en-AU"/>
        </w:rPr>
      </w:pPr>
    </w:p>
    <w:p w14:paraId="51184D87" w14:textId="685B2836" w:rsidR="00676EF9" w:rsidRPr="00F15D89" w:rsidRDefault="008D7B3F" w:rsidP="008776C9">
      <w:pPr>
        <w:spacing w:line="360" w:lineRule="auto"/>
        <w:rPr>
          <w:rFonts w:asciiTheme="minorHAnsi" w:hAnsiTheme="minorHAnsi" w:cstheme="minorHAnsi"/>
          <w:szCs w:val="24"/>
          <w:lang w:val="en-AU"/>
        </w:rPr>
      </w:pPr>
      <w:r>
        <w:rPr>
          <w:rStyle w:val="captions"/>
          <w:rFonts w:asciiTheme="minorHAnsi" w:hAnsiTheme="minorHAnsi" w:cstheme="minorHAnsi"/>
          <w:lang w:val="en-AU"/>
        </w:rPr>
        <w:t>T</w:t>
      </w:r>
      <w:r w:rsidR="00676EF9" w:rsidRPr="00F15D89">
        <w:rPr>
          <w:rStyle w:val="captions"/>
          <w:rFonts w:asciiTheme="minorHAnsi" w:hAnsiTheme="minorHAnsi" w:cstheme="minorHAnsi"/>
          <w:lang w:val="en-AU"/>
        </w:rPr>
        <w:t>he influence of the EAC as an uplift mechanism will vary</w:t>
      </w:r>
      <w:r>
        <w:rPr>
          <w:rStyle w:val="captions"/>
          <w:rFonts w:asciiTheme="minorHAnsi" w:hAnsiTheme="minorHAnsi" w:cstheme="minorHAnsi"/>
          <w:lang w:val="en-AU"/>
        </w:rPr>
        <w:t xml:space="preserve"> seasonally</w:t>
      </w:r>
      <w:r w:rsidR="00676EF9" w:rsidRPr="00F15D89">
        <w:rPr>
          <w:rStyle w:val="captions"/>
          <w:rFonts w:asciiTheme="minorHAnsi" w:hAnsiTheme="minorHAnsi" w:cstheme="minorHAnsi"/>
          <w:lang w:val="en-AU"/>
        </w:rPr>
        <w:t xml:space="preserve">. </w:t>
      </w:r>
      <w:r>
        <w:rPr>
          <w:rStyle w:val="captions"/>
          <w:rFonts w:asciiTheme="minorHAnsi" w:hAnsiTheme="minorHAnsi" w:cstheme="minorHAnsi"/>
          <w:lang w:val="en-AU"/>
        </w:rPr>
        <w:t>T</w:t>
      </w:r>
      <w:r w:rsidR="00676EF9" w:rsidRPr="00F15D89">
        <w:rPr>
          <w:rStyle w:val="captions"/>
          <w:rFonts w:asciiTheme="minorHAnsi" w:hAnsiTheme="minorHAnsi" w:cstheme="minorHAnsi"/>
          <w:lang w:val="en-AU"/>
        </w:rPr>
        <w:t>he EAC</w:t>
      </w:r>
      <w:r w:rsidR="00773BA1">
        <w:rPr>
          <w:rStyle w:val="captions"/>
          <w:rFonts w:asciiTheme="minorHAnsi" w:hAnsiTheme="minorHAnsi" w:cstheme="minorHAnsi"/>
          <w:lang w:val="en-AU"/>
        </w:rPr>
        <w:t xml:space="preserve"> </w:t>
      </w:r>
      <w:r w:rsidR="00C606A7">
        <w:rPr>
          <w:rStyle w:val="captions"/>
          <w:rFonts w:asciiTheme="minorHAnsi" w:hAnsiTheme="minorHAnsi" w:cstheme="minorHAnsi"/>
          <w:lang w:val="en-AU"/>
        </w:rPr>
        <w:t>is stronger in summer</w:t>
      </w:r>
      <w:r w:rsidR="009877A1">
        <w:rPr>
          <w:rStyle w:val="captions"/>
          <w:rFonts w:asciiTheme="minorHAnsi" w:hAnsiTheme="minorHAnsi" w:cstheme="minorHAnsi"/>
          <w:lang w:val="en-AU"/>
        </w:rPr>
        <w:t>, and its width and</w:t>
      </w:r>
      <w:r w:rsidR="00C606A7">
        <w:rPr>
          <w:rStyle w:val="captions"/>
          <w:rFonts w:asciiTheme="minorHAnsi" w:hAnsiTheme="minorHAnsi" w:cstheme="minorHAnsi"/>
          <w:lang w:val="en-AU"/>
        </w:rPr>
        <w:t xml:space="preserve"> separation latitude </w:t>
      </w:r>
      <w:r w:rsidR="009877A1">
        <w:rPr>
          <w:rStyle w:val="captions"/>
          <w:rFonts w:asciiTheme="minorHAnsi" w:hAnsiTheme="minorHAnsi" w:cstheme="minorHAnsi"/>
          <w:lang w:val="en-AU"/>
        </w:rPr>
        <w:t>have a</w:t>
      </w:r>
      <w:r w:rsidR="00C606A7">
        <w:rPr>
          <w:rStyle w:val="captions"/>
          <w:rFonts w:asciiTheme="minorHAnsi" w:hAnsiTheme="minorHAnsi" w:cstheme="minorHAnsi"/>
          <w:lang w:val="en-AU"/>
        </w:rPr>
        <w:t xml:space="preserve"> dominant period around 3 months </w:t>
      </w:r>
      <w:r w:rsidR="006C0A39">
        <w:rPr>
          <w:rStyle w:val="captions"/>
          <w:rFonts w:asciiTheme="minorHAnsi" w:hAnsiTheme="minorHAnsi" w:cstheme="minorHAnsi"/>
          <w:lang w:val="en-AU"/>
        </w:rPr>
        <w:fldChar w:fldCharType="begin"/>
      </w:r>
      <w:r w:rsidR="006C0A39">
        <w:rPr>
          <w:rStyle w:val="captions"/>
          <w:rFonts w:asciiTheme="minorHAnsi" w:hAnsiTheme="minorHAnsi" w:cstheme="minorHAnsi"/>
          <w:lang w:val="en-AU"/>
        </w:rPr>
        <w:instrText xml:space="preserve"> ADDIN ZOTERO_ITEM CSL_CITATION {"citationID":"VYtOL2x4","properties":{"formattedCitation":"(Mata {\\i{}et al.}, 2006; Archer {\\i{}et al.}, 2017)","plainCitation":"(Mata et al., 2006; Archer et al., 2017)","noteIndex":0},"citationItems":[{"id":1312,"uris":["http://zotero.org/users/local/U6DoygBa/items/YDX2IYES"],"uri":["http://zotero.org/users/local/U6DoygBa/items/YDX2IYES"],"itemData":{"id":1312,"type":"article-journal","abstract":"Mesoscale variability and eddy shedding in the Tasman Sea, particularly of the East Australian Current (EAC), is studied through the analysis of remotely sensed observations and outputs from a global ocean model. Previous observations of the western boundary current separation from the coast showed strong variability at periods ranging between 90 and 140 days. We show from satellite altimetric observations that rapid northward migration of the separation point of the EAC follows the formation of large eddies at periods of </w:instrText>
      </w:r>
      <w:r w:rsidR="006C0A39">
        <w:rPr>
          <w:rStyle w:val="captions"/>
          <w:rFonts w:ascii="Cambria Math" w:hAnsi="Cambria Math" w:cs="Cambria Math"/>
          <w:lang w:val="en-AU"/>
        </w:rPr>
        <w:instrText>∼</w:instrText>
      </w:r>
      <w:r w:rsidR="006C0A39">
        <w:rPr>
          <w:rStyle w:val="captions"/>
          <w:rFonts w:asciiTheme="minorHAnsi" w:hAnsiTheme="minorHAnsi" w:cstheme="minorHAnsi"/>
          <w:lang w:val="en-AU"/>
        </w:rPr>
        <w:instrText xml:space="preserve">100 days. After an eddy separation event the normally southward flowing current swiftly assumes a more zonal configuration near the separation latitude, with a cyclonic circulation developing inshore. The formation of large separation eddies is preceded by the southward propagation of sea level anomalies along the east Australian continental slope. From 25°S, sea level anomalies grow as they travel south, eventually being pinched off in the form of large anticyclones at </w:instrText>
      </w:r>
      <w:r w:rsidR="006C0A39">
        <w:rPr>
          <w:rStyle w:val="captions"/>
          <w:rFonts w:ascii="Cambria Math" w:hAnsi="Cambria Math" w:cs="Cambria Math"/>
          <w:lang w:val="en-AU"/>
        </w:rPr>
        <w:instrText>∼</w:instrText>
      </w:r>
      <w:r w:rsidR="006C0A39">
        <w:rPr>
          <w:rStyle w:val="captions"/>
          <w:rFonts w:asciiTheme="minorHAnsi" w:hAnsiTheme="minorHAnsi" w:cstheme="minorHAnsi"/>
          <w:lang w:val="en-AU"/>
        </w:rPr>
        <w:instrText>32</w:instrText>
      </w:r>
      <w:r w:rsidR="006C0A39">
        <w:rPr>
          <w:rStyle w:val="captions"/>
          <w:rFonts w:ascii="Calibri" w:hAnsi="Calibri" w:cs="Calibri"/>
          <w:lang w:val="en-AU"/>
        </w:rPr>
        <w:instrText>°</w:instrText>
      </w:r>
      <w:r w:rsidR="006C0A39">
        <w:rPr>
          <w:rStyle w:val="captions"/>
          <w:rFonts w:asciiTheme="minorHAnsi" w:hAnsiTheme="minorHAnsi" w:cstheme="minorHAnsi"/>
          <w:lang w:val="en-AU"/>
        </w:rPr>
        <w:instrText xml:space="preserve">S, in the current retroflection area. Energy conversion terms in a global ocean model and in altimetric data suggest both barotropic and baroclinic instability may account for the growth of these anomalies as they propagate south. East of the main EAC jet there is evidence that eddies may be feeding potential energy back to the mean flow.","container-title":"Journal of Geophysical Research: Oceans","DOI":"10.1029/2006JC003592","ISSN":"2156-2202","issue":"C9","language":"en","note":"_eprint: https://agupubs.onlinelibrary.wiley.com/doi/pdf/10.1029/2006JC003592","source":"Wiley Online Library","title":"Eddy shedding and energy conversions in the East Australian Current","URL":"https://agupubs.onlinelibrary.wiley.com/doi/abs/10.1029/2006JC003592","volume":"111","author":[{"family":"Mata","given":"Mauricio M."},{"family":"Wijffels","given":"Susan E."},{"family":"Church","given":"John A."},{"family":"Tomczak","given":"Matthias"}],"accessed":{"date-parts":[["2020",6,15]]},"issued":{"date-parts":[["2006"]]}}},{"id":328,"uris":["http://zotero.org/users/local/U6DoygBa/items/ZR62WET9"],"uri":["http://zotero.org/users/local/U6DoygBa/items/ZR62WET9"],"itemData":{"id":328,"type":"article-journal","abstract":"Abstract Given the importance of western boundary currents over a wide range of scales in the ocean, it is crucial that we understand their dynamics to accurately predict future changes. For this, we need detailed knowledge of their structure and variability. Here we investigate the jet structure of the East Australian Current (EAC), using observations from HF radars and moorings deployed at 30°S–31°S. Meandering, core velocity, width, and eddy kinetic energy (EKE) are quantified from 4 years of hourly 1.5 km resolution surface current maps (2012–2016), to obtain the most detailed representation of the surface EAC jet to date. The EAC flows predominantly over the </w:instrText>
      </w:r>
      <w:r w:rsidR="006C0A39">
        <w:rPr>
          <w:rStyle w:val="captions"/>
          <w:rFonts w:ascii="Cambria Math" w:hAnsi="Cambria Math" w:cs="Cambria Math"/>
          <w:lang w:val="en-AU"/>
        </w:rPr>
        <w:instrText>∼</w:instrText>
      </w:r>
      <w:r w:rsidR="006C0A39">
        <w:rPr>
          <w:rStyle w:val="captions"/>
          <w:rFonts w:asciiTheme="minorHAnsi" w:hAnsiTheme="minorHAnsi" w:cstheme="minorHAnsi"/>
          <w:lang w:val="en-AU"/>
        </w:rPr>
        <w:instrText>1,500 m isobath 50 km offshore but makes large amplitude displacements eastward every 65</w:instrText>
      </w:r>
      <w:r w:rsidR="006C0A39">
        <w:rPr>
          <w:rStyle w:val="captions"/>
          <w:rFonts w:ascii="Calibri" w:hAnsi="Calibri" w:cs="Calibri"/>
          <w:lang w:val="en-AU"/>
        </w:rPr>
        <w:instrText>–</w:instrText>
      </w:r>
      <w:r w:rsidR="006C0A39">
        <w:rPr>
          <w:rStyle w:val="captions"/>
          <w:rFonts w:asciiTheme="minorHAnsi" w:hAnsiTheme="minorHAnsi" w:cstheme="minorHAnsi"/>
          <w:lang w:val="en-AU"/>
        </w:rPr>
        <w:instrText>100 days</w:instrText>
      </w:r>
      <w:r w:rsidR="006C0A39">
        <w:rPr>
          <w:rStyle w:val="captions"/>
          <w:rFonts w:ascii="Calibri" w:hAnsi="Calibri" w:cs="Calibri"/>
          <w:lang w:val="en-AU"/>
        </w:rPr>
        <w:instrText>—</w:instrText>
      </w:r>
      <w:r w:rsidR="006C0A39">
        <w:rPr>
          <w:rStyle w:val="captions"/>
          <w:rFonts w:asciiTheme="minorHAnsi" w:hAnsiTheme="minorHAnsi" w:cstheme="minorHAnsi"/>
          <w:lang w:val="en-AU"/>
        </w:rPr>
        <w:instrText xml:space="preserve">the time scale associated with mesoscale eddy shedding at the EAC separation. Smaller-amplitude, higher-frequency meanders occur every 20–45 days. Using a coordinate frame that follows the jet, we show core velocity and EKE exhibit seasonality in both magnitude and variance, being maximum in summer (1.55 m s−1 mean core velocity), minimum in winter (0.8 m s−1). However, it is the eddy-shedding time scale that dominates jet variability. As the EAC moves shoreward, shelf temperature and along-stream velocity vary linearly with jet movement, within </w:instrText>
      </w:r>
      <w:r w:rsidR="006C0A39">
        <w:rPr>
          <w:rStyle w:val="captions"/>
          <w:rFonts w:ascii="Cambria Math" w:hAnsi="Cambria Math" w:cs="Cambria Math"/>
          <w:lang w:val="en-AU"/>
        </w:rPr>
        <w:instrText>∼</w:instrText>
      </w:r>
      <w:r w:rsidR="006C0A39">
        <w:rPr>
          <w:rStyle w:val="captions"/>
          <w:rFonts w:asciiTheme="minorHAnsi" w:hAnsiTheme="minorHAnsi" w:cstheme="minorHAnsi"/>
          <w:lang w:val="en-AU"/>
        </w:rPr>
        <w:instrText xml:space="preserve">35 km of the core. The EAC is within this range 75% of the time, demonstrating its importance to the shelf circulation. Temperature and velocity fluctuations at the 70 m (100 m) isobath are more influenced by wind (EAC encroachment), with the strongest response occurring when wind and EAC act constructively.","container-title":"Journal of Geophysical Research: Oceans","DOI":"doi:10.1002/2017JC013097","issue":"11","page":"8464-8481","title":"On the Variability of the East Australian Current: Jet Structure, Meandering, and Influence on Shelf Circulation","volume":"122","author":[{"family":"Archer","given":"Matthew R."},{"family":"Roughan","given":"Moninya"},{"family":"Keating","given":"Shane R."},{"family":"Schaeffer","given":"Amandine"}],"issued":{"date-parts":[["2017"]]}}}],"schema":"https://github.com/citation-style-language/schema/raw/master/csl-citation.json"} </w:instrText>
      </w:r>
      <w:r w:rsidR="006C0A39">
        <w:rPr>
          <w:rStyle w:val="captions"/>
          <w:rFonts w:asciiTheme="minorHAnsi" w:hAnsiTheme="minorHAnsi" w:cstheme="minorHAnsi"/>
          <w:lang w:val="en-AU"/>
        </w:rPr>
        <w:fldChar w:fldCharType="separate"/>
      </w:r>
      <w:r w:rsidR="006C0A39" w:rsidRPr="006C0A39">
        <w:rPr>
          <w:rFonts w:ascii="Calibri" w:hAnsi="Calibri" w:cs="Calibri"/>
          <w:szCs w:val="24"/>
        </w:rPr>
        <w:t xml:space="preserve">(Mata </w:t>
      </w:r>
      <w:r w:rsidR="006C0A39" w:rsidRPr="006C0A39">
        <w:rPr>
          <w:rFonts w:ascii="Calibri" w:hAnsi="Calibri" w:cs="Calibri"/>
          <w:i/>
          <w:iCs/>
          <w:szCs w:val="24"/>
        </w:rPr>
        <w:t>et al.</w:t>
      </w:r>
      <w:r w:rsidR="006C0A39" w:rsidRPr="006C0A39">
        <w:rPr>
          <w:rFonts w:ascii="Calibri" w:hAnsi="Calibri" w:cs="Calibri"/>
          <w:szCs w:val="24"/>
        </w:rPr>
        <w:t xml:space="preserve">, 2006; Archer </w:t>
      </w:r>
      <w:r w:rsidR="006C0A39" w:rsidRPr="006C0A39">
        <w:rPr>
          <w:rFonts w:ascii="Calibri" w:hAnsi="Calibri" w:cs="Calibri"/>
          <w:i/>
          <w:iCs/>
          <w:szCs w:val="24"/>
        </w:rPr>
        <w:t>et al.</w:t>
      </w:r>
      <w:r w:rsidR="006C0A39" w:rsidRPr="006C0A39">
        <w:rPr>
          <w:rFonts w:ascii="Calibri" w:hAnsi="Calibri" w:cs="Calibri"/>
          <w:szCs w:val="24"/>
        </w:rPr>
        <w:t>, 2017)</w:t>
      </w:r>
      <w:r w:rsidR="006C0A39">
        <w:rPr>
          <w:rStyle w:val="captions"/>
          <w:rFonts w:asciiTheme="minorHAnsi" w:hAnsiTheme="minorHAnsi" w:cstheme="minorHAnsi"/>
          <w:lang w:val="en-AU"/>
        </w:rPr>
        <w:fldChar w:fldCharType="end"/>
      </w:r>
      <w:r w:rsidR="006C0A39">
        <w:rPr>
          <w:rStyle w:val="captions"/>
          <w:rFonts w:asciiTheme="minorHAnsi" w:hAnsiTheme="minorHAnsi" w:cstheme="minorHAnsi"/>
          <w:lang w:val="en-AU"/>
        </w:rPr>
        <w:t>.</w:t>
      </w:r>
      <w:r w:rsidR="00676EF9" w:rsidRPr="00F15D89">
        <w:rPr>
          <w:rStyle w:val="captions"/>
          <w:rFonts w:asciiTheme="minorHAnsi" w:hAnsiTheme="minorHAnsi" w:cstheme="minorHAnsi"/>
          <w:lang w:val="en-AU"/>
        </w:rPr>
        <w:t xml:space="preserve"> This will influence the various locations of the transects in this study differently. The most northern site (Cape Byron 28°S) </w:t>
      </w:r>
      <w:r w:rsidR="0094275A" w:rsidRPr="00F15D89">
        <w:rPr>
          <w:rStyle w:val="captions"/>
          <w:rFonts w:asciiTheme="minorHAnsi" w:hAnsiTheme="minorHAnsi" w:cstheme="minorHAnsi"/>
          <w:lang w:val="en-AU"/>
        </w:rPr>
        <w:t>i</w:t>
      </w:r>
      <w:r w:rsidR="00676EF9" w:rsidRPr="00F15D89">
        <w:rPr>
          <w:rStyle w:val="captions"/>
          <w:rFonts w:asciiTheme="minorHAnsi" w:hAnsiTheme="minorHAnsi" w:cstheme="minorHAnsi"/>
          <w:lang w:val="en-AU"/>
        </w:rPr>
        <w:t>s also the most exposed, located off a headland pushing directly out into the EAC</w:t>
      </w:r>
      <w:r w:rsidR="009B1FB8" w:rsidRPr="00F15D89">
        <w:rPr>
          <w:rStyle w:val="captions"/>
          <w:rFonts w:asciiTheme="minorHAnsi" w:hAnsiTheme="minorHAnsi" w:cstheme="minorHAnsi"/>
          <w:lang w:val="en-AU"/>
        </w:rPr>
        <w:t>. This results in the EAC regularly flooding the continental shelf</w:t>
      </w:r>
      <w:r w:rsidR="0075608D" w:rsidRPr="00F15D89">
        <w:rPr>
          <w:rStyle w:val="captions"/>
          <w:rFonts w:asciiTheme="minorHAnsi" w:hAnsiTheme="minorHAnsi" w:cstheme="minorHAnsi"/>
          <w:lang w:val="en-AU"/>
        </w:rPr>
        <w:t xml:space="preserve"> in this region</w:t>
      </w:r>
      <w:r w:rsidR="009B1FB8" w:rsidRPr="00F15D89">
        <w:rPr>
          <w:rStyle w:val="captions"/>
          <w:rFonts w:asciiTheme="minorHAnsi" w:hAnsiTheme="minorHAnsi" w:cstheme="minorHAnsi"/>
          <w:lang w:val="en-AU"/>
        </w:rPr>
        <w:t>, removing any continental shelf water that may have been retained. Further south where the coastline is more angled, the EAC does not flood the continental shelf but the seasonal strengthening of the flow is like</w:t>
      </w:r>
      <w:r w:rsidR="0094275A" w:rsidRPr="00F15D89">
        <w:rPr>
          <w:rStyle w:val="captions"/>
          <w:rFonts w:asciiTheme="minorHAnsi" w:hAnsiTheme="minorHAnsi" w:cstheme="minorHAnsi"/>
          <w:lang w:val="en-AU"/>
        </w:rPr>
        <w:t>ly</w:t>
      </w:r>
      <w:r w:rsidR="009B1FB8" w:rsidRPr="00F15D89">
        <w:rPr>
          <w:rStyle w:val="captions"/>
          <w:rFonts w:asciiTheme="minorHAnsi" w:hAnsiTheme="minorHAnsi" w:cstheme="minorHAnsi"/>
          <w:lang w:val="en-AU"/>
        </w:rPr>
        <w:t xml:space="preserve"> to drive changes in the strength of uplift generated</w:t>
      </w:r>
      <w:r w:rsidR="0075608D" w:rsidRPr="00F15D89">
        <w:rPr>
          <w:rStyle w:val="captions"/>
          <w:rFonts w:asciiTheme="minorHAnsi" w:hAnsiTheme="minorHAnsi" w:cstheme="minorHAnsi"/>
          <w:lang w:val="en-AU"/>
        </w:rPr>
        <w:t xml:space="preserve"> with t</w:t>
      </w:r>
      <w:r w:rsidR="00B20719" w:rsidRPr="00F15D89">
        <w:rPr>
          <w:rStyle w:val="captions"/>
          <w:rFonts w:asciiTheme="minorHAnsi" w:hAnsiTheme="minorHAnsi" w:cstheme="minorHAnsi"/>
          <w:lang w:val="en-AU"/>
        </w:rPr>
        <w:t xml:space="preserve">he location where the EAC separates from the coast </w:t>
      </w:r>
      <w:r w:rsidR="0075608D" w:rsidRPr="00F15D89">
        <w:rPr>
          <w:rStyle w:val="captions"/>
          <w:rFonts w:asciiTheme="minorHAnsi" w:hAnsiTheme="minorHAnsi" w:cstheme="minorHAnsi"/>
          <w:lang w:val="en-AU"/>
        </w:rPr>
        <w:t>having</w:t>
      </w:r>
      <w:r w:rsidR="00B20719" w:rsidRPr="00F15D89">
        <w:rPr>
          <w:rStyle w:val="captions"/>
          <w:rFonts w:asciiTheme="minorHAnsi" w:hAnsiTheme="minorHAnsi" w:cstheme="minorHAnsi"/>
          <w:lang w:val="en-AU"/>
        </w:rPr>
        <w:t xml:space="preserve"> a strong impact towards the south of our study region with separation driven upwelling </w:t>
      </w:r>
      <w:r w:rsidR="0075608D" w:rsidRPr="00F15D89">
        <w:rPr>
          <w:rStyle w:val="captions"/>
          <w:rFonts w:asciiTheme="minorHAnsi" w:hAnsiTheme="minorHAnsi" w:cstheme="minorHAnsi"/>
          <w:lang w:val="en-AU"/>
        </w:rPr>
        <w:t xml:space="preserve">and retention on the wider continental shelf </w:t>
      </w:r>
      <w:r w:rsidR="00B20719" w:rsidRPr="00F15D89">
        <w:rPr>
          <w:rStyle w:val="captions"/>
          <w:rFonts w:asciiTheme="minorHAnsi" w:hAnsiTheme="minorHAnsi" w:cstheme="minorHAnsi"/>
          <w:lang w:val="en-AU"/>
        </w:rPr>
        <w:t xml:space="preserve">identified as a key mechanism for productivity in </w:t>
      </w:r>
      <w:r w:rsidR="0094275A" w:rsidRPr="00F15D89">
        <w:rPr>
          <w:rStyle w:val="captions"/>
          <w:rFonts w:asciiTheme="minorHAnsi" w:hAnsiTheme="minorHAnsi" w:cstheme="minorHAnsi"/>
          <w:lang w:val="en-AU"/>
        </w:rPr>
        <w:t xml:space="preserve">this region </w:t>
      </w:r>
      <w:r w:rsidR="006C0A39">
        <w:rPr>
          <w:rStyle w:val="captions"/>
          <w:rFonts w:asciiTheme="minorHAnsi" w:hAnsiTheme="minorHAnsi" w:cstheme="minorHAnsi"/>
          <w:lang w:val="en-AU"/>
        </w:rPr>
        <w:fldChar w:fldCharType="begin"/>
      </w:r>
      <w:r w:rsidR="006C0A39">
        <w:rPr>
          <w:rStyle w:val="captions"/>
          <w:rFonts w:asciiTheme="minorHAnsi" w:hAnsiTheme="minorHAnsi" w:cstheme="minorHAnsi"/>
          <w:lang w:val="en-AU"/>
        </w:rPr>
        <w:instrText xml:space="preserve"> ADDIN ZOTERO_ITEM CSL_CITATION {"citationID":"UzJhI33X","properties":{"formattedCitation":"(Suthers {\\i{}et al.}, 2011; Everett {\\i{}et al.}, 2014)","plainCitation":"(Suthers et al., 2011; Everett et al., 2014)","noteIndex":0},"citationItems":[{"id":999,"uris":["http://zotero.org/users/local/U6DoygBa/items/TU4I4MT3"],"uri":["http://zotero.org/users/local/U6DoygBa/items/TU4I4MT3"],"itemData":{"id":999,"type":"article-journal","abstract":"The poleward flowing East Australian Current (EAC) is characterised by its separation from the coast, 100-200 nautical miles north of Sydney, to form the eastward flowing Tasman Front and a southward flowing eddy field. The separation zone greatly influences coastal ecosystems for the relatively narrow continental shelf (only 15-50 km wide), particularly between 32-34 degrees S. In this region the continental shelf has a marked shift in the seasonal temperature-salinity relationship and elevated surface nitrate concentrations. This current parallels the portion of the coast where Australia's population is concentrated and has a long history of scientific research. However, understanding of physical and biological processes driven by the EAC, particularly in linking circulation to ecosystems, is limited. In this special issue of 16 papers on the EAC, we examine the effects of climatic wind-stress forced ocean dynamics on EAC transport variability and coastal sea level, from ENSO to multi-decadal time scales; eddy formation and structure; fine scale connectivity and larval retention. Comparisons with the poleward-flowing Leeuwin Current on Australia's west coast show differences in ecosystem productivity that can be attributed to the underlying physics in each region. On average there is double the chlorophyll a concentration on the east coast than the west. In comparison to the Leeuwin, the EAC may have less local retention of larvae and act as a partial barrier to onshore transport, which may also be related to the local spawning and early life history of small pelagic fish on each coast. Inter-annual variations in the EAC transport produce a detectable sea-level signal in Sydney Harbour, which could provide a useful fisheries index as does the Fremantle sea level and Leeuwin Current relationship. The EAC's eddy structure and formation by the EAC are examined. A particular cold-core eddy is shown to have a \"tilt\" towards the coast, and that during a rotation the flow of particles may rise up to the euphotic zone and then down beneath. In a warm-core eddy, surface flooding is shown to produce a new shallower surface mixed layer and promote algal growth. An assessment of plankton data from 1938-1942 showed that the local, synoptic conditions had to be incorporated before any comparison with the present. There are useful relationships of water mass characteristics in the Tasman Sea and separation zone with larval fish diversity and abundance, as well as with long-line fisheries. These fisheries-pelagic habitat relationships are invaluable for fisheries management, as well as for climate change assessments. There is further need to examine the EAC influence on rainfall, storm activity, dust deposition, and on the movements by fish, sharks and whales. The Australian Integrated Marine Observing System (IMOS) has provided new infrastructure to determine the changing behaviour of the EAC and its bio-physical interaction with the coasts and estuaries. The forecasting and hindcasting capability developed under the Blue link project has provided a new tool for data synthesis and dynamical analysis. The impact of a strengthening EAC and how it influences the livelihoods of over half the Australian population, from Brisbane to Sydney, Hobart and Melbourne, is just being realised. Crown Copyright (C) 2010 Published by Elsevier Ltd. All rights reserved.","container-title":"Deep-Sea Research Part Ii-Topical Studies in Oceanography","DOI":"10.1016/j.dsr2.2010.09.029","ISSN":"0967-0645","issue":"5","journalAbbreviation":"Deep-Sea Res. Part II-Top. Stud. Oceanogr.","language":"English","page":"538-546","title":"The strengthening East Australian Current, its eddies and biological effects - an introduction and overview","volume":"58","author":[{"family":"Suthers","given":"I. M."},{"family":"Everett","given":"J. D."},{"family":"Roughan","given":"M."},{"family":"Young","given":"J. W."},{"family":"Oke","given":"P. R."},{"family":"Condie","given":"S. A."},{"family":"Hartog","given":"J. R."},{"family":"Hobday","given":"A. J."},{"family":"Thompson","given":"P. A."},{"family":"Ridgway","given":"K."},{"family":"Baird","given":"M. E."},{"family":"Hassler","given":"C. S."},{"family":"Brassington","given":"G. B."},{"family":"Byrne","given":"M."},{"family":"Holbrook","given":"N. J."},{"family":"Malcolm","given":"H. A."}],"issued":{"date-parts":[["2011",3]]}}},{"id":493,"uris":["http://zotero.org/users/local/U6DoygBa/items/CXSGU9RB"],"uri":["http://zotero.org/users/local/U6DoygBa/items/CXSGU9RB"],"itemData":{"id":493,"type":"article-journal","abstract":"Strengthening Western Boundary Currents (WBCs) advect warm, low nutrient waters into temperate latitudes, displacing more productive waters. WBCs also influence phytoplankton distribution and growth through current-induced upwelling, mesoscale eddy intrusion and seasonal changes in strength and pole-ward penetration. Here we examine dynamics of chlorophyll a (Chl. a) in the western Pacific Ocean, a region strongly influenced by the East Australian Current (EAC). We interpreted a spatial and temporal analysis of satellite-derived surface Chl. a, using a hydrodynamic model, a wind-reanalysis product and an altimetry-derived eddy-census. Our analysis revealed regions of persistently elevated surface Chl. a along the continental shelf and showed that different processes have a dominant effect in different locations. In the northern and central zones, upwelling events tend to regulate surface Chl. a patterns, with peaks in phytoplankton biomass corresponding to two known upwelling locations south of Cape Byron (28.5 degrees S) and Smoky Cape (31 degrees S). Within the central EAC separation zone, positive surface Chl. a anomalies occurred 65% of the time when both wind-stress (tau(w)) and bottom-stress (TB) were upwelling-favourable, and only 17% of the time when both were downwelling-favourable. The interaction of wind and the EAC was a critical driver of surface Chl. a dynamics, with upwelling-favourable tau(w) resulting in a 70% increase in surface Chl. a at some locations, when compared to downwelling-favourable tau(w). In the southern zone, surface Chl. a was driven by a strong seasonal cycle, with phytoplankton biomass increasing up to 152% annually each spring. The Stockton Bight region (32.25-33.25 degrees S) contained &gt;= 20% of the total shelf Chl. a on 27% of occasions due to its location downstream of upwelling locations, wide shelf area and reduced surface velocities. This region is analogous to productive fisheries regions in the Aghulus Current (Natal Bight) and Kuroshio Current (Enshu-nada Sea). These patterns of phytoplankton biomass show contrasting temporal dynamics north and south of the central EAC separation zone with more episodic upwelling-driven Chl. a anomalies to the north, compared with regular annual spring bloom dynamics to the south. We expect changes in the strength of the EAC to have greater influence on shelf phytoplankton dynamics to the north of the separation zone. (C) 2013 Elsevier Ltd. All rights reserved.","container-title":"Progress in Oceanography","DOI":"10.1016/j.pocean.2013.10.016","ISSN":"0079-6611","language":"English","page":"340-351","title":"Relative impact of seasonal and oceanographic drivers on surface chlorophyll a along a Western Boundary Current","volume":"120","author":[{"family":"Everett","given":"J. D."},{"family":"Baird","given":"M. E."},{"family":"Roughan","given":"M."},{"family":"Suthers","given":"I. M."},{"family":"Doblin","given":"M. A."}],"issued":{"date-parts":[["2014",1]]}}}],"schema":"https://github.com/citation-style-language/schema/raw/master/csl-citation.json"} </w:instrText>
      </w:r>
      <w:r w:rsidR="006C0A39">
        <w:rPr>
          <w:rStyle w:val="captions"/>
          <w:rFonts w:asciiTheme="minorHAnsi" w:hAnsiTheme="minorHAnsi" w:cstheme="minorHAnsi"/>
          <w:lang w:val="en-AU"/>
        </w:rPr>
        <w:fldChar w:fldCharType="separate"/>
      </w:r>
      <w:r w:rsidR="006C0A39" w:rsidRPr="006C0A39">
        <w:rPr>
          <w:rFonts w:ascii="Calibri" w:hAnsi="Calibri" w:cs="Calibri"/>
          <w:szCs w:val="24"/>
        </w:rPr>
        <w:t xml:space="preserve">(Suthers </w:t>
      </w:r>
      <w:r w:rsidR="006C0A39" w:rsidRPr="006C0A39">
        <w:rPr>
          <w:rFonts w:ascii="Calibri" w:hAnsi="Calibri" w:cs="Calibri"/>
          <w:i/>
          <w:iCs/>
          <w:szCs w:val="24"/>
        </w:rPr>
        <w:t>et al.</w:t>
      </w:r>
      <w:r w:rsidR="006C0A39" w:rsidRPr="006C0A39">
        <w:rPr>
          <w:rFonts w:ascii="Calibri" w:hAnsi="Calibri" w:cs="Calibri"/>
          <w:szCs w:val="24"/>
        </w:rPr>
        <w:t xml:space="preserve">, 2011; Everett </w:t>
      </w:r>
      <w:r w:rsidR="006C0A39" w:rsidRPr="006C0A39">
        <w:rPr>
          <w:rFonts w:ascii="Calibri" w:hAnsi="Calibri" w:cs="Calibri"/>
          <w:i/>
          <w:iCs/>
          <w:szCs w:val="24"/>
        </w:rPr>
        <w:t>et al.</w:t>
      </w:r>
      <w:r w:rsidR="006C0A39" w:rsidRPr="006C0A39">
        <w:rPr>
          <w:rFonts w:ascii="Calibri" w:hAnsi="Calibri" w:cs="Calibri"/>
          <w:szCs w:val="24"/>
        </w:rPr>
        <w:t>, 2014)</w:t>
      </w:r>
      <w:r w:rsidR="006C0A39">
        <w:rPr>
          <w:rStyle w:val="captions"/>
          <w:rFonts w:asciiTheme="minorHAnsi" w:hAnsiTheme="minorHAnsi" w:cstheme="minorHAnsi"/>
          <w:lang w:val="en-AU"/>
        </w:rPr>
        <w:fldChar w:fldCharType="end"/>
      </w:r>
      <w:r w:rsidR="00B20719" w:rsidRPr="00F15D89">
        <w:rPr>
          <w:rStyle w:val="captions"/>
          <w:rFonts w:asciiTheme="minorHAnsi" w:hAnsiTheme="minorHAnsi" w:cstheme="minorHAnsi"/>
          <w:lang w:val="en-AU"/>
        </w:rPr>
        <w:t>.</w:t>
      </w:r>
    </w:p>
    <w:p w14:paraId="29F10CBA" w14:textId="1F8204ED" w:rsidR="008776C9" w:rsidRPr="00F15D89" w:rsidRDefault="008776C9" w:rsidP="00F34258">
      <w:pPr>
        <w:spacing w:line="360" w:lineRule="auto"/>
        <w:rPr>
          <w:rFonts w:asciiTheme="minorHAnsi" w:hAnsiTheme="minorHAnsi" w:cstheme="minorHAnsi"/>
          <w:szCs w:val="24"/>
          <w:lang w:val="en-AU"/>
        </w:rPr>
      </w:pPr>
    </w:p>
    <w:p w14:paraId="5A03CB44" w14:textId="77777777" w:rsidR="008776C9" w:rsidRPr="00F15D89" w:rsidRDefault="008776C9" w:rsidP="00F34258">
      <w:pPr>
        <w:spacing w:line="360" w:lineRule="auto"/>
        <w:rPr>
          <w:rFonts w:asciiTheme="minorHAnsi" w:hAnsiTheme="minorHAnsi" w:cstheme="minorHAnsi"/>
          <w:szCs w:val="24"/>
          <w:lang w:val="en-AU"/>
        </w:rPr>
      </w:pPr>
    </w:p>
    <w:p w14:paraId="641BAAD4" w14:textId="370E5FCF" w:rsidR="008150A7" w:rsidRPr="00C07196" w:rsidRDefault="00C07196" w:rsidP="00F34258">
      <w:pPr>
        <w:spacing w:line="360" w:lineRule="auto"/>
        <w:rPr>
          <w:rFonts w:asciiTheme="minorHAnsi" w:hAnsiTheme="minorHAnsi" w:cstheme="minorHAnsi"/>
          <w:i/>
          <w:iCs/>
          <w:szCs w:val="24"/>
          <w:lang w:val="en-AU"/>
        </w:rPr>
      </w:pPr>
      <w:r w:rsidRPr="00B0498E">
        <w:rPr>
          <w:rFonts w:asciiTheme="minorHAnsi" w:hAnsiTheme="minorHAnsi" w:cstheme="minorHAnsi"/>
          <w:i/>
          <w:iCs/>
          <w:szCs w:val="24"/>
          <w:highlight w:val="yellow"/>
          <w:lang w:val="en-AU"/>
        </w:rPr>
        <w:t xml:space="preserve">4.2 </w:t>
      </w:r>
      <w:r w:rsidR="008150A7" w:rsidRPr="00B0498E">
        <w:rPr>
          <w:rFonts w:asciiTheme="minorHAnsi" w:hAnsiTheme="minorHAnsi" w:cstheme="minorHAnsi"/>
          <w:i/>
          <w:iCs/>
          <w:szCs w:val="24"/>
          <w:highlight w:val="yellow"/>
          <w:lang w:val="en-AU"/>
        </w:rPr>
        <w:t>Comparison to other studies</w:t>
      </w:r>
    </w:p>
    <w:p w14:paraId="6EB505D0" w14:textId="2347E7CB" w:rsidR="00637061" w:rsidRPr="00F15D89" w:rsidRDefault="004B4655" w:rsidP="00D06637">
      <w:pPr>
        <w:spacing w:line="360" w:lineRule="auto"/>
        <w:ind w:firstLine="720"/>
        <w:rPr>
          <w:rStyle w:val="captions"/>
          <w:rFonts w:asciiTheme="minorHAnsi" w:hAnsiTheme="minorHAnsi" w:cstheme="minorHAnsi"/>
          <w:lang w:val="en-AU"/>
        </w:rPr>
      </w:pPr>
      <w:r>
        <w:rPr>
          <w:rFonts w:asciiTheme="minorHAnsi" w:hAnsiTheme="minorHAnsi" w:cstheme="minorHAnsi"/>
          <w:szCs w:val="24"/>
          <w:lang w:val="en-AU"/>
        </w:rPr>
        <w:lastRenderedPageBreak/>
        <w:t>T</w:t>
      </w:r>
      <w:r w:rsidR="006D707C" w:rsidRPr="00F15D89">
        <w:rPr>
          <w:rFonts w:asciiTheme="minorHAnsi" w:hAnsiTheme="minorHAnsi" w:cstheme="minorHAnsi"/>
          <w:szCs w:val="24"/>
          <w:lang w:val="en-AU"/>
        </w:rPr>
        <w:t>h</w:t>
      </w:r>
      <w:r>
        <w:rPr>
          <w:rFonts w:asciiTheme="minorHAnsi" w:hAnsiTheme="minorHAnsi" w:cstheme="minorHAnsi"/>
          <w:szCs w:val="24"/>
          <w:lang w:val="en-AU"/>
        </w:rPr>
        <w:t>e current</w:t>
      </w:r>
      <w:r w:rsidR="006D707C" w:rsidRPr="00F15D89">
        <w:rPr>
          <w:rFonts w:asciiTheme="minorHAnsi" w:hAnsiTheme="minorHAnsi" w:cstheme="minorHAnsi"/>
          <w:szCs w:val="24"/>
          <w:lang w:val="en-AU"/>
        </w:rPr>
        <w:t xml:space="preserve"> study showed a</w:t>
      </w:r>
      <w:r>
        <w:rPr>
          <w:rFonts w:asciiTheme="minorHAnsi" w:hAnsiTheme="minorHAnsi" w:cstheme="minorHAnsi"/>
          <w:szCs w:val="24"/>
          <w:lang w:val="en-AU"/>
        </w:rPr>
        <w:t xml:space="preserve"> consistent</w:t>
      </w:r>
      <w:r w:rsidR="006D707C" w:rsidRPr="00F15D89">
        <w:rPr>
          <w:rFonts w:asciiTheme="minorHAnsi" w:hAnsiTheme="minorHAnsi" w:cstheme="minorHAnsi"/>
          <w:szCs w:val="24"/>
          <w:lang w:val="en-AU"/>
        </w:rPr>
        <w:t xml:space="preserve"> decline in biomass with both increasing distance from shore and depth with the largest biomasses observed in the upper inner shelf waters. </w:t>
      </w:r>
      <w:r w:rsidR="008B7392">
        <w:rPr>
          <w:rFonts w:asciiTheme="minorHAnsi" w:hAnsiTheme="minorHAnsi" w:cstheme="minorHAnsi"/>
          <w:szCs w:val="24"/>
          <w:lang w:val="en-AU"/>
        </w:rPr>
        <w:t xml:space="preserve">A similar pattern occurs </w:t>
      </w:r>
      <w:r w:rsidR="006C0A39">
        <w:rPr>
          <w:rFonts w:asciiTheme="minorHAnsi" w:hAnsiTheme="minorHAnsi" w:cstheme="minorHAnsi"/>
          <w:szCs w:val="24"/>
          <w:lang w:val="en-AU"/>
        </w:rPr>
        <w:t xml:space="preserve">on </w:t>
      </w:r>
      <w:r w:rsidR="006C0A39" w:rsidRPr="00F15D89">
        <w:rPr>
          <w:rFonts w:asciiTheme="minorHAnsi" w:hAnsiTheme="minorHAnsi" w:cstheme="minorHAnsi"/>
          <w:szCs w:val="24"/>
          <w:lang w:val="en-AU"/>
        </w:rPr>
        <w:t>continental</w:t>
      </w:r>
      <w:r w:rsidR="006D707C" w:rsidRPr="00F15D89">
        <w:rPr>
          <w:rFonts w:asciiTheme="minorHAnsi" w:hAnsiTheme="minorHAnsi" w:cstheme="minorHAnsi"/>
          <w:szCs w:val="24"/>
          <w:lang w:val="en-AU"/>
        </w:rPr>
        <w:t xml:space="preserve"> shel</w:t>
      </w:r>
      <w:r w:rsidR="008B7392">
        <w:rPr>
          <w:rFonts w:asciiTheme="minorHAnsi" w:hAnsiTheme="minorHAnsi" w:cstheme="minorHAnsi"/>
          <w:szCs w:val="24"/>
          <w:lang w:val="en-AU"/>
        </w:rPr>
        <w:t>ves</w:t>
      </w:r>
      <w:r w:rsidR="006D707C" w:rsidRPr="00F15D89">
        <w:rPr>
          <w:rFonts w:asciiTheme="minorHAnsi" w:hAnsiTheme="minorHAnsi" w:cstheme="minorHAnsi"/>
          <w:szCs w:val="24"/>
          <w:lang w:val="en-AU"/>
        </w:rPr>
        <w:t xml:space="preserve"> in the southeast Atlantic, northeast Atlantic and </w:t>
      </w:r>
      <w:r w:rsidR="00BE1D1A" w:rsidRPr="00F15D89">
        <w:rPr>
          <w:rFonts w:asciiTheme="minorHAnsi" w:hAnsiTheme="minorHAnsi" w:cstheme="minorHAnsi"/>
          <w:szCs w:val="24"/>
          <w:lang w:val="en-AU"/>
        </w:rPr>
        <w:t>southwest Atlantic</w:t>
      </w:r>
      <w:r w:rsidR="00DC7E4E" w:rsidRPr="00F15D89">
        <w:rPr>
          <w:rFonts w:asciiTheme="minorHAnsi" w:hAnsiTheme="minorHAnsi" w:cstheme="minorHAnsi"/>
          <w:szCs w:val="24"/>
          <w:lang w:val="en-AU"/>
        </w:rPr>
        <w:t xml:space="preserve"> which all showed</w:t>
      </w:r>
      <w:r w:rsidR="00BE1D1A" w:rsidRPr="00F15D89">
        <w:rPr>
          <w:rFonts w:asciiTheme="minorHAnsi" w:hAnsiTheme="minorHAnsi" w:cstheme="minorHAnsi"/>
          <w:szCs w:val="24"/>
          <w:lang w:val="en-AU"/>
        </w:rPr>
        <w:t xml:space="preserve"> higher biomasses</w:t>
      </w:r>
      <w:r w:rsidR="00DC7E4E" w:rsidRPr="00F15D89">
        <w:rPr>
          <w:rFonts w:asciiTheme="minorHAnsi" w:hAnsiTheme="minorHAnsi" w:cstheme="minorHAnsi"/>
          <w:szCs w:val="24"/>
          <w:lang w:val="en-AU"/>
        </w:rPr>
        <w:t xml:space="preserve"> inshore</w:t>
      </w:r>
      <w:r w:rsidR="00BE1D1A" w:rsidRPr="00F15D89">
        <w:rPr>
          <w:rFonts w:asciiTheme="minorHAnsi" w:hAnsiTheme="minorHAnsi" w:cstheme="minorHAnsi"/>
          <w:szCs w:val="24"/>
          <w:lang w:val="en-AU"/>
        </w:rPr>
        <w:t xml:space="preserve"> compared to the offshore locations. While the northeast Atlantic pattern was attributed </w:t>
      </w:r>
      <w:r w:rsidR="00E473C9">
        <w:rPr>
          <w:rFonts w:asciiTheme="minorHAnsi" w:hAnsiTheme="minorHAnsi" w:cstheme="minorHAnsi"/>
          <w:szCs w:val="24"/>
          <w:lang w:val="en-AU"/>
        </w:rPr>
        <w:t xml:space="preserve">to </w:t>
      </w:r>
      <w:r w:rsidR="006D0156" w:rsidRPr="00F15D89">
        <w:rPr>
          <w:rFonts w:asciiTheme="minorHAnsi" w:hAnsiTheme="minorHAnsi" w:cstheme="minorHAnsi"/>
          <w:szCs w:val="24"/>
          <w:lang w:val="en-AU"/>
        </w:rPr>
        <w:t>variable hydrology and topography, particularly over the shelf break</w:t>
      </w:r>
      <w:r w:rsidR="00BE1D1A" w:rsidRPr="00F15D89">
        <w:rPr>
          <w:rFonts w:asciiTheme="minorHAnsi" w:hAnsiTheme="minorHAnsi" w:cstheme="minorHAnsi"/>
          <w:szCs w:val="24"/>
          <w:lang w:val="en-AU"/>
        </w:rPr>
        <w:t xml:space="preserve"> </w:t>
      </w:r>
      <w:r w:rsidR="000E25FA">
        <w:rPr>
          <w:rFonts w:asciiTheme="minorHAnsi" w:hAnsiTheme="minorHAnsi" w:cstheme="minorHAnsi"/>
          <w:szCs w:val="24"/>
          <w:lang w:val="en-AU"/>
        </w:rPr>
        <w:fldChar w:fldCharType="begin"/>
      </w:r>
      <w:r w:rsidR="000E25FA">
        <w:rPr>
          <w:rFonts w:asciiTheme="minorHAnsi" w:hAnsiTheme="minorHAnsi" w:cstheme="minorHAnsi"/>
          <w:szCs w:val="24"/>
          <w:lang w:val="en-AU"/>
        </w:rPr>
        <w:instrText xml:space="preserve"> ADDIN ZOTERO_ITEM CSL_CITATION {"citationID":"Tn3irDQO","properties":{"formattedCitation":"(Sourisseau and Carlotti, 2006; Irigoien {\\i{}et al.}, 2009; Vandromme {\\i{}et al.}, 2014)","plainCitation":"(Sourisseau and Carlotti, 2006; Irigoien et al., 2009; Vandromme et al., 2014)","noteIndex":0},"citationItems":[{"id":990,"uris":["http://zotero.org/users/local/U6DoygBa/items/78GH7NM5"],"uri":["http://zotero.org/users/local/U6DoygBa/items/78GH7NM5"],"itemData":{"id":990,"type":"article-journal","abstract":"During two cruises in springtime (18 March to 13 April 2000 and 27 March to 4 June 2001), the whole French continental shelf of the Bay of Biscay was sampled to obtain an overview on the zooplankton community size structure. A laboratory optical plankton counter (OPC-1L) was used to process plankton net tow samples and estimate abundance, biovolume, and general characteristics of size spectra. In a second step, biomass estimates were extrapolated from size by using a conversion factor. Both biomass and abundance estimates show spatial patterns with a clear coastal-open sea gradient for both years. The coastal area was characterized by the highest biomasses and abundances per volume. A first analysis of the zooplankton community size spectra was made by using the slope of the normalized biomass size spectrum. Different spatial patterns of zooplankton size spectra were highlighted for spring 2000 and 2001. The highest slopes were found for the coastal zone, showing a large ratio of small organisms, although this was less marked in the springtime 2000. Stations characterized by high proportions of large organisms were located in majority in the north of the bay and at the shelf break. A second analysis using the size probability distributions of organisms revealed a nearly permanent nonlinearity of probability distributions. This implied the community structure was not in an equilibrium state during spring and this nonlinearity could be locally related to dominant species dynamics.","container-title":"Journal of Geophysical Research: Oceans","DOI":"10.1029/2005jc003063","ISSN":"0148-0227","issue":"C5","title":"Spatial distribution of zooplankton size spectra on the French continental shelf of the Bay of Biscay during spring 2000 and 2001","volume":"111","author":[{"family":"Sourisseau","given":"Marc"},{"family":"Carlotti","given":"François"}],"issued":{"date-parts":[["2006"]]}}},{"id":608,"uris":["http://zotero.org/users/local/U6DoygBa/items/8G3MEPF9"],"uri":["http://zotero.org/users/local/U6DoygBa/items/8G3MEPF9"],"itemData":{"id":608,"type":"article-journal","abstract":"The objective of this study was to investigate whether successive recruitment failures in the anchovy fishery in the Bay of Biscay were due to changes in the zooplankton biomass or composition. Image analysis and automatic recognition were used to analyse zooplankton samples collected during diel egg production method spring surveys from 1998 to 2006. We were not able to detect any trend in zooplankton biomass during this period. The zooplankton spatial distribution showed permanent features with large organisms being more abundant over the shelf break and outer areas. Finally, we found a negative correlation between anchovy recruitment and zooplankton biomass which suggests that the 2002–2006 failures in anchovy recruitment in the Bay of Biscay are not due to a decrease in mesozooplankton biomass.","container-title":"Journal of Plankton Research","DOI":"10.1093/plankt/fbn096","ISSN":"0142-7873","issue":"1","page":"1-17","title":"Spring zooplankton distribution in the Bay of Biscay from 1998 to 2006 in relation with anchovy recruitment","volume":"31","author":[{"family":"Irigoien","given":"Xabier"},{"family":"Fernandes","given":"Jose Antonio"},{"family":"Grosjean","given":"Philippe"},{"family":"Denis","given":"Kevin"},{"family":"Albaina","given":"Aitor"},{"family":"Santos","given":"Maria"}],"issued":{"date-parts":[["2009"]]}}},{"id":1032,"uris":["http://zotero.org/users/local/U6DoygBa/items/VUTLB342"],"uri":["http://zotero.org/users/local/U6DoygBa/items/VUTLB342"],"itemData":{"id":1032,"type":"article-journal","container-title":"Ocean Science","page":"821-835","title":"Springtime zooplankton size structure over the continental shelf of the Bay of Biscay","volume":"10","author":[{"family":"Vandromme","given":"P."},{"family":"Nogueira","given":"E."},{"family":"Huret","given":"M."},{"family":"Lopez-Urrutia","given":"Á"},{"family":"González","given":"G. González-Nuevo"},{"family":"Sourisseau","given":"M."},{"family":"Petitgas","given":"P."}],"issued":{"date-parts":[["2014"]]}}}],"schema":"https://github.com/citation-style-language/schema/raw/master/csl-citation.json"} </w:instrText>
      </w:r>
      <w:r w:rsidR="000E25FA">
        <w:rPr>
          <w:rFonts w:asciiTheme="minorHAnsi" w:hAnsiTheme="minorHAnsi" w:cstheme="minorHAnsi"/>
          <w:szCs w:val="24"/>
          <w:lang w:val="en-AU"/>
        </w:rPr>
        <w:fldChar w:fldCharType="separate"/>
      </w:r>
      <w:r w:rsidR="000E25FA" w:rsidRPr="000E25FA">
        <w:rPr>
          <w:rFonts w:ascii="Calibri" w:hAnsi="Calibri" w:cs="Calibri"/>
          <w:szCs w:val="24"/>
        </w:rPr>
        <w:t xml:space="preserve">(Sourisseau and Carlotti, 2006; Irigoien </w:t>
      </w:r>
      <w:r w:rsidR="000E25FA" w:rsidRPr="000E25FA">
        <w:rPr>
          <w:rFonts w:ascii="Calibri" w:hAnsi="Calibri" w:cs="Calibri"/>
          <w:i/>
          <w:iCs/>
          <w:szCs w:val="24"/>
        </w:rPr>
        <w:t>et al.</w:t>
      </w:r>
      <w:r w:rsidR="000E25FA" w:rsidRPr="000E25FA">
        <w:rPr>
          <w:rFonts w:ascii="Calibri" w:hAnsi="Calibri" w:cs="Calibri"/>
          <w:szCs w:val="24"/>
        </w:rPr>
        <w:t xml:space="preserve">, 2009; Vandromme </w:t>
      </w:r>
      <w:r w:rsidR="000E25FA" w:rsidRPr="000E25FA">
        <w:rPr>
          <w:rFonts w:ascii="Calibri" w:hAnsi="Calibri" w:cs="Calibri"/>
          <w:i/>
          <w:iCs/>
          <w:szCs w:val="24"/>
        </w:rPr>
        <w:t>et al.</w:t>
      </w:r>
      <w:r w:rsidR="000E25FA" w:rsidRPr="000E25FA">
        <w:rPr>
          <w:rFonts w:ascii="Calibri" w:hAnsi="Calibri" w:cs="Calibri"/>
          <w:szCs w:val="24"/>
        </w:rPr>
        <w:t>, 2014)</w:t>
      </w:r>
      <w:r w:rsidR="000E25FA">
        <w:rPr>
          <w:rFonts w:asciiTheme="minorHAnsi" w:hAnsiTheme="minorHAnsi" w:cstheme="minorHAnsi"/>
          <w:szCs w:val="24"/>
          <w:lang w:val="en-AU"/>
        </w:rPr>
        <w:fldChar w:fldCharType="end"/>
      </w:r>
      <w:r w:rsidR="006D0156" w:rsidRPr="00F15D89">
        <w:rPr>
          <w:rFonts w:asciiTheme="minorHAnsi" w:hAnsiTheme="minorHAnsi" w:cstheme="minorHAnsi"/>
          <w:lang w:val="en-AU"/>
        </w:rPr>
        <w:t>,</w:t>
      </w:r>
      <w:r w:rsidR="00BE1D1A" w:rsidRPr="00F15D89">
        <w:rPr>
          <w:rFonts w:asciiTheme="minorHAnsi" w:hAnsiTheme="minorHAnsi" w:cstheme="minorHAnsi"/>
          <w:lang w:val="en-AU"/>
        </w:rPr>
        <w:t xml:space="preserve"> </w:t>
      </w:r>
      <w:r w:rsidR="006D0156" w:rsidRPr="00F15D89">
        <w:rPr>
          <w:rFonts w:asciiTheme="minorHAnsi" w:hAnsiTheme="minorHAnsi" w:cstheme="minorHAnsi"/>
          <w:lang w:val="en-AU"/>
        </w:rPr>
        <w:t>i</w:t>
      </w:r>
      <w:r w:rsidR="00615557" w:rsidRPr="00F15D89">
        <w:rPr>
          <w:rFonts w:asciiTheme="minorHAnsi" w:hAnsiTheme="minorHAnsi" w:cstheme="minorHAnsi"/>
          <w:lang w:val="en-AU"/>
        </w:rPr>
        <w:t xml:space="preserve">n the </w:t>
      </w:r>
      <w:r w:rsidR="003A6CE0" w:rsidRPr="00F15D89">
        <w:rPr>
          <w:rFonts w:asciiTheme="minorHAnsi" w:hAnsiTheme="minorHAnsi" w:cstheme="minorHAnsi"/>
          <w:lang w:val="en-AU"/>
        </w:rPr>
        <w:t>southeast Atlantic</w:t>
      </w:r>
      <w:r w:rsidR="00E473C9">
        <w:rPr>
          <w:rFonts w:asciiTheme="minorHAnsi" w:hAnsiTheme="minorHAnsi" w:cstheme="minorHAnsi"/>
          <w:lang w:val="en-AU"/>
        </w:rPr>
        <w:t xml:space="preserve"> and</w:t>
      </w:r>
      <w:r w:rsidR="003A6CE0" w:rsidRPr="00F15D89">
        <w:rPr>
          <w:rFonts w:asciiTheme="minorHAnsi" w:hAnsiTheme="minorHAnsi" w:cstheme="minorHAnsi"/>
          <w:lang w:val="en-AU"/>
        </w:rPr>
        <w:t xml:space="preserve"> the Brazilian Bight,</w:t>
      </w:r>
      <w:r w:rsidR="00615557" w:rsidRPr="00F15D89">
        <w:rPr>
          <w:rFonts w:asciiTheme="minorHAnsi" w:hAnsiTheme="minorHAnsi" w:cstheme="minorHAnsi"/>
          <w:lang w:val="en-AU"/>
        </w:rPr>
        <w:t xml:space="preserve"> this increase in inshore plankton concentrations was attributed to bottom intrusions of cooler nutrient rich South Atlantic Central Water </w:t>
      </w:r>
      <w:r w:rsidR="000E25FA">
        <w:rPr>
          <w:rFonts w:asciiTheme="minorHAnsi" w:hAnsiTheme="minorHAnsi" w:cstheme="minorHAnsi"/>
          <w:lang w:val="en-AU"/>
        </w:rPr>
        <w:fldChar w:fldCharType="begin"/>
      </w:r>
      <w:r w:rsidR="000E25FA">
        <w:rPr>
          <w:rFonts w:asciiTheme="minorHAnsi" w:hAnsiTheme="minorHAnsi" w:cstheme="minorHAnsi"/>
          <w:lang w:val="en-AU"/>
        </w:rPr>
        <w:instrText xml:space="preserve"> ADDIN ZOTERO_ITEM CSL_CITATION {"citationID":"3YX9PumM","properties":{"formattedCitation":"(Pereira Brandini {\\i{}et al.}, 2014)","plainCitation":"(Pereira Brandini et al., 2014)","noteIndex":0},"citationItems":[{"id":844,"uris":["http://zotero.org/users/local/U6DoygBa/items/CQGYIYQ7"],"uri":["http://zotero.org/users/local/U6DoygBa/items/CQGYIYQ7"],"itemData":{"id":844,"type":"article-journal","abstract":"The continental shelf of the South Brazilian Bight (Lat 23–28.5°S) is subject to bottom intrusions of the oceanic and nutrient-rich South Atlantic Central Waters (SACW) in summer, to compensate for the Ekman transport of surface waters offshore by northeasterly winds. In winter, shelf waters tend to overturn vertically due to tidal circulation and Ekman convergence of outer-shelf waters driven by southerly winds. From 9 November 2005 to 22 June 2006 the shelf off Santa Catarina State was surveyed to investigate hydrographic conditions and the seasonal dynamics of the plankton cross-shelf distribution and community structure. A strong wind-driven onshore bottom intrusion of the SACW with the formation of two independent deep chlorophyll maximum (DCM) layers on the shelf was clear. Chlorophyll concentrations ranged from 0.07 to 6.2mgm−3 and phytoplankton carbon biomass from 0.2 to 511µgCL−1, mostly as large centric diatoms and in spite of the numerical dominance of small pennates. The mid-shelf DCM was 12m thick between 38 and 50m (1–5% of irradiance) with mean chlorophyll concentrations up to 1.8mgm−3. The DCM on the outer shelf was formed between 60 and 70m depth (1–0.01% surface light) by small pennate diatoms and small phytoflagellates, with chlorophyll concentrations of 0.5–0.7mgm−3. Both DCMs were maintained independently from January to April 2006, and dispersed in June due to water column turnover during cold seasons. In the mid-shelf, the DCM was geographically extended towards the inner shelf and became thicker compared to pre- and post-intrusion periods. The freshwater species Aulacoseira granulata and large centric diatoms including the invasive Coscinodiscus wailesii were frequent along the shelf throughout the sampling period. Oncaea waldemari, Ctenocalanus vanus and Oithona plumifera usually dominated the zooplankton, which ranged from 23 to 7970 individualsm−3. Abundances were always higher on the inner shelf regardless of the season of the year. Abundance on the mid-shelf peaked following the onset of the intrusion of the nutrient-rich oceanic SACW in the lower euphotic zone and the enhancement of the DCM. A 6-step circulation model of diatoms coupled with shelf hydrodynamics is proposed as the main mechanism of retention of diatoms in the shelf system. The model suggests that diatoms resuspended in the nearshore are transported offshore by Ekman forces toward oligotrophic waters, where they sink faster due to poor nutrient conditions. Sinking cells find better nutrient conditions in the pycnocline/nutricline layers, become shade-adapted and increase their buoyancy, contributing to the formation of the DCM. Resting cells sinking out of the euphotic zone reach near-bottom layers or the sediments, from where they are carried back onshore by oceanic intrusions of the SACW. We suggest how this hydrodynamic circulation pattern of diatoms may take place in other subtropical shelf systems dominated by western boundary currents.","container-title":"Continental Shelf Research","DOI":"https://doi.org/10.1016/j.csr.2013.08.002","ISSN":"0278-4343","page":"61-75","title":"Deep chlorophyll maximum and plankton community response to oceanic bottom intrusions on the continental shelf in the South Brazilian Bight","volume":"89","author":[{"family":"Pereira Brandini","given":"Frederico"},{"family":"Nogueira","given":"Miodeli"},{"family":"Simião","given":"Monica"},{"family":"Carlos Ugaz Codina","given":"Juan"},{"family":"Almeida Noernberg","given":"Mauricio"}],"issued":{"date-parts":[["2014",10,15]]}}}],"schema":"https://github.com/citation-style-language/schema/raw/master/csl-citation.json"} </w:instrText>
      </w:r>
      <w:r w:rsidR="000E25FA">
        <w:rPr>
          <w:rFonts w:asciiTheme="minorHAnsi" w:hAnsiTheme="minorHAnsi" w:cstheme="minorHAnsi"/>
          <w:lang w:val="en-AU"/>
        </w:rPr>
        <w:fldChar w:fldCharType="separate"/>
      </w:r>
      <w:r w:rsidR="000E25FA" w:rsidRPr="000E25FA">
        <w:rPr>
          <w:rFonts w:ascii="Calibri" w:hAnsi="Calibri" w:cs="Calibri"/>
          <w:szCs w:val="24"/>
        </w:rPr>
        <w:t xml:space="preserve">(Pereira Brandini </w:t>
      </w:r>
      <w:r w:rsidR="000E25FA" w:rsidRPr="000E25FA">
        <w:rPr>
          <w:rFonts w:ascii="Calibri" w:hAnsi="Calibri" w:cs="Calibri"/>
          <w:i/>
          <w:iCs/>
          <w:szCs w:val="24"/>
        </w:rPr>
        <w:t>et al.</w:t>
      </w:r>
      <w:r w:rsidR="000E25FA" w:rsidRPr="000E25FA">
        <w:rPr>
          <w:rFonts w:ascii="Calibri" w:hAnsi="Calibri" w:cs="Calibri"/>
          <w:szCs w:val="24"/>
        </w:rPr>
        <w:t>, 2014)</w:t>
      </w:r>
      <w:r w:rsidR="000E25FA">
        <w:rPr>
          <w:rFonts w:asciiTheme="minorHAnsi" w:hAnsiTheme="minorHAnsi" w:cstheme="minorHAnsi"/>
          <w:lang w:val="en-AU"/>
        </w:rPr>
        <w:fldChar w:fldCharType="end"/>
      </w:r>
      <w:r w:rsidR="00615557" w:rsidRPr="00F15D89">
        <w:rPr>
          <w:rFonts w:asciiTheme="minorHAnsi" w:hAnsiTheme="minorHAnsi" w:cstheme="minorHAnsi"/>
          <w:lang w:val="en-AU"/>
        </w:rPr>
        <w:t>.</w:t>
      </w:r>
      <w:r w:rsidR="003A6CE0" w:rsidRPr="00F15D89">
        <w:rPr>
          <w:rFonts w:asciiTheme="minorHAnsi" w:hAnsiTheme="minorHAnsi" w:cstheme="minorHAnsi"/>
          <w:lang w:val="en-AU"/>
        </w:rPr>
        <w:t xml:space="preserve"> Slightly to the </w:t>
      </w:r>
      <w:r w:rsidR="006A4363" w:rsidRPr="00F15D89">
        <w:rPr>
          <w:rFonts w:asciiTheme="minorHAnsi" w:hAnsiTheme="minorHAnsi" w:cstheme="minorHAnsi"/>
          <w:lang w:val="en-AU"/>
        </w:rPr>
        <w:t>south</w:t>
      </w:r>
      <w:r w:rsidR="003A6CE0" w:rsidRPr="00F15D89">
        <w:rPr>
          <w:rFonts w:asciiTheme="minorHAnsi" w:hAnsiTheme="minorHAnsi" w:cstheme="minorHAnsi"/>
          <w:lang w:val="en-AU"/>
        </w:rPr>
        <w:t xml:space="preserve">, similar results were observed on the </w:t>
      </w:r>
      <w:r w:rsidR="003A6CE0" w:rsidRPr="00F15D89">
        <w:rPr>
          <w:rStyle w:val="captions"/>
          <w:rFonts w:asciiTheme="minorHAnsi" w:hAnsiTheme="minorHAnsi" w:cstheme="minorHAnsi"/>
          <w:lang w:val="en-AU"/>
        </w:rPr>
        <w:t xml:space="preserve">Abrolhos Bank </w:t>
      </w:r>
      <w:r w:rsidR="006A4363" w:rsidRPr="00F15D89">
        <w:rPr>
          <w:rStyle w:val="captions"/>
          <w:rFonts w:asciiTheme="minorHAnsi" w:hAnsiTheme="minorHAnsi" w:cstheme="minorHAnsi"/>
          <w:lang w:val="en-AU"/>
        </w:rPr>
        <w:t xml:space="preserve">with larger zooplankton biomasses observed on the </w:t>
      </w:r>
      <w:r w:rsidR="00637061" w:rsidRPr="00F15D89">
        <w:rPr>
          <w:rStyle w:val="captions"/>
          <w:rFonts w:asciiTheme="minorHAnsi" w:hAnsiTheme="minorHAnsi" w:cstheme="minorHAnsi"/>
          <w:lang w:val="en-AU"/>
        </w:rPr>
        <w:t xml:space="preserve">continental </w:t>
      </w:r>
      <w:r w:rsidR="006A4363" w:rsidRPr="00F15D89">
        <w:rPr>
          <w:rStyle w:val="captions"/>
          <w:rFonts w:asciiTheme="minorHAnsi" w:hAnsiTheme="minorHAnsi" w:cstheme="minorHAnsi"/>
          <w:lang w:val="en-AU"/>
        </w:rPr>
        <w:t>shelf</w:t>
      </w:r>
      <w:r w:rsidR="00DC7E4E" w:rsidRPr="00F15D89">
        <w:rPr>
          <w:rStyle w:val="captions"/>
          <w:rFonts w:asciiTheme="minorHAnsi" w:hAnsiTheme="minorHAnsi" w:cstheme="minorHAnsi"/>
          <w:lang w:val="en-AU"/>
        </w:rPr>
        <w:t>,</w:t>
      </w:r>
      <w:r w:rsidR="006A4363" w:rsidRPr="00F15D89">
        <w:rPr>
          <w:rStyle w:val="captions"/>
          <w:rFonts w:asciiTheme="minorHAnsi" w:hAnsiTheme="minorHAnsi" w:cstheme="minorHAnsi"/>
          <w:lang w:val="en-AU"/>
        </w:rPr>
        <w:t xml:space="preserve"> attributed to the Brazilian Current interacting with the topography, generating uplift and eddies which increased mixing over the continental shelf </w:t>
      </w:r>
      <w:r w:rsidR="00E75F20">
        <w:rPr>
          <w:rStyle w:val="captions"/>
          <w:rFonts w:asciiTheme="minorHAnsi" w:hAnsiTheme="minorHAnsi" w:cstheme="minorHAnsi"/>
          <w:lang w:val="en-AU"/>
        </w:rPr>
        <w:fldChar w:fldCharType="begin"/>
      </w:r>
      <w:r w:rsidR="00E75F20">
        <w:rPr>
          <w:rStyle w:val="captions"/>
          <w:rFonts w:asciiTheme="minorHAnsi" w:hAnsiTheme="minorHAnsi" w:cstheme="minorHAnsi"/>
          <w:lang w:val="en-AU"/>
        </w:rPr>
        <w:instrText xml:space="preserve"> ADDIN ZOTERO_ITEM CSL_CITATION {"citationID":"oh6oNp6a","properties":{"formattedCitation":"(Marcolin {\\i{}et al.}, 2013)","plainCitation":"(Marcolin et al., 2013)","noteIndex":0},"citationItems":[{"id":762,"uris":["http://zotero.org/users/local/U6DoygBa/items/IICX74LG"],"uri":["http://zotero.org/users/local/U6DoygBa/items/IICX74LG"],"itemData":{"id":762,"type":"article-journal","abstract":"The biomass size spectrum provides valuable information about the functioning of plankton systems. We evaluated hydrographic and bathymetric influences on biomass size spectra and on vertical distributions of plankton and seston above the Abrolhos Bank and in adjacent oceanic areas off Eastern Brazil. We used both in situ Laser Optical Particle Counter (LOPC) and preserved plankton samples analyzed with a ZooScan system to determine seston and plankton abundances, size distributions, and biomasses. Shelf stations, including those on the Abrolhos Bank, had higher particle concentrations and mesozooplankton biomasses than the vertically stratified oceanic stations. The latter were influenced by cold, nutrient-rich South Atlantic Central Water (SACW) below the mixed layer, particularly toward the south of the study area. Small particles (&lt;1mm) were more abundant above and within the pycnocline, whereas large particles (&gt;1mm) had a more heterogeneous vertical distribution, but were more abundant above the pycnocline, especially at the oceanic stations. Calanoid copepods usually dominated the mesozooplankton biomass spectra, but were accompanied by cyclopoids, appendicularians, and ostracods, the latter being particularly abundant during nighttime stations on the Abrolhos Bank. Both LOPC and ZooScan data showed significant differences in NBSS slopes and intercepts between shelf and oceanic stations. The higher intercepts and steeper slopes over the shelf are characteristic of higher productivity. The shallower slopes and presence of more biomass in larger particles indicate a more important contribution of large organisms and higher energy transfer efficiencies at the open ocean stations. Our results highlight the importance of the Abrolhos Bank for pelagic production in an otherwise oligotrophic ocean.","container-title":"Continental Shelf Research","DOI":"https://doi.org/10.1016/j.csr.2013.09.022","ISSN":"0278-4343","page":"74-87","title":"Plankton and seston size spectra estimated by the LOPC and ZooScan in the Abrolhos Bank ecosystem (SE Atlantic)","volume":"70","author":[{"family":"Marcolin","given":"Catarina da Rocha"},{"family":"Schultes","given":"Sabine"},{"family":"Jackson","given":"George A."},{"family":"Lopes","given":"Rubens M."}],"issued":{"date-parts":[["2013",11,1]]}}}],"schema":"https://github.com/citation-style-language/schema/raw/master/csl-citation.json"} </w:instrText>
      </w:r>
      <w:r w:rsidR="00E75F20">
        <w:rPr>
          <w:rStyle w:val="captions"/>
          <w:rFonts w:asciiTheme="minorHAnsi" w:hAnsiTheme="minorHAnsi" w:cstheme="minorHAnsi"/>
          <w:lang w:val="en-AU"/>
        </w:rPr>
        <w:fldChar w:fldCharType="separate"/>
      </w:r>
      <w:r w:rsidR="00E75F20" w:rsidRPr="00E75F20">
        <w:rPr>
          <w:rFonts w:ascii="Calibri" w:hAnsi="Calibri" w:cs="Calibri"/>
          <w:szCs w:val="24"/>
        </w:rPr>
        <w:t xml:space="preserve">(Marcolin </w:t>
      </w:r>
      <w:r w:rsidR="00E75F20" w:rsidRPr="00E75F20">
        <w:rPr>
          <w:rFonts w:ascii="Calibri" w:hAnsi="Calibri" w:cs="Calibri"/>
          <w:i/>
          <w:iCs/>
          <w:szCs w:val="24"/>
        </w:rPr>
        <w:t>et al.</w:t>
      </w:r>
      <w:r w:rsidR="00E75F20" w:rsidRPr="00E75F20">
        <w:rPr>
          <w:rFonts w:ascii="Calibri" w:hAnsi="Calibri" w:cs="Calibri"/>
          <w:szCs w:val="24"/>
        </w:rPr>
        <w:t>, 2013)</w:t>
      </w:r>
      <w:r w:rsidR="00E75F20">
        <w:rPr>
          <w:rStyle w:val="captions"/>
          <w:rFonts w:asciiTheme="minorHAnsi" w:hAnsiTheme="minorHAnsi" w:cstheme="minorHAnsi"/>
          <w:lang w:val="en-AU"/>
        </w:rPr>
        <w:fldChar w:fldCharType="end"/>
      </w:r>
      <w:r w:rsidR="006A4363" w:rsidRPr="00F15D89">
        <w:rPr>
          <w:rStyle w:val="captions"/>
          <w:rFonts w:asciiTheme="minorHAnsi" w:hAnsiTheme="minorHAnsi" w:cstheme="minorHAnsi"/>
          <w:lang w:val="en-AU"/>
        </w:rPr>
        <w:t xml:space="preserve">. This </w:t>
      </w:r>
      <w:r w:rsidR="00FD415E">
        <w:rPr>
          <w:rStyle w:val="captions"/>
          <w:rFonts w:asciiTheme="minorHAnsi" w:hAnsiTheme="minorHAnsi" w:cstheme="minorHAnsi"/>
          <w:lang w:val="en-AU"/>
        </w:rPr>
        <w:t xml:space="preserve">process </w:t>
      </w:r>
      <w:r w:rsidR="006A4363" w:rsidRPr="00F15D89">
        <w:rPr>
          <w:rStyle w:val="captions"/>
          <w:rFonts w:asciiTheme="minorHAnsi" w:hAnsiTheme="minorHAnsi" w:cstheme="minorHAnsi"/>
          <w:lang w:val="en-AU"/>
        </w:rPr>
        <w:t xml:space="preserve">is </w:t>
      </w:r>
      <w:r w:rsidR="00FD415E">
        <w:rPr>
          <w:rStyle w:val="captions"/>
          <w:rFonts w:asciiTheme="minorHAnsi" w:hAnsiTheme="minorHAnsi" w:cstheme="minorHAnsi"/>
          <w:lang w:val="en-AU"/>
        </w:rPr>
        <w:t xml:space="preserve">comparable to </w:t>
      </w:r>
      <w:r w:rsidR="006A4363" w:rsidRPr="00F15D89">
        <w:rPr>
          <w:rStyle w:val="captions"/>
          <w:rFonts w:asciiTheme="minorHAnsi" w:hAnsiTheme="minorHAnsi" w:cstheme="minorHAnsi"/>
          <w:lang w:val="en-AU"/>
        </w:rPr>
        <w:t xml:space="preserve">the EAC interacting with the topography </w:t>
      </w:r>
      <w:r w:rsidR="004117EC">
        <w:rPr>
          <w:rStyle w:val="captions"/>
          <w:rFonts w:asciiTheme="minorHAnsi" w:hAnsiTheme="minorHAnsi" w:cstheme="minorHAnsi"/>
          <w:lang w:val="en-AU"/>
        </w:rPr>
        <w:t>which in turn</w:t>
      </w:r>
      <w:r w:rsidR="00312ECF" w:rsidRPr="00F15D89">
        <w:rPr>
          <w:rStyle w:val="captions"/>
          <w:rFonts w:asciiTheme="minorHAnsi" w:hAnsiTheme="minorHAnsi" w:cstheme="minorHAnsi"/>
          <w:lang w:val="en-AU"/>
        </w:rPr>
        <w:t xml:space="preserve"> generat</w:t>
      </w:r>
      <w:r w:rsidR="004117EC">
        <w:rPr>
          <w:rStyle w:val="captions"/>
          <w:rFonts w:asciiTheme="minorHAnsi" w:hAnsiTheme="minorHAnsi" w:cstheme="minorHAnsi"/>
          <w:lang w:val="en-AU"/>
        </w:rPr>
        <w:t>es</w:t>
      </w:r>
      <w:r w:rsidR="00312ECF" w:rsidRPr="00F15D89">
        <w:rPr>
          <w:rStyle w:val="captions"/>
          <w:rFonts w:asciiTheme="minorHAnsi" w:hAnsiTheme="minorHAnsi" w:cstheme="minorHAnsi"/>
          <w:lang w:val="en-AU"/>
        </w:rPr>
        <w:t xml:space="preserve"> uplift of cooler water onto the continental shelf</w:t>
      </w:r>
      <w:r w:rsidR="00F85421">
        <w:rPr>
          <w:rStyle w:val="captions"/>
          <w:rFonts w:asciiTheme="minorHAnsi" w:hAnsiTheme="minorHAnsi" w:cstheme="minorHAnsi"/>
          <w:lang w:val="en-AU"/>
        </w:rPr>
        <w:t xml:space="preserve"> </w:t>
      </w:r>
      <w:r w:rsidR="00F85421">
        <w:rPr>
          <w:rStyle w:val="captions"/>
          <w:rFonts w:asciiTheme="minorHAnsi" w:hAnsiTheme="minorHAnsi" w:cstheme="minorHAnsi"/>
          <w:lang w:val="en-AU"/>
        </w:rPr>
        <w:fldChar w:fldCharType="begin"/>
      </w:r>
      <w:r w:rsidR="00F85421">
        <w:rPr>
          <w:rStyle w:val="captions"/>
          <w:rFonts w:asciiTheme="minorHAnsi" w:hAnsiTheme="minorHAnsi" w:cstheme="minorHAnsi"/>
          <w:lang w:val="en-AU"/>
        </w:rPr>
        <w:instrText xml:space="preserve"> ADDIN ZOTERO_ITEM CSL_CITATION {"citationID":"5gVcR7t7","properties":{"formattedCitation":"(Roughan and Middleton, 2002)","plainCitation":"(Roughan and Middleton, 2002)","noteIndex":0},"citationItems":[{"id":917,"uris":["http://zotero.org/users/local/U6DoygBa/items/QWE4A3GC"],"uri":["http://zotero.org/users/local/U6DoygBa/items/QWE4A3GC"],"itemData":{"id":917,"type":"article-journal","abstract":"The East Australian Current (EAC) forms the western boundary current of the South Pacific sub-tropical gyre. Locally it plays an important role in the nutrient enrichment of the oligotrophic coastal waters of New South Wales (NSW), Australia. Observations from two detailed hydrographic surveys conducted during November 1998 and February 1999 are used to delineate the processes influencing nutrient enrichment across the continental shelf off the central east coast of Australia. Four nutrient enrichment mechanisms are identified: wind-driven upwelling, upwelling driven by the encroachment of the EAC onto the continental shelf, acceleration of the current resulting from the narrowing of the continental shelf at Smoky Cape, and the separation of the EAC from the coast. This study demonstrates that both the strength of the current and its proximity to the coast determine the nature of the upwelling response. An increase in nutrient concentrations occurs downstream as a result of each of the mechanisms identified. The highest nutrient concentration is attributable to the encroachment of the current onto the shelf, whilst separation induced upwelling is the most widespread. (C) 2002 Elsevier Science Ltd. All rights reserved.","container-title":"Continental Shelf Research","DOI":"10.1016/s0278-4343(02)00101-2","ISSN":"0278-4343","issue":"17","language":"English","page":"2551-2572","title":"A comparison of observed upwelling mechanisms off the east coast of Australia","volume":"22","author":[{"family":"Roughan","given":"M."},{"family":"Middleton","given":"J. H."}],"issued":{"date-parts":[["2002",11]]}}}],"schema":"https://github.com/citation-style-language/schema/raw/master/csl-citation.json"} </w:instrText>
      </w:r>
      <w:r w:rsidR="00F85421">
        <w:rPr>
          <w:rStyle w:val="captions"/>
          <w:rFonts w:asciiTheme="minorHAnsi" w:hAnsiTheme="minorHAnsi" w:cstheme="minorHAnsi"/>
          <w:lang w:val="en-AU"/>
        </w:rPr>
        <w:fldChar w:fldCharType="separate"/>
      </w:r>
      <w:r w:rsidR="00F85421" w:rsidRPr="00F85421">
        <w:rPr>
          <w:rFonts w:ascii="Calibri" w:hAnsi="Calibri" w:cs="Calibri"/>
        </w:rPr>
        <w:t>(Roughan and Middleton, 2002)</w:t>
      </w:r>
      <w:r w:rsidR="00F85421">
        <w:rPr>
          <w:rStyle w:val="captions"/>
          <w:rFonts w:asciiTheme="minorHAnsi" w:hAnsiTheme="minorHAnsi" w:cstheme="minorHAnsi"/>
          <w:lang w:val="en-AU"/>
        </w:rPr>
        <w:fldChar w:fldCharType="end"/>
      </w:r>
      <w:r w:rsidR="006A4363" w:rsidRPr="00F15D89">
        <w:rPr>
          <w:rStyle w:val="captions"/>
          <w:rFonts w:asciiTheme="minorHAnsi" w:hAnsiTheme="minorHAnsi" w:cstheme="minorHAnsi"/>
          <w:lang w:val="en-AU"/>
        </w:rPr>
        <w:t>.</w:t>
      </w:r>
      <w:r w:rsidR="003408E4" w:rsidRPr="00F15D89">
        <w:rPr>
          <w:rStyle w:val="captions"/>
          <w:rFonts w:asciiTheme="minorHAnsi" w:hAnsiTheme="minorHAnsi" w:cstheme="minorHAnsi"/>
          <w:lang w:val="en-AU"/>
        </w:rPr>
        <w:t xml:space="preserve"> </w:t>
      </w:r>
      <w:r w:rsidR="0078463A" w:rsidRPr="00F15D89">
        <w:rPr>
          <w:rStyle w:val="captions"/>
          <w:rFonts w:asciiTheme="minorHAnsi" w:hAnsiTheme="minorHAnsi" w:cstheme="minorHAnsi"/>
          <w:lang w:val="en-AU"/>
        </w:rPr>
        <w:t>Th</w:t>
      </w:r>
      <w:r w:rsidR="001622D3">
        <w:rPr>
          <w:rStyle w:val="captions"/>
          <w:rFonts w:asciiTheme="minorHAnsi" w:hAnsiTheme="minorHAnsi" w:cstheme="minorHAnsi"/>
          <w:lang w:val="en-AU"/>
        </w:rPr>
        <w:t>e</w:t>
      </w:r>
      <w:r w:rsidR="0078463A" w:rsidRPr="00F15D89">
        <w:rPr>
          <w:rStyle w:val="captions"/>
          <w:rFonts w:asciiTheme="minorHAnsi" w:hAnsiTheme="minorHAnsi" w:cstheme="minorHAnsi"/>
          <w:lang w:val="en-AU"/>
        </w:rPr>
        <w:t xml:space="preserve"> consistent observation</w:t>
      </w:r>
      <w:r w:rsidR="001622D3">
        <w:rPr>
          <w:rStyle w:val="captions"/>
          <w:rFonts w:asciiTheme="minorHAnsi" w:hAnsiTheme="minorHAnsi" w:cstheme="minorHAnsi"/>
          <w:lang w:val="en-AU"/>
        </w:rPr>
        <w:t>s</w:t>
      </w:r>
      <w:r w:rsidR="0078463A" w:rsidRPr="00F15D89">
        <w:rPr>
          <w:rStyle w:val="captions"/>
          <w:rFonts w:asciiTheme="minorHAnsi" w:hAnsiTheme="minorHAnsi" w:cstheme="minorHAnsi"/>
          <w:lang w:val="en-AU"/>
        </w:rPr>
        <w:t xml:space="preserve"> of high zooplankton biomass and steeper NBSS slopes inshore on continental shelves</w:t>
      </w:r>
      <w:r w:rsidR="00312ECF" w:rsidRPr="00F15D89">
        <w:rPr>
          <w:rStyle w:val="captions"/>
          <w:rFonts w:asciiTheme="minorHAnsi" w:hAnsiTheme="minorHAnsi" w:cstheme="minorHAnsi"/>
          <w:lang w:val="en-AU"/>
        </w:rPr>
        <w:t xml:space="preserve"> globally</w:t>
      </w:r>
      <w:r w:rsidR="0078463A" w:rsidRPr="00F15D89">
        <w:rPr>
          <w:rStyle w:val="captions"/>
          <w:rFonts w:asciiTheme="minorHAnsi" w:hAnsiTheme="minorHAnsi" w:cstheme="minorHAnsi"/>
          <w:lang w:val="en-AU"/>
        </w:rPr>
        <w:t xml:space="preserve"> highlights the broad importance of the continental shelf regions</w:t>
      </w:r>
      <w:r w:rsidR="00CB62D3">
        <w:rPr>
          <w:rStyle w:val="captions"/>
          <w:rFonts w:asciiTheme="minorHAnsi" w:hAnsiTheme="minorHAnsi" w:cstheme="minorHAnsi"/>
          <w:lang w:val="en-AU"/>
        </w:rPr>
        <w:t>, and more specifically the inner shelf regions</w:t>
      </w:r>
      <w:r w:rsidR="00C46EC3">
        <w:rPr>
          <w:rStyle w:val="captions"/>
          <w:rFonts w:asciiTheme="minorHAnsi" w:hAnsiTheme="minorHAnsi" w:cstheme="minorHAnsi"/>
          <w:lang w:val="en-AU"/>
        </w:rPr>
        <w:t xml:space="preserve">. These regions of elevated </w:t>
      </w:r>
      <w:r w:rsidR="00962664" w:rsidRPr="00F15D89">
        <w:rPr>
          <w:rStyle w:val="captions"/>
          <w:rFonts w:asciiTheme="minorHAnsi" w:hAnsiTheme="minorHAnsi" w:cstheme="minorHAnsi"/>
          <w:lang w:val="en-AU"/>
        </w:rPr>
        <w:t xml:space="preserve">zooplankton biomasses </w:t>
      </w:r>
      <w:r w:rsidR="00413FCF">
        <w:rPr>
          <w:rStyle w:val="captions"/>
          <w:rFonts w:asciiTheme="minorHAnsi" w:hAnsiTheme="minorHAnsi" w:cstheme="minorHAnsi"/>
          <w:lang w:val="en-AU"/>
        </w:rPr>
        <w:t>contribute to</w:t>
      </w:r>
      <w:r w:rsidR="00962664" w:rsidRPr="00F15D89">
        <w:rPr>
          <w:rStyle w:val="captions"/>
          <w:rFonts w:asciiTheme="minorHAnsi" w:hAnsiTheme="minorHAnsi" w:cstheme="minorHAnsi"/>
          <w:lang w:val="en-AU"/>
        </w:rPr>
        <w:t xml:space="preserve"> the </w:t>
      </w:r>
      <w:r w:rsidR="00413FCF">
        <w:rPr>
          <w:rStyle w:val="captions"/>
          <w:rFonts w:asciiTheme="minorHAnsi" w:hAnsiTheme="minorHAnsi" w:cstheme="minorHAnsi"/>
          <w:lang w:val="en-AU"/>
        </w:rPr>
        <w:t xml:space="preserve">coastal </w:t>
      </w:r>
      <w:r w:rsidR="00962664" w:rsidRPr="00F15D89">
        <w:rPr>
          <w:rStyle w:val="captions"/>
          <w:rFonts w:asciiTheme="minorHAnsi" w:hAnsiTheme="minorHAnsi" w:cstheme="minorHAnsi"/>
          <w:lang w:val="en-AU"/>
        </w:rPr>
        <w:t>pelagic food webs which have been shown to support both reef ecosystems and the larger pelagic ecosystems often targeted by the fishing industry.</w:t>
      </w:r>
    </w:p>
    <w:p w14:paraId="531C4BF3" w14:textId="66CA0F9D" w:rsidR="00637061" w:rsidRPr="00F15D89" w:rsidRDefault="00962664" w:rsidP="00FB0E7F">
      <w:pPr>
        <w:spacing w:line="360" w:lineRule="auto"/>
        <w:ind w:firstLine="720"/>
        <w:rPr>
          <w:rStyle w:val="captions"/>
          <w:rFonts w:asciiTheme="minorHAnsi" w:hAnsiTheme="minorHAnsi" w:cstheme="minorHAnsi"/>
          <w:lang w:val="en-AU"/>
        </w:rPr>
      </w:pPr>
      <w:r w:rsidRPr="00F15D89">
        <w:rPr>
          <w:rStyle w:val="captions"/>
          <w:rFonts w:asciiTheme="minorHAnsi" w:hAnsiTheme="minorHAnsi" w:cstheme="minorHAnsi"/>
          <w:lang w:val="en-AU"/>
        </w:rPr>
        <w:t xml:space="preserve">Steeper NBSS slopes in </w:t>
      </w:r>
      <w:r w:rsidR="00D06637" w:rsidRPr="00F15D89">
        <w:rPr>
          <w:rStyle w:val="captions"/>
          <w:rFonts w:asciiTheme="minorHAnsi" w:hAnsiTheme="minorHAnsi" w:cstheme="minorHAnsi"/>
          <w:lang w:val="en-AU"/>
        </w:rPr>
        <w:t>in</w:t>
      </w:r>
      <w:r w:rsidRPr="00F15D89">
        <w:rPr>
          <w:rStyle w:val="captions"/>
          <w:rFonts w:asciiTheme="minorHAnsi" w:hAnsiTheme="minorHAnsi" w:cstheme="minorHAnsi"/>
          <w:lang w:val="en-AU"/>
        </w:rPr>
        <w:t xml:space="preserve">shore regions is another feature of zooplankton communities which </w:t>
      </w:r>
      <w:r w:rsidR="00C07196" w:rsidRPr="00F15D89">
        <w:rPr>
          <w:rStyle w:val="captions"/>
          <w:rFonts w:asciiTheme="minorHAnsi" w:hAnsiTheme="minorHAnsi" w:cstheme="minorHAnsi"/>
          <w:lang w:val="en-AU"/>
        </w:rPr>
        <w:t>has</w:t>
      </w:r>
      <w:r w:rsidRPr="00F15D89">
        <w:rPr>
          <w:rStyle w:val="captions"/>
          <w:rFonts w:asciiTheme="minorHAnsi" w:hAnsiTheme="minorHAnsi" w:cstheme="minorHAnsi"/>
          <w:lang w:val="en-AU"/>
        </w:rPr>
        <w:t xml:space="preserve"> been previously noted. In the Bay of Biscay, the steeper NBSS slope in inshore regions is a regular occurrence, particularly on the French continental shelf</w:t>
      </w:r>
      <w:r w:rsidR="00D06637" w:rsidRPr="00F15D89">
        <w:rPr>
          <w:rStyle w:val="captions"/>
          <w:rFonts w:asciiTheme="minorHAnsi" w:hAnsiTheme="minorHAnsi" w:cstheme="minorHAnsi"/>
          <w:lang w:val="en-AU"/>
        </w:rPr>
        <w:t xml:space="preserve"> </w:t>
      </w:r>
      <w:r w:rsidR="00E75F20">
        <w:rPr>
          <w:rStyle w:val="captions"/>
          <w:rFonts w:asciiTheme="minorHAnsi" w:hAnsiTheme="minorHAnsi" w:cstheme="minorHAnsi"/>
          <w:lang w:val="en-AU"/>
        </w:rPr>
        <w:fldChar w:fldCharType="begin"/>
      </w:r>
      <w:r w:rsidR="00E75F20">
        <w:rPr>
          <w:rStyle w:val="captions"/>
          <w:rFonts w:asciiTheme="minorHAnsi" w:hAnsiTheme="minorHAnsi" w:cstheme="minorHAnsi"/>
          <w:lang w:val="en-AU"/>
        </w:rPr>
        <w:instrText xml:space="preserve"> ADDIN ZOTERO_ITEM CSL_CITATION {"citationID":"ydq3n1NP","properties":{"formattedCitation":"(Sourisseau and Carlotti, 2006; Vandromme {\\i{}et al.}, 2014)","plainCitation":"(Sourisseau and Carlotti, 2006; Vandromme et al., 2014)","noteIndex":0},"citationItems":[{"id":990,"uris":["http://zotero.org/users/local/U6DoygBa/items/78GH7NM5"],"uri":["http://zotero.org/users/local/U6DoygBa/items/78GH7NM5"],"itemData":{"id":990,"type":"article-journal","abstract":"During two cruises in springtime (18 March to 13 April 2000 and 27 March to 4 June 2001), the whole French continental shelf of the Bay of Biscay was sampled to obtain an overview on the zooplankton community size structure. A laboratory optical plankton counter (OPC-1L) was used to process plankton net tow samples and estimate abundance, biovolume, and general characteristics of size spectra. In a second step, biomass estimates were extrapolated from size by using a conversion factor. Both biomass and abundance estimates show spatial patterns with a clear coastal-open sea gradient for both years. The coastal area was characterized by the highest biomasses and abundances per volume. A first analysis of the zooplankton community size spectra was made by using the slope of the normalized biomass size spectrum. Different spatial patterns of zooplankton size spectra were highlighted for spring 2000 and 2001. The highest slopes were found for the coastal zone, showing a large ratio of small organisms, although this was less marked in the springtime 2000. Stations characterized by high proportions of large organisms were located in majority in the north of the bay and at the shelf break. A second analysis using the size probability distributions of organisms revealed a nearly permanent nonlinearity of probability distributions. This implied the community structure was not in an equilibrium state during spring and this nonlinearity could be locally related to dominant species dynamics.","container-title":"Journal of Geophysical Research: Oceans","DOI":"10.1029/2005jc003063","ISSN":"0148-0227","issue":"C5","title":"Spatial distribution of zooplankton size spectra on the French continental shelf of the Bay of Biscay during spring 2000 and 2001","volume":"111","author":[{"family":"Sourisseau","given":"Marc"},{"family":"Carlotti","given":"François"}],"issued":{"date-parts":[["2006"]]}}},{"id":1032,"uris":["http://zotero.org/users/local/U6DoygBa/items/VUTLB342"],"uri":["http://zotero.org/users/local/U6DoygBa/items/VUTLB342"],"itemData":{"id":1032,"type":"article-journal","container-title":"Ocean Science","page":"821-835","title":"Springtime zooplankton size structure over the continental shelf of the Bay of Biscay","volume":"10","author":[{"family":"Vandromme","given":"P."},{"family":"Nogueira","given":"E."},{"family":"Huret","given":"M."},{"family":"Lopez-Urrutia","given":"Á"},{"family":"González","given":"G. González-Nuevo"},{"family":"Sourisseau","given":"M."},{"family":"Petitgas","given":"P."}],"issued":{"date-parts":[["2014"]]}}}],"schema":"https://github.com/citation-style-language/schema/raw/master/csl-citation.json"} </w:instrText>
      </w:r>
      <w:r w:rsidR="00E75F20">
        <w:rPr>
          <w:rStyle w:val="captions"/>
          <w:rFonts w:asciiTheme="minorHAnsi" w:hAnsiTheme="minorHAnsi" w:cstheme="minorHAnsi"/>
          <w:lang w:val="en-AU"/>
        </w:rPr>
        <w:fldChar w:fldCharType="separate"/>
      </w:r>
      <w:r w:rsidR="00E75F20" w:rsidRPr="00E75F20">
        <w:rPr>
          <w:rFonts w:ascii="Calibri" w:hAnsi="Calibri" w:cs="Calibri"/>
          <w:szCs w:val="24"/>
        </w:rPr>
        <w:t xml:space="preserve">(Sourisseau and Carlotti, 2006; Vandromme </w:t>
      </w:r>
      <w:r w:rsidR="00E75F20" w:rsidRPr="00E75F20">
        <w:rPr>
          <w:rFonts w:ascii="Calibri" w:hAnsi="Calibri" w:cs="Calibri"/>
          <w:i/>
          <w:iCs/>
          <w:szCs w:val="24"/>
        </w:rPr>
        <w:t>et al.</w:t>
      </w:r>
      <w:r w:rsidR="00E75F20" w:rsidRPr="00E75F20">
        <w:rPr>
          <w:rFonts w:ascii="Calibri" w:hAnsi="Calibri" w:cs="Calibri"/>
          <w:szCs w:val="24"/>
        </w:rPr>
        <w:t>, 2014)</w:t>
      </w:r>
      <w:r w:rsidR="00E75F20">
        <w:rPr>
          <w:rStyle w:val="captions"/>
          <w:rFonts w:asciiTheme="minorHAnsi" w:hAnsiTheme="minorHAnsi" w:cstheme="minorHAnsi"/>
          <w:lang w:val="en-AU"/>
        </w:rPr>
        <w:fldChar w:fldCharType="end"/>
      </w:r>
      <w:r w:rsidRPr="00F15D89">
        <w:rPr>
          <w:rStyle w:val="captions"/>
          <w:rFonts w:asciiTheme="minorHAnsi" w:hAnsiTheme="minorHAnsi" w:cstheme="minorHAnsi"/>
          <w:lang w:val="en-AU"/>
        </w:rPr>
        <w:t xml:space="preserve">. </w:t>
      </w:r>
      <w:r w:rsidR="00AE3253">
        <w:rPr>
          <w:rStyle w:val="captions"/>
          <w:rFonts w:asciiTheme="minorHAnsi" w:hAnsiTheme="minorHAnsi" w:cstheme="minorHAnsi"/>
          <w:lang w:val="en-AU"/>
        </w:rPr>
        <w:t xml:space="preserve">In some regions the </w:t>
      </w:r>
      <w:r w:rsidRPr="00F15D89">
        <w:rPr>
          <w:rStyle w:val="captions"/>
          <w:rFonts w:asciiTheme="minorHAnsi" w:hAnsiTheme="minorHAnsi" w:cstheme="minorHAnsi"/>
          <w:lang w:val="en-AU"/>
        </w:rPr>
        <w:t>areas of steepest slopes have been linked to estuarine influences resulting in regions of increased nutrients</w:t>
      </w:r>
      <w:r w:rsidR="00AE3253">
        <w:rPr>
          <w:rStyle w:val="captions"/>
          <w:rFonts w:asciiTheme="minorHAnsi" w:hAnsiTheme="minorHAnsi" w:cstheme="minorHAnsi"/>
          <w:lang w:val="en-AU"/>
        </w:rPr>
        <w:t>,</w:t>
      </w:r>
      <w:r w:rsidRPr="00F15D89">
        <w:rPr>
          <w:rStyle w:val="captions"/>
          <w:rFonts w:asciiTheme="minorHAnsi" w:hAnsiTheme="minorHAnsi" w:cstheme="minorHAnsi"/>
          <w:lang w:val="en-AU"/>
        </w:rPr>
        <w:t xml:space="preserve"> which are exploited by planktonic communities in this region while the steep slopes slighter further offshore are observed to be more temporally consistent and potentially due to local circulation patterns and retention</w:t>
      </w:r>
      <w:r w:rsidR="00D06637" w:rsidRPr="00F15D89">
        <w:rPr>
          <w:rStyle w:val="captions"/>
          <w:rFonts w:asciiTheme="minorHAnsi" w:hAnsiTheme="minorHAnsi" w:cstheme="minorHAnsi"/>
          <w:lang w:val="en-AU"/>
        </w:rPr>
        <w:t xml:space="preserve"> </w:t>
      </w:r>
      <w:r w:rsidR="00E75F20">
        <w:rPr>
          <w:rStyle w:val="captions"/>
          <w:rFonts w:asciiTheme="minorHAnsi" w:hAnsiTheme="minorHAnsi" w:cstheme="minorHAnsi"/>
          <w:lang w:val="en-AU"/>
        </w:rPr>
        <w:fldChar w:fldCharType="begin"/>
      </w:r>
      <w:r w:rsidR="00E75F20">
        <w:rPr>
          <w:rStyle w:val="captions"/>
          <w:rFonts w:asciiTheme="minorHAnsi" w:hAnsiTheme="minorHAnsi" w:cstheme="minorHAnsi"/>
          <w:lang w:val="en-AU"/>
        </w:rPr>
        <w:instrText xml:space="preserve"> ADDIN ZOTERO_ITEM CSL_CITATION {"citationID":"eWbeb75f","properties":{"formattedCitation":"(Vandromme {\\i{}et al.}, 2014)","plainCitation":"(Vandromme et al., 2014)","noteIndex":0},"citationItems":[{"id":1032,"uris":["http://zotero.org/users/local/U6DoygBa/items/VUTLB342"],"uri":["http://zotero.org/users/local/U6DoygBa/items/VUTLB342"],"itemData":{"id":1032,"type":"article-journal","container-title":"Ocean Science","page":"821-835","title":"Springtime zooplankton size structure over the continental shelf of the Bay of Biscay","volume":"10","author":[{"family":"Vandromme","given":"P."},{"family":"Nogueira","given":"E."},{"family":"Huret","given":"M."},{"family":"Lopez-Urrutia","given":"Á"},{"family":"González","given":"G. González-Nuevo"},{"family":"Sourisseau","given":"M."},{"family":"Petitgas","given":"P."}],"issued":{"date-parts":[["2014"]]}}}],"schema":"https://github.com/citation-style-language/schema/raw/master/csl-citation.json"} </w:instrText>
      </w:r>
      <w:r w:rsidR="00E75F20">
        <w:rPr>
          <w:rStyle w:val="captions"/>
          <w:rFonts w:asciiTheme="minorHAnsi" w:hAnsiTheme="minorHAnsi" w:cstheme="minorHAnsi"/>
          <w:lang w:val="en-AU"/>
        </w:rPr>
        <w:fldChar w:fldCharType="separate"/>
      </w:r>
      <w:r w:rsidR="00E75F20" w:rsidRPr="00E75F20">
        <w:rPr>
          <w:rFonts w:ascii="Calibri" w:hAnsi="Calibri" w:cs="Calibri"/>
          <w:szCs w:val="24"/>
        </w:rPr>
        <w:t xml:space="preserve">(Vandromme </w:t>
      </w:r>
      <w:r w:rsidR="00E75F20" w:rsidRPr="00E75F20">
        <w:rPr>
          <w:rFonts w:ascii="Calibri" w:hAnsi="Calibri" w:cs="Calibri"/>
          <w:i/>
          <w:iCs/>
          <w:szCs w:val="24"/>
        </w:rPr>
        <w:t>et al.</w:t>
      </w:r>
      <w:r w:rsidR="00E75F20" w:rsidRPr="00E75F20">
        <w:rPr>
          <w:rFonts w:ascii="Calibri" w:hAnsi="Calibri" w:cs="Calibri"/>
          <w:szCs w:val="24"/>
        </w:rPr>
        <w:t>, 2014)</w:t>
      </w:r>
      <w:r w:rsidR="00E75F20">
        <w:rPr>
          <w:rStyle w:val="captions"/>
          <w:rFonts w:asciiTheme="minorHAnsi" w:hAnsiTheme="minorHAnsi" w:cstheme="minorHAnsi"/>
          <w:lang w:val="en-AU"/>
        </w:rPr>
        <w:fldChar w:fldCharType="end"/>
      </w:r>
      <w:r w:rsidRPr="00F15D89">
        <w:rPr>
          <w:rStyle w:val="captions"/>
          <w:rFonts w:asciiTheme="minorHAnsi" w:hAnsiTheme="minorHAnsi" w:cstheme="minorHAnsi"/>
          <w:lang w:val="en-AU"/>
        </w:rPr>
        <w:t>.</w:t>
      </w:r>
      <w:r w:rsidR="00AE3253">
        <w:rPr>
          <w:rStyle w:val="captions"/>
          <w:rFonts w:asciiTheme="minorHAnsi" w:hAnsiTheme="minorHAnsi" w:cstheme="minorHAnsi"/>
          <w:lang w:val="en-AU"/>
        </w:rPr>
        <w:t xml:space="preserve"> In the current </w:t>
      </w:r>
      <w:r w:rsidR="00D4640E">
        <w:rPr>
          <w:rStyle w:val="captions"/>
          <w:rFonts w:asciiTheme="minorHAnsi" w:hAnsiTheme="minorHAnsi" w:cstheme="minorHAnsi"/>
          <w:lang w:val="en-AU"/>
        </w:rPr>
        <w:t>study,</w:t>
      </w:r>
      <w:r w:rsidR="00AE3253">
        <w:rPr>
          <w:rStyle w:val="captions"/>
          <w:rFonts w:asciiTheme="minorHAnsi" w:hAnsiTheme="minorHAnsi" w:cstheme="minorHAnsi"/>
          <w:lang w:val="en-AU"/>
        </w:rPr>
        <w:t xml:space="preserve"> which</w:t>
      </w:r>
      <w:r w:rsidR="00D4640E">
        <w:rPr>
          <w:rStyle w:val="captions"/>
          <w:rFonts w:asciiTheme="minorHAnsi" w:hAnsiTheme="minorHAnsi" w:cstheme="minorHAnsi"/>
          <w:lang w:val="en-AU"/>
        </w:rPr>
        <w:t xml:space="preserve"> </w:t>
      </w:r>
      <w:r w:rsidR="00AE3253">
        <w:rPr>
          <w:rStyle w:val="captions"/>
          <w:rFonts w:asciiTheme="minorHAnsi" w:hAnsiTheme="minorHAnsi" w:cstheme="minorHAnsi"/>
          <w:lang w:val="en-AU"/>
        </w:rPr>
        <w:t xml:space="preserve">was located </w:t>
      </w:r>
      <w:r w:rsidR="00D4640E">
        <w:rPr>
          <w:rStyle w:val="captions"/>
          <w:rFonts w:asciiTheme="minorHAnsi" w:hAnsiTheme="minorHAnsi" w:cstheme="minorHAnsi"/>
          <w:lang w:val="en-AU"/>
        </w:rPr>
        <w:t>over 10km from shore</w:t>
      </w:r>
      <w:r w:rsidR="00AE3253">
        <w:rPr>
          <w:rStyle w:val="captions"/>
          <w:rFonts w:asciiTheme="minorHAnsi" w:hAnsiTheme="minorHAnsi" w:cstheme="minorHAnsi"/>
          <w:lang w:val="en-AU"/>
        </w:rPr>
        <w:t>, it is unlikely there is a large terrestrial input and we are more likely observing the more temporally consistent pattern observed elsewhere.</w:t>
      </w:r>
      <w:r w:rsidR="00D06637" w:rsidRPr="00F15D89">
        <w:rPr>
          <w:rStyle w:val="captions"/>
          <w:rFonts w:asciiTheme="minorHAnsi" w:hAnsiTheme="minorHAnsi" w:cstheme="minorHAnsi"/>
          <w:lang w:val="en-AU"/>
        </w:rPr>
        <w:t xml:space="preserve"> In the south-east Atlantic, continental shelf sites have been characterised by steeper, more productive NBSS slopes </w:t>
      </w:r>
      <w:r w:rsidR="00D06637" w:rsidRPr="00F15D89">
        <w:rPr>
          <w:rStyle w:val="captions"/>
          <w:rFonts w:asciiTheme="minorHAnsi" w:hAnsiTheme="minorHAnsi" w:cstheme="minorHAnsi"/>
          <w:lang w:val="en-AU"/>
        </w:rPr>
        <w:lastRenderedPageBreak/>
        <w:t>compared to oceanic slopes</w:t>
      </w:r>
      <w:r w:rsidR="00D4640E">
        <w:rPr>
          <w:rStyle w:val="captions"/>
          <w:rFonts w:asciiTheme="minorHAnsi" w:hAnsiTheme="minorHAnsi" w:cstheme="minorHAnsi"/>
          <w:lang w:val="en-AU"/>
        </w:rPr>
        <w:t>. The steeper NBSS slopes on the continental shelf were</w:t>
      </w:r>
      <w:r w:rsidR="00D06637" w:rsidRPr="00F15D89">
        <w:rPr>
          <w:rStyle w:val="captions"/>
          <w:rFonts w:asciiTheme="minorHAnsi" w:hAnsiTheme="minorHAnsi" w:cstheme="minorHAnsi"/>
          <w:lang w:val="en-AU"/>
        </w:rPr>
        <w:t xml:space="preserve"> attributed to mixing generated by the interaction between the topography of the Abrolhos Bank, the Brazilian Current and bottom intrusions (upwelling) of nutrient-rich South Atlantic Central Water</w:t>
      </w:r>
      <w:r w:rsidR="00D4640E">
        <w:rPr>
          <w:rStyle w:val="captions"/>
          <w:rFonts w:asciiTheme="minorHAnsi" w:hAnsiTheme="minorHAnsi" w:cstheme="minorHAnsi"/>
          <w:lang w:val="en-AU"/>
        </w:rPr>
        <w:t xml:space="preserve">. This </w:t>
      </w:r>
      <w:r w:rsidR="00FB0E7F" w:rsidRPr="00F15D89">
        <w:rPr>
          <w:rStyle w:val="captions"/>
          <w:rFonts w:asciiTheme="minorHAnsi" w:hAnsiTheme="minorHAnsi" w:cstheme="minorHAnsi"/>
          <w:lang w:val="en-AU"/>
        </w:rPr>
        <w:t>result</w:t>
      </w:r>
      <w:r w:rsidR="00D4640E">
        <w:rPr>
          <w:rStyle w:val="captions"/>
          <w:rFonts w:asciiTheme="minorHAnsi" w:hAnsiTheme="minorHAnsi" w:cstheme="minorHAnsi"/>
          <w:lang w:val="en-AU"/>
        </w:rPr>
        <w:t>ed</w:t>
      </w:r>
      <w:r w:rsidR="00FB0E7F" w:rsidRPr="00F15D89">
        <w:rPr>
          <w:rStyle w:val="captions"/>
          <w:rFonts w:asciiTheme="minorHAnsi" w:hAnsiTheme="minorHAnsi" w:cstheme="minorHAnsi"/>
          <w:lang w:val="en-AU"/>
        </w:rPr>
        <w:t xml:space="preserve"> in increased benthopelagic coupling on the continental shelf and different energy sources and food availability for lower trophic levels between communities </w:t>
      </w:r>
      <w:r w:rsidR="00E75F20">
        <w:rPr>
          <w:rStyle w:val="captions"/>
          <w:rFonts w:asciiTheme="minorHAnsi" w:hAnsiTheme="minorHAnsi" w:cstheme="minorHAnsi"/>
          <w:lang w:val="en-AU"/>
        </w:rPr>
        <w:fldChar w:fldCharType="begin"/>
      </w:r>
      <w:r w:rsidR="00E75F20">
        <w:rPr>
          <w:rStyle w:val="captions"/>
          <w:rFonts w:asciiTheme="minorHAnsi" w:hAnsiTheme="minorHAnsi" w:cstheme="minorHAnsi"/>
          <w:lang w:val="en-AU"/>
        </w:rPr>
        <w:instrText xml:space="preserve"> ADDIN ZOTERO_ITEM CSL_CITATION {"citationID":"8uWG2Vak","properties":{"formattedCitation":"(Marcolin {\\i{}et al.}, 2013)","plainCitation":"(Marcolin et al., 2013)","noteIndex":0},"citationItems":[{"id":762,"uris":["http://zotero.org/users/local/U6DoygBa/items/IICX74LG"],"uri":["http://zotero.org/users/local/U6DoygBa/items/IICX74LG"],"itemData":{"id":762,"type":"article-journal","abstract":"The biomass size spectrum provides valuable information about the functioning of plankton systems. We evaluated hydrographic and bathymetric influences on biomass size spectra and on vertical distributions of plankton and seston above the Abrolhos Bank and in adjacent oceanic areas off Eastern Brazil. We used both in situ Laser Optical Particle Counter (LOPC) and preserved plankton samples analyzed with a ZooScan system to determine seston and plankton abundances, size distributions, and biomasses. Shelf stations, including those on the Abrolhos Bank, had higher particle concentrations and mesozooplankton biomasses than the vertically stratified oceanic stations. The latter were influenced by cold, nutrient-rich South Atlantic Central Water (SACW) below the mixed layer, particularly toward the south of the study area. Small particles (&lt;1mm) were more abundant above and within the pycnocline, whereas large particles (&gt;1mm) had a more heterogeneous vertical distribution, but were more abundant above the pycnocline, especially at the oceanic stations. Calanoid copepods usually dominated the mesozooplankton biomass spectra, but were accompanied by cyclopoids, appendicularians, and ostracods, the latter being particularly abundant during nighttime stations on the Abrolhos Bank. Both LOPC and ZooScan data showed significant differences in NBSS slopes and intercepts between shelf and oceanic stations. The higher intercepts and steeper slopes over the shelf are characteristic of higher productivity. The shallower slopes and presence of more biomass in larger particles indicate a more important contribution of large organisms and higher energy transfer efficiencies at the open ocean stations. Our results highlight the importance of the Abrolhos Bank for pelagic production in an otherwise oligotrophic ocean.","container-title":"Continental Shelf Research","DOI":"https://doi.org/10.1016/j.csr.2013.09.022","ISSN":"0278-4343","page":"74-87","title":"Plankton and seston size spectra estimated by the LOPC and ZooScan in the Abrolhos Bank ecosystem (SE Atlantic)","volume":"70","author":[{"family":"Marcolin","given":"Catarina da Rocha"},{"family":"Schultes","given":"Sabine"},{"family":"Jackson","given":"George A."},{"family":"Lopes","given":"Rubens M."}],"issued":{"date-parts":[["2013",11,1]]}}}],"schema":"https://github.com/citation-style-language/schema/raw/master/csl-citation.json"} </w:instrText>
      </w:r>
      <w:r w:rsidR="00E75F20">
        <w:rPr>
          <w:rStyle w:val="captions"/>
          <w:rFonts w:asciiTheme="minorHAnsi" w:hAnsiTheme="minorHAnsi" w:cstheme="minorHAnsi"/>
          <w:lang w:val="en-AU"/>
        </w:rPr>
        <w:fldChar w:fldCharType="separate"/>
      </w:r>
      <w:r w:rsidR="00E75F20" w:rsidRPr="00E75F20">
        <w:rPr>
          <w:rFonts w:ascii="Calibri" w:hAnsi="Calibri" w:cs="Calibri"/>
          <w:szCs w:val="24"/>
        </w:rPr>
        <w:t xml:space="preserve">(Marcolin </w:t>
      </w:r>
      <w:r w:rsidR="00E75F20" w:rsidRPr="00E75F20">
        <w:rPr>
          <w:rFonts w:ascii="Calibri" w:hAnsi="Calibri" w:cs="Calibri"/>
          <w:i/>
          <w:iCs/>
          <w:szCs w:val="24"/>
        </w:rPr>
        <w:t>et al.</w:t>
      </w:r>
      <w:r w:rsidR="00E75F20" w:rsidRPr="00E75F20">
        <w:rPr>
          <w:rFonts w:ascii="Calibri" w:hAnsi="Calibri" w:cs="Calibri"/>
          <w:szCs w:val="24"/>
        </w:rPr>
        <w:t>, 2013)</w:t>
      </w:r>
      <w:r w:rsidR="00E75F20">
        <w:rPr>
          <w:rStyle w:val="captions"/>
          <w:rFonts w:asciiTheme="minorHAnsi" w:hAnsiTheme="minorHAnsi" w:cstheme="minorHAnsi"/>
          <w:lang w:val="en-AU"/>
        </w:rPr>
        <w:fldChar w:fldCharType="end"/>
      </w:r>
      <w:r w:rsidR="00FB0E7F" w:rsidRPr="00F15D89">
        <w:rPr>
          <w:rStyle w:val="captions"/>
          <w:rFonts w:asciiTheme="minorHAnsi" w:hAnsiTheme="minorHAnsi" w:cstheme="minorHAnsi"/>
          <w:lang w:val="en-AU"/>
        </w:rPr>
        <w:t>.</w:t>
      </w:r>
    </w:p>
    <w:p w14:paraId="24DE183D" w14:textId="3830AAB6" w:rsidR="004D38BA" w:rsidRPr="00F15D89" w:rsidRDefault="00D06637" w:rsidP="00F34258">
      <w:pPr>
        <w:spacing w:line="360" w:lineRule="auto"/>
        <w:rPr>
          <w:rStyle w:val="captions"/>
          <w:rFonts w:asciiTheme="minorHAnsi" w:hAnsiTheme="minorHAnsi" w:cstheme="minorHAnsi"/>
          <w:lang w:val="en-AU"/>
        </w:rPr>
      </w:pPr>
      <w:r w:rsidRPr="00F15D89">
        <w:rPr>
          <w:rStyle w:val="captions"/>
          <w:rFonts w:asciiTheme="minorHAnsi" w:hAnsiTheme="minorHAnsi" w:cstheme="minorHAnsi"/>
          <w:lang w:val="en-AU"/>
        </w:rPr>
        <w:tab/>
        <w:t xml:space="preserve">While none of the previous sites have examined continental shelf zooplankton communities by depth </w:t>
      </w:r>
      <w:r w:rsidR="00FB0E7F" w:rsidRPr="00F15D89">
        <w:rPr>
          <w:rStyle w:val="captions"/>
          <w:rFonts w:asciiTheme="minorHAnsi" w:hAnsiTheme="minorHAnsi" w:cstheme="minorHAnsi"/>
          <w:lang w:val="en-AU"/>
        </w:rPr>
        <w:t>in the same detail as across the continental shelves</w:t>
      </w:r>
      <w:r w:rsidRPr="00F15D89">
        <w:rPr>
          <w:rStyle w:val="captions"/>
          <w:rFonts w:asciiTheme="minorHAnsi" w:hAnsiTheme="minorHAnsi" w:cstheme="minorHAnsi"/>
          <w:lang w:val="en-AU"/>
        </w:rPr>
        <w:t>, a number have made similar observations to that observed in the current study. In the south-east Atlantic, a high</w:t>
      </w:r>
      <w:r w:rsidR="00FB0E7F" w:rsidRPr="00F15D89">
        <w:rPr>
          <w:rStyle w:val="captions"/>
          <w:rFonts w:asciiTheme="minorHAnsi" w:hAnsiTheme="minorHAnsi" w:cstheme="minorHAnsi"/>
          <w:lang w:val="en-AU"/>
        </w:rPr>
        <w:t>er</w:t>
      </w:r>
      <w:r w:rsidRPr="00F15D89">
        <w:rPr>
          <w:rStyle w:val="captions"/>
          <w:rFonts w:asciiTheme="minorHAnsi" w:hAnsiTheme="minorHAnsi" w:cstheme="minorHAnsi"/>
          <w:lang w:val="en-AU"/>
        </w:rPr>
        <w:t xml:space="preserve"> biomass of</w:t>
      </w:r>
      <w:r w:rsidR="00FB0E7F" w:rsidRPr="00F15D89">
        <w:rPr>
          <w:rStyle w:val="captions"/>
          <w:rFonts w:asciiTheme="minorHAnsi" w:hAnsiTheme="minorHAnsi" w:cstheme="minorHAnsi"/>
          <w:lang w:val="en-AU"/>
        </w:rPr>
        <w:t xml:space="preserve"> </w:t>
      </w:r>
      <w:r w:rsidRPr="00F15D89">
        <w:rPr>
          <w:rStyle w:val="captions"/>
          <w:rFonts w:asciiTheme="minorHAnsi" w:hAnsiTheme="minorHAnsi" w:cstheme="minorHAnsi"/>
          <w:lang w:val="en-AU"/>
        </w:rPr>
        <w:t xml:space="preserve">plankton </w:t>
      </w:r>
      <w:r w:rsidR="00FB0E7F" w:rsidRPr="00F15D89">
        <w:rPr>
          <w:rStyle w:val="captions"/>
          <w:rFonts w:asciiTheme="minorHAnsi" w:hAnsiTheme="minorHAnsi" w:cstheme="minorHAnsi"/>
          <w:lang w:val="en-AU"/>
        </w:rPr>
        <w:t xml:space="preserve">was found above the pycnocline attributed to the increased chlorophyll in these waters </w:t>
      </w:r>
      <w:r w:rsidR="00E75F20">
        <w:rPr>
          <w:rStyle w:val="captions"/>
          <w:rFonts w:asciiTheme="minorHAnsi" w:hAnsiTheme="minorHAnsi" w:cstheme="minorHAnsi"/>
          <w:lang w:val="en-AU"/>
        </w:rPr>
        <w:fldChar w:fldCharType="begin"/>
      </w:r>
      <w:r w:rsidR="00E75F20">
        <w:rPr>
          <w:rStyle w:val="captions"/>
          <w:rFonts w:asciiTheme="minorHAnsi" w:hAnsiTheme="minorHAnsi" w:cstheme="minorHAnsi"/>
          <w:lang w:val="en-AU"/>
        </w:rPr>
        <w:instrText xml:space="preserve"> ADDIN ZOTERO_ITEM CSL_CITATION {"citationID":"T1D3UaUN","properties":{"formattedCitation":"(Marcolin {\\i{}et al.}, 2013)","plainCitation":"(Marcolin et al., 2013)","noteIndex":0},"citationItems":[{"id":762,"uris":["http://zotero.org/users/local/U6DoygBa/items/IICX74LG"],"uri":["http://zotero.org/users/local/U6DoygBa/items/IICX74LG"],"itemData":{"id":762,"type":"article-journal","abstract":"The biomass size spectrum provides valuable information about the functioning of plankton systems. We evaluated hydrographic and bathymetric influences on biomass size spectra and on vertical distributions of plankton and seston above the Abrolhos Bank and in adjacent oceanic areas off Eastern Brazil. We used both in situ Laser Optical Particle Counter (LOPC) and preserved plankton samples analyzed with a ZooScan system to determine seston and plankton abundances, size distributions, and biomasses. Shelf stations, including those on the Abrolhos Bank, had higher particle concentrations and mesozooplankton biomasses than the vertically stratified oceanic stations. The latter were influenced by cold, nutrient-rich South Atlantic Central Water (SACW) below the mixed layer, particularly toward the south of the study area. Small particles (&lt;1mm) were more abundant above and within the pycnocline, whereas large particles (&gt;1mm) had a more heterogeneous vertical distribution, but were more abundant above the pycnocline, especially at the oceanic stations. Calanoid copepods usually dominated the mesozooplankton biomass spectra, but were accompanied by cyclopoids, appendicularians, and ostracods, the latter being particularly abundant during nighttime stations on the Abrolhos Bank. Both LOPC and ZooScan data showed significant differences in NBSS slopes and intercepts between shelf and oceanic stations. The higher intercepts and steeper slopes over the shelf are characteristic of higher productivity. The shallower slopes and presence of more biomass in larger particles indicate a more important contribution of large organisms and higher energy transfer efficiencies at the open ocean stations. Our results highlight the importance of the Abrolhos Bank for pelagic production in an otherwise oligotrophic ocean.","container-title":"Continental Shelf Research","DOI":"https://doi.org/10.1016/j.csr.2013.09.022","ISSN":"0278-4343","page":"74-87","title":"Plankton and seston size spectra estimated by the LOPC and ZooScan in the Abrolhos Bank ecosystem (SE Atlantic)","volume":"70","author":[{"family":"Marcolin","given":"Catarina da Rocha"},{"family":"Schultes","given":"Sabine"},{"family":"Jackson","given":"George A."},{"family":"Lopes","given":"Rubens M."}],"issued":{"date-parts":[["2013",11,1]]}}}],"schema":"https://github.com/citation-style-language/schema/raw/master/csl-citation.json"} </w:instrText>
      </w:r>
      <w:r w:rsidR="00E75F20">
        <w:rPr>
          <w:rStyle w:val="captions"/>
          <w:rFonts w:asciiTheme="minorHAnsi" w:hAnsiTheme="minorHAnsi" w:cstheme="minorHAnsi"/>
          <w:lang w:val="en-AU"/>
        </w:rPr>
        <w:fldChar w:fldCharType="separate"/>
      </w:r>
      <w:r w:rsidR="00E75F20" w:rsidRPr="00E75F20">
        <w:rPr>
          <w:rFonts w:ascii="Calibri" w:hAnsi="Calibri" w:cs="Calibri"/>
          <w:szCs w:val="24"/>
        </w:rPr>
        <w:t xml:space="preserve">(Marcolin </w:t>
      </w:r>
      <w:r w:rsidR="00E75F20" w:rsidRPr="00E75F20">
        <w:rPr>
          <w:rFonts w:ascii="Calibri" w:hAnsi="Calibri" w:cs="Calibri"/>
          <w:i/>
          <w:iCs/>
          <w:szCs w:val="24"/>
        </w:rPr>
        <w:t>et al.</w:t>
      </w:r>
      <w:r w:rsidR="00E75F20" w:rsidRPr="00E75F20">
        <w:rPr>
          <w:rFonts w:ascii="Calibri" w:hAnsi="Calibri" w:cs="Calibri"/>
          <w:szCs w:val="24"/>
        </w:rPr>
        <w:t>, 2013)</w:t>
      </w:r>
      <w:r w:rsidR="00E75F20">
        <w:rPr>
          <w:rStyle w:val="captions"/>
          <w:rFonts w:asciiTheme="minorHAnsi" w:hAnsiTheme="minorHAnsi" w:cstheme="minorHAnsi"/>
          <w:lang w:val="en-AU"/>
        </w:rPr>
        <w:fldChar w:fldCharType="end"/>
      </w:r>
      <w:r w:rsidR="00FB0E7F" w:rsidRPr="00F15D89">
        <w:rPr>
          <w:rStyle w:val="captions"/>
          <w:rFonts w:asciiTheme="minorHAnsi" w:hAnsiTheme="minorHAnsi" w:cstheme="minorHAnsi"/>
          <w:lang w:val="en-AU"/>
        </w:rPr>
        <w:t>.</w:t>
      </w:r>
      <w:r w:rsidR="00783F10" w:rsidRPr="00F15D89">
        <w:rPr>
          <w:rStyle w:val="captions"/>
          <w:rFonts w:asciiTheme="minorHAnsi" w:hAnsiTheme="minorHAnsi" w:cstheme="minorHAnsi"/>
          <w:lang w:val="en-AU"/>
        </w:rPr>
        <w:t xml:space="preserve"> In the northwest Atlantic, a similar strong association was found with a thermocline, with distinct zooplankton communities across the continental shelf separated  by the 15°C thermocline </w:t>
      </w:r>
      <w:r w:rsidR="00E75F20">
        <w:rPr>
          <w:rStyle w:val="captions"/>
          <w:rFonts w:asciiTheme="minorHAnsi" w:hAnsiTheme="minorHAnsi" w:cstheme="minorHAnsi"/>
          <w:lang w:val="en-AU"/>
        </w:rPr>
        <w:fldChar w:fldCharType="begin"/>
      </w:r>
      <w:r w:rsidR="00E75F20">
        <w:rPr>
          <w:rStyle w:val="captions"/>
          <w:rFonts w:asciiTheme="minorHAnsi" w:hAnsiTheme="minorHAnsi" w:cstheme="minorHAnsi"/>
          <w:lang w:val="en-AU"/>
        </w:rPr>
        <w:instrText xml:space="preserve"> ADDIN ZOTERO_ITEM CSL_CITATION {"citationID":"ovYGdmzd","properties":{"formattedCitation":"(Turner and Dagg, 1983)","plainCitation":"(Turner and Dagg, 1983)","noteIndex":0},"citationItems":[{"id":1026,"uris":["http://zotero.org/users/local/U6DoygBa/items/6JAS4UFN"],"uri":["http://zotero.org/users/local/U6DoygBa/items/6JAS4UFN"],"itemData":{"id":1026,"type":"article-journal","container-title":"Biological Oceanography","DOI":"10.1080/01965581.1983.10749470","ISSN":"0196-5581","issue":"1","page":"1-40","title":"Vertical Distributions of Continental Shelf Zooplankton in Stratified and Isothermal Waters","volume":"3","author":[{"family":"Turner","given":"Jefferson T."},{"family":"Dagg","given":"Michael J."}],"issued":{"date-parts":[["1983",1,1]]}}}],"schema":"https://github.com/citation-style-language/schema/raw/master/csl-citation.json"} </w:instrText>
      </w:r>
      <w:r w:rsidR="00E75F20">
        <w:rPr>
          <w:rStyle w:val="captions"/>
          <w:rFonts w:asciiTheme="minorHAnsi" w:hAnsiTheme="minorHAnsi" w:cstheme="minorHAnsi"/>
          <w:lang w:val="en-AU"/>
        </w:rPr>
        <w:fldChar w:fldCharType="separate"/>
      </w:r>
      <w:r w:rsidR="00E75F20" w:rsidRPr="00E75F20">
        <w:rPr>
          <w:rFonts w:ascii="Calibri" w:hAnsi="Calibri" w:cs="Calibri"/>
        </w:rPr>
        <w:t>(Turner and Dagg, 1983)</w:t>
      </w:r>
      <w:r w:rsidR="00E75F20">
        <w:rPr>
          <w:rStyle w:val="captions"/>
          <w:rFonts w:asciiTheme="minorHAnsi" w:hAnsiTheme="minorHAnsi" w:cstheme="minorHAnsi"/>
          <w:lang w:val="en-AU"/>
        </w:rPr>
        <w:fldChar w:fldCharType="end"/>
      </w:r>
      <w:r w:rsidR="00783F10" w:rsidRPr="00F15D89">
        <w:rPr>
          <w:rStyle w:val="captions"/>
          <w:rFonts w:asciiTheme="minorHAnsi" w:hAnsiTheme="minorHAnsi" w:cstheme="minorHAnsi"/>
          <w:lang w:val="en-AU"/>
        </w:rPr>
        <w:t>. Focusing above the thermocline, abundance generally peaked at 20 – 30 m depth, which aligns with the current study.</w:t>
      </w:r>
    </w:p>
    <w:p w14:paraId="53EE4349" w14:textId="13203025" w:rsidR="00F7620B" w:rsidRPr="00F15D89" w:rsidRDefault="004C2592" w:rsidP="00C07196">
      <w:pPr>
        <w:spacing w:line="360" w:lineRule="auto"/>
        <w:ind w:firstLine="720"/>
        <w:rPr>
          <w:rFonts w:asciiTheme="minorHAnsi" w:hAnsiTheme="minorHAnsi" w:cstheme="minorHAnsi"/>
          <w:szCs w:val="24"/>
          <w:lang w:val="en-AU"/>
        </w:rPr>
      </w:pPr>
      <w:r>
        <w:rPr>
          <w:rFonts w:asciiTheme="minorHAnsi" w:hAnsiTheme="minorHAnsi" w:cstheme="minorHAnsi"/>
          <w:szCs w:val="24"/>
          <w:lang w:val="en-AU"/>
        </w:rPr>
        <w:t>When</w:t>
      </w:r>
      <w:r w:rsidRPr="00F15D89">
        <w:rPr>
          <w:rFonts w:asciiTheme="minorHAnsi" w:hAnsiTheme="minorHAnsi" w:cstheme="minorHAnsi"/>
          <w:szCs w:val="24"/>
          <w:lang w:val="en-AU"/>
        </w:rPr>
        <w:t xml:space="preserve"> </w:t>
      </w:r>
      <w:r w:rsidR="00F7620B" w:rsidRPr="00F15D89">
        <w:rPr>
          <w:rFonts w:asciiTheme="minorHAnsi" w:hAnsiTheme="minorHAnsi" w:cstheme="minorHAnsi"/>
          <w:szCs w:val="24"/>
          <w:lang w:val="en-AU"/>
        </w:rPr>
        <w:t>the current study is viewed in conjunction with previous studies of zooplankton communities across continental shelves</w:t>
      </w:r>
      <w:r w:rsidR="003D5788">
        <w:rPr>
          <w:rFonts w:asciiTheme="minorHAnsi" w:hAnsiTheme="minorHAnsi" w:cstheme="minorHAnsi"/>
          <w:szCs w:val="24"/>
          <w:lang w:val="en-AU"/>
        </w:rPr>
        <w:t xml:space="preserve"> globally</w:t>
      </w:r>
      <w:r w:rsidR="00F7620B" w:rsidRPr="00F15D89">
        <w:rPr>
          <w:rFonts w:asciiTheme="minorHAnsi" w:hAnsiTheme="minorHAnsi" w:cstheme="minorHAnsi"/>
          <w:szCs w:val="24"/>
          <w:lang w:val="en-AU"/>
        </w:rPr>
        <w:t>, a consistent pattern emerges</w:t>
      </w:r>
      <w:r w:rsidR="00C07196">
        <w:rPr>
          <w:rFonts w:asciiTheme="minorHAnsi" w:hAnsiTheme="minorHAnsi" w:cstheme="minorHAnsi"/>
          <w:szCs w:val="24"/>
          <w:lang w:val="en-AU"/>
        </w:rPr>
        <w:t xml:space="preserve"> (Figure 9)</w:t>
      </w:r>
      <w:r w:rsidR="00F7620B" w:rsidRPr="00F15D89">
        <w:rPr>
          <w:rFonts w:asciiTheme="minorHAnsi" w:hAnsiTheme="minorHAnsi" w:cstheme="minorHAnsi"/>
          <w:szCs w:val="24"/>
          <w:lang w:val="en-AU"/>
        </w:rPr>
        <w:t>. In regions where there is interaction of currents or other upwelling promoting mechanisms, there is higher zooplankton biomass</w:t>
      </w:r>
      <w:r w:rsidR="00A63423">
        <w:rPr>
          <w:rFonts w:asciiTheme="minorHAnsi" w:hAnsiTheme="minorHAnsi" w:cstheme="minorHAnsi"/>
          <w:szCs w:val="24"/>
          <w:lang w:val="en-AU"/>
        </w:rPr>
        <w:t xml:space="preserve"> and steeper NBSS slope</w:t>
      </w:r>
      <w:r w:rsidR="00F7620B" w:rsidRPr="00F15D89">
        <w:rPr>
          <w:rFonts w:asciiTheme="minorHAnsi" w:hAnsiTheme="minorHAnsi" w:cstheme="minorHAnsi"/>
          <w:szCs w:val="24"/>
          <w:lang w:val="en-AU"/>
        </w:rPr>
        <w:t xml:space="preserve"> inshore compared to off the continental shelf. This higher inshore biomass </w:t>
      </w:r>
      <w:r w:rsidR="00A63423">
        <w:rPr>
          <w:rFonts w:asciiTheme="minorHAnsi" w:hAnsiTheme="minorHAnsi" w:cstheme="minorHAnsi"/>
          <w:szCs w:val="24"/>
          <w:lang w:val="en-AU"/>
        </w:rPr>
        <w:t>and steeper NBSS slope</w:t>
      </w:r>
      <w:r w:rsidR="00A63423" w:rsidRPr="00F15D89">
        <w:rPr>
          <w:rFonts w:asciiTheme="minorHAnsi" w:hAnsiTheme="minorHAnsi" w:cstheme="minorHAnsi"/>
          <w:szCs w:val="24"/>
          <w:lang w:val="en-AU"/>
        </w:rPr>
        <w:t xml:space="preserve"> </w:t>
      </w:r>
      <w:r w:rsidR="00F7620B" w:rsidRPr="00F15D89">
        <w:rPr>
          <w:rFonts w:asciiTheme="minorHAnsi" w:hAnsiTheme="minorHAnsi" w:cstheme="minorHAnsi"/>
          <w:szCs w:val="24"/>
          <w:lang w:val="en-AU"/>
        </w:rPr>
        <w:t>is driven by larger numbers of smaller zooplankton.</w:t>
      </w:r>
      <w:r w:rsidR="00AA19B1">
        <w:rPr>
          <w:rFonts w:asciiTheme="minorHAnsi" w:hAnsiTheme="minorHAnsi" w:cstheme="minorHAnsi"/>
          <w:szCs w:val="24"/>
          <w:lang w:val="en-AU"/>
        </w:rPr>
        <w:t xml:space="preserve"> With increased abundance and production of small zooplankton, </w:t>
      </w:r>
      <w:r w:rsidR="00A63423">
        <w:rPr>
          <w:rFonts w:asciiTheme="minorHAnsi" w:hAnsiTheme="minorHAnsi" w:cstheme="minorHAnsi"/>
          <w:szCs w:val="24"/>
          <w:lang w:val="en-AU"/>
        </w:rPr>
        <w:t>biomass</w:t>
      </w:r>
      <w:r w:rsidR="00AA19B1">
        <w:rPr>
          <w:rFonts w:asciiTheme="minorHAnsi" w:hAnsiTheme="minorHAnsi" w:cstheme="minorHAnsi"/>
          <w:szCs w:val="24"/>
          <w:lang w:val="en-AU"/>
        </w:rPr>
        <w:t xml:space="preserve"> flows through to the larger size classes and higher trophic levels</w:t>
      </w:r>
      <w:r w:rsidR="00A63423">
        <w:rPr>
          <w:rFonts w:asciiTheme="minorHAnsi" w:hAnsiTheme="minorHAnsi" w:cstheme="minorHAnsi"/>
          <w:szCs w:val="24"/>
          <w:lang w:val="en-AU"/>
        </w:rPr>
        <w:t xml:space="preserve"> through predation</w:t>
      </w:r>
      <w:r w:rsidR="00AA19B1">
        <w:rPr>
          <w:rFonts w:asciiTheme="minorHAnsi" w:hAnsiTheme="minorHAnsi" w:cstheme="minorHAnsi"/>
          <w:szCs w:val="24"/>
          <w:lang w:val="en-AU"/>
        </w:rPr>
        <w:t>. This is characteristic of a higher biomass and more productive ecosystem on the continental shelf as there is fast turnover of the smaller particles providing a constant food source for higher trophic levels</w:t>
      </w:r>
      <w:r w:rsidR="00F7620B" w:rsidRPr="00F15D89">
        <w:rPr>
          <w:rFonts w:asciiTheme="minorHAnsi" w:hAnsiTheme="minorHAnsi" w:cstheme="minorHAnsi"/>
          <w:szCs w:val="24"/>
          <w:lang w:val="en-AU"/>
        </w:rPr>
        <w:t>.</w:t>
      </w:r>
      <w:r w:rsidR="00DC4907" w:rsidRPr="00F15D89">
        <w:rPr>
          <w:rFonts w:asciiTheme="minorHAnsi" w:hAnsiTheme="minorHAnsi" w:cstheme="minorHAnsi"/>
          <w:szCs w:val="24"/>
          <w:lang w:val="en-AU"/>
        </w:rPr>
        <w:t xml:space="preserve"> </w:t>
      </w:r>
      <w:r w:rsidR="007D2CB5" w:rsidRPr="00F15D89">
        <w:rPr>
          <w:rFonts w:asciiTheme="minorHAnsi" w:hAnsiTheme="minorHAnsi" w:cstheme="minorHAnsi"/>
          <w:szCs w:val="24"/>
          <w:lang w:val="en-AU"/>
        </w:rPr>
        <w:t>Within this cross-continental pattern of zooplankton, biomass and mean size also tend to decline with depth</w:t>
      </w:r>
      <w:r w:rsidR="00AA19B1">
        <w:rPr>
          <w:rFonts w:asciiTheme="minorHAnsi" w:hAnsiTheme="minorHAnsi" w:cstheme="minorHAnsi"/>
          <w:szCs w:val="24"/>
          <w:lang w:val="en-AU"/>
        </w:rPr>
        <w:t>, possibly as a response to light availability</w:t>
      </w:r>
      <w:r w:rsidR="007D2CB5" w:rsidRPr="00F15D89">
        <w:rPr>
          <w:rFonts w:asciiTheme="minorHAnsi" w:hAnsiTheme="minorHAnsi" w:cstheme="minorHAnsi"/>
          <w:szCs w:val="24"/>
          <w:lang w:val="en-AU"/>
        </w:rPr>
        <w:t>.</w:t>
      </w:r>
    </w:p>
    <w:p w14:paraId="0C12405D" w14:textId="77777777" w:rsidR="007D2CB5" w:rsidRPr="00F15D89" w:rsidRDefault="007D2CB5" w:rsidP="00F7620B">
      <w:pPr>
        <w:spacing w:line="360" w:lineRule="auto"/>
        <w:rPr>
          <w:rFonts w:asciiTheme="minorHAnsi" w:hAnsiTheme="minorHAnsi" w:cstheme="minorHAnsi"/>
          <w:b/>
          <w:bCs/>
          <w:szCs w:val="24"/>
          <w:lang w:val="en-AU"/>
        </w:rPr>
      </w:pPr>
    </w:p>
    <w:p w14:paraId="614D2AC0" w14:textId="686DE0B0" w:rsidR="008150A7" w:rsidRPr="00F15D89" w:rsidRDefault="008150A7" w:rsidP="00F34258">
      <w:pPr>
        <w:spacing w:line="360" w:lineRule="auto"/>
        <w:rPr>
          <w:rFonts w:asciiTheme="minorHAnsi" w:hAnsiTheme="minorHAnsi" w:cstheme="minorHAnsi"/>
          <w:b/>
          <w:bCs/>
          <w:szCs w:val="24"/>
          <w:lang w:val="en-AU"/>
        </w:rPr>
      </w:pPr>
    </w:p>
    <w:p w14:paraId="5A51B114" w14:textId="534708CC" w:rsidR="008150A7" w:rsidRPr="0070771F" w:rsidRDefault="00C07196" w:rsidP="00F34258">
      <w:pPr>
        <w:spacing w:line="360" w:lineRule="auto"/>
        <w:rPr>
          <w:rFonts w:asciiTheme="minorHAnsi" w:hAnsiTheme="minorHAnsi" w:cstheme="minorHAnsi"/>
          <w:b/>
          <w:bCs/>
          <w:color w:val="FF0000"/>
          <w:szCs w:val="24"/>
          <w:lang w:val="en-AU"/>
        </w:rPr>
      </w:pPr>
      <w:r>
        <w:rPr>
          <w:rFonts w:asciiTheme="minorHAnsi" w:hAnsiTheme="minorHAnsi" w:cstheme="minorHAnsi"/>
          <w:i/>
          <w:iCs/>
          <w:szCs w:val="24"/>
          <w:lang w:val="en-AU"/>
        </w:rPr>
        <w:t>4.</w:t>
      </w:r>
      <w:r w:rsidRPr="00C07196">
        <w:rPr>
          <w:rFonts w:asciiTheme="minorHAnsi" w:hAnsiTheme="minorHAnsi" w:cstheme="minorHAnsi"/>
          <w:i/>
          <w:iCs/>
          <w:szCs w:val="24"/>
          <w:lang w:val="en-AU"/>
        </w:rPr>
        <w:t xml:space="preserve">3 </w:t>
      </w:r>
      <w:r w:rsidR="008150A7" w:rsidRPr="00C07196">
        <w:rPr>
          <w:rFonts w:asciiTheme="minorHAnsi" w:hAnsiTheme="minorHAnsi" w:cstheme="minorHAnsi"/>
          <w:i/>
          <w:iCs/>
          <w:szCs w:val="24"/>
          <w:lang w:val="en-AU"/>
        </w:rPr>
        <w:t>Implication</w:t>
      </w:r>
      <w:r w:rsidR="001623A4">
        <w:rPr>
          <w:rFonts w:asciiTheme="minorHAnsi" w:hAnsiTheme="minorHAnsi" w:cstheme="minorHAnsi"/>
          <w:i/>
          <w:iCs/>
          <w:szCs w:val="24"/>
          <w:lang w:val="en-AU"/>
        </w:rPr>
        <w:t>s</w:t>
      </w:r>
      <w:r w:rsidR="008150A7" w:rsidRPr="00C07196">
        <w:rPr>
          <w:rFonts w:asciiTheme="minorHAnsi" w:hAnsiTheme="minorHAnsi" w:cstheme="minorHAnsi"/>
          <w:i/>
          <w:iCs/>
          <w:szCs w:val="24"/>
          <w:lang w:val="en-AU"/>
        </w:rPr>
        <w:t xml:space="preserve"> for the future</w:t>
      </w:r>
      <w:r w:rsidR="0070771F" w:rsidRPr="00C07196">
        <w:rPr>
          <w:rFonts w:asciiTheme="minorHAnsi" w:hAnsiTheme="minorHAnsi" w:cstheme="minorHAnsi"/>
          <w:i/>
          <w:iCs/>
          <w:szCs w:val="24"/>
          <w:lang w:val="en-AU"/>
        </w:rPr>
        <w:t xml:space="preserve"> </w:t>
      </w:r>
      <w:r w:rsidR="0070771F">
        <w:rPr>
          <w:rFonts w:asciiTheme="minorHAnsi" w:hAnsiTheme="minorHAnsi" w:cstheme="minorHAnsi"/>
          <w:b/>
          <w:bCs/>
          <w:szCs w:val="24"/>
          <w:lang w:val="en-AU"/>
        </w:rPr>
        <w:t>(</w:t>
      </w:r>
      <w:commentRangeStart w:id="9"/>
      <w:r w:rsidR="0070771F">
        <w:rPr>
          <w:rFonts w:asciiTheme="minorHAnsi" w:hAnsiTheme="minorHAnsi" w:cstheme="minorHAnsi"/>
          <w:b/>
          <w:bCs/>
          <w:color w:val="FF0000"/>
          <w:szCs w:val="24"/>
          <w:lang w:val="en-AU"/>
        </w:rPr>
        <w:t>)</w:t>
      </w:r>
      <w:commentRangeEnd w:id="9"/>
      <w:r w:rsidR="00FF6DA1">
        <w:rPr>
          <w:rStyle w:val="CommentReference"/>
        </w:rPr>
        <w:commentReference w:id="9"/>
      </w:r>
    </w:p>
    <w:p w14:paraId="78EDB4D2" w14:textId="2F1A9FBC" w:rsidR="00EB0EB8" w:rsidRDefault="0070771F" w:rsidP="00F34258">
      <w:pPr>
        <w:spacing w:line="360" w:lineRule="auto"/>
        <w:rPr>
          <w:rFonts w:asciiTheme="minorHAnsi" w:hAnsiTheme="minorHAnsi" w:cstheme="minorHAnsi"/>
          <w:szCs w:val="24"/>
          <w:lang w:val="en-AU"/>
        </w:rPr>
      </w:pPr>
      <w:r>
        <w:rPr>
          <w:rFonts w:asciiTheme="minorHAnsi" w:hAnsiTheme="minorHAnsi" w:cstheme="minorHAnsi"/>
          <w:szCs w:val="24"/>
          <w:lang w:val="en-AU"/>
        </w:rPr>
        <w:lastRenderedPageBreak/>
        <w:t xml:space="preserve">Globally many boundary currents are strengthening. </w:t>
      </w:r>
      <w:r w:rsidR="008E52C9" w:rsidRPr="00F15D89">
        <w:rPr>
          <w:rFonts w:asciiTheme="minorHAnsi" w:hAnsiTheme="minorHAnsi" w:cstheme="minorHAnsi"/>
          <w:szCs w:val="24"/>
          <w:lang w:val="en-AU"/>
        </w:rPr>
        <w:t>In eastern Australia, c</w:t>
      </w:r>
      <w:r w:rsidR="00FB62DE" w:rsidRPr="00F15D89">
        <w:rPr>
          <w:rFonts w:asciiTheme="minorHAnsi" w:hAnsiTheme="minorHAnsi" w:cstheme="minorHAnsi"/>
          <w:szCs w:val="24"/>
          <w:lang w:val="en-AU"/>
        </w:rPr>
        <w:t xml:space="preserve">limate change is driving substantial change in the EAC region with the flow strengthening by up to 35 % </w:t>
      </w:r>
      <w:r w:rsidR="00232BF7">
        <w:rPr>
          <w:rFonts w:asciiTheme="minorHAnsi" w:hAnsiTheme="minorHAnsi" w:cstheme="minorHAnsi"/>
          <w:szCs w:val="24"/>
          <w:lang w:val="en-AU"/>
        </w:rPr>
        <w:fldChar w:fldCharType="begin"/>
      </w:r>
      <w:r w:rsidR="00383C20">
        <w:rPr>
          <w:rFonts w:asciiTheme="minorHAnsi" w:hAnsiTheme="minorHAnsi" w:cstheme="minorHAnsi"/>
          <w:szCs w:val="24"/>
          <w:lang w:val="en-AU"/>
        </w:rPr>
        <w:instrText xml:space="preserve"> ADDIN ZOTERO_ITEM CSL_CITATION {"citationID":"1OoWLtVK","properties":{"formattedCitation":"(Sun {\\i{}et al.}, 2012)","plainCitation":"(Sun et al., 2012)","noteIndex":0},"citationItems":[{"id":1315,"uris":["http://zotero.org/users/local/U6DoygBa/items/FHPBDSYQ"],"uri":["http://zotero.org/users/local/U6DoygBa/items/FHPBDSYQ"],"itemData":{"id":1315,"type":"article-journal","container-title":"Journal of Climate","DOI":"10.1175/JCLI-D-11-00159.1","ISSN":"0894-8755","issue":"8","journalAbbreviation":"J. Climate","language":"en","note":"publisher: American Meteorological Society","page":"2947-2962","source":"journals.ametsoc.org","title":"Marine Downscaling of a Future Climate Scenario for Australian Boundary Currents","volume":"25","author":[{"family":"Sun","given":"Chaojiao"},{"family":"Feng","given":"Ming"},{"family":"Matear","given":"Richard J."},{"family":"Chamberlain","given":"Matthew A."},{"family":"Craig","given":"Peter"},{"family":"Ridgway","given":"Ken R."},{"family":"Schiller","given":"Andreas"}],"issued":{"date-parts":[["2012",4,15]]}}}],"schema":"https://github.com/citation-style-language/schema/raw/master/csl-citation.json"} </w:instrText>
      </w:r>
      <w:r w:rsidR="00232BF7">
        <w:rPr>
          <w:rFonts w:asciiTheme="minorHAnsi" w:hAnsiTheme="minorHAnsi" w:cstheme="minorHAnsi"/>
          <w:szCs w:val="24"/>
          <w:lang w:val="en-AU"/>
        </w:rPr>
        <w:fldChar w:fldCharType="separate"/>
      </w:r>
      <w:r w:rsidR="00232BF7" w:rsidRPr="00232BF7">
        <w:rPr>
          <w:rFonts w:ascii="Calibri" w:hAnsi="Calibri" w:cs="Calibri"/>
          <w:szCs w:val="24"/>
        </w:rPr>
        <w:t xml:space="preserve">(Sun </w:t>
      </w:r>
      <w:r w:rsidR="00232BF7" w:rsidRPr="00232BF7">
        <w:rPr>
          <w:rFonts w:ascii="Calibri" w:hAnsi="Calibri" w:cs="Calibri"/>
          <w:i/>
          <w:iCs/>
          <w:szCs w:val="24"/>
        </w:rPr>
        <w:t>et al.</w:t>
      </w:r>
      <w:r w:rsidR="00232BF7" w:rsidRPr="00232BF7">
        <w:rPr>
          <w:rFonts w:ascii="Calibri" w:hAnsi="Calibri" w:cs="Calibri"/>
          <w:szCs w:val="24"/>
        </w:rPr>
        <w:t>, 2012)</w:t>
      </w:r>
      <w:r w:rsidR="00232BF7">
        <w:rPr>
          <w:rFonts w:asciiTheme="minorHAnsi" w:hAnsiTheme="minorHAnsi" w:cstheme="minorHAnsi"/>
          <w:szCs w:val="24"/>
          <w:lang w:val="en-AU"/>
        </w:rPr>
        <w:fldChar w:fldCharType="end"/>
      </w:r>
      <w:r w:rsidR="00FB62DE" w:rsidRPr="00F15D89">
        <w:rPr>
          <w:rFonts w:asciiTheme="minorHAnsi" w:hAnsiTheme="minorHAnsi" w:cstheme="minorHAnsi"/>
          <w:szCs w:val="24"/>
          <w:lang w:val="en-AU"/>
        </w:rPr>
        <w:t xml:space="preserve">, and separation occurring further south </w:t>
      </w:r>
      <w:r w:rsidR="00232BF7">
        <w:rPr>
          <w:rFonts w:asciiTheme="minorHAnsi" w:hAnsiTheme="minorHAnsi" w:cstheme="minorHAnsi"/>
          <w:szCs w:val="24"/>
          <w:lang w:val="en-AU"/>
        </w:rPr>
        <w:fldChar w:fldCharType="begin"/>
      </w:r>
      <w:r w:rsidR="00232BF7">
        <w:rPr>
          <w:rFonts w:asciiTheme="minorHAnsi" w:hAnsiTheme="minorHAnsi" w:cstheme="minorHAnsi"/>
          <w:szCs w:val="24"/>
          <w:lang w:val="en-AU"/>
        </w:rPr>
        <w:instrText xml:space="preserve"> ADDIN ZOTERO_ITEM CSL_CITATION {"citationID":"lCrpVmBp","properties":{"formattedCitation":"(Cetina-Heredia {\\i{}et al.}, 2014)","plainCitation":"(Cetina-Heredia et al., 2014)","noteIndex":0},"citationItems":[{"id":415,"uris":["http://zotero.org/users/local/U6DoygBa/items/5I8IT9RM"],"uri":["http://zotero.org/users/local/U6DoygBa/items/5I8IT9RM"],"itemData":{"id":415,"type":"article-journal","abstract":"Abstract An observed warming of the Tasman Sea in recent decades has been linked to a poleward shift of the maximum wind stress curl, and a strengthening of the poleward flow along the coast of southeastern Australia. However, changes in the East Australian Current (EAC) separation latitude, as well as in the contribution of the EAC, the EAC extension and its eddy field to the total southward transport due to such a strengthening remain unknown. This study uses 30 years (1980–2010) of the Ocean Forecast for the Earth Simulator (OFES) sea surface height and velocity outputs to obtain a three decade long-time series of (i) the EAC separation latitude, (ii) the southward transport along the coast of southeastern Australia (28°S–39°S), and (iii) the southward transport across the EAC separation latitude. A Lagrangian approach is implemented and the spin parameter Ω is used to provide a quantitative distinction between the transports occurring outside and inside (cyclonic and anticyclonic) eddies. Significant positive trends of the low pass southward transports indicate that the intensification of the poleward flow has occurred both within the EAC and in the EAC extension. In addition, a significant increase in southward transport inside and outside eddies is found. Importantly, the contribution of eddy driven transport has a large temporal variability and shows a sharp increase from 2005 onward. Finally our results show that the EAC has not penetrated further south but it has separated more frequently at the southernmost latitudes within the region where it typically turns eastward.","container-title":"Journal of Geophysical Research: Oceans","DOI":"10.1002/2014jc010071","ISSN":"2169-9275","issue":"7","page":"4351-4366","title":"Long-term trends in the East Australian Current separation latitude and eddy driven transport","volume":"119","author":[{"family":"Cetina-Heredia","given":"P."},{"family":"Roughan","given":"M."},{"family":"Sebille","given":"E.","non-dropping-particle":"van"},{"family":"Coleman","given":"M. A."}],"issued":{"date-parts":[["2014"]]}}}],"schema":"https://github.com/citation-style-language/schema/raw/master/csl-citation.json"} </w:instrText>
      </w:r>
      <w:r w:rsidR="00232BF7">
        <w:rPr>
          <w:rFonts w:asciiTheme="minorHAnsi" w:hAnsiTheme="minorHAnsi" w:cstheme="minorHAnsi"/>
          <w:szCs w:val="24"/>
          <w:lang w:val="en-AU"/>
        </w:rPr>
        <w:fldChar w:fldCharType="separate"/>
      </w:r>
      <w:r w:rsidR="00232BF7" w:rsidRPr="00232BF7">
        <w:rPr>
          <w:rFonts w:ascii="Calibri" w:hAnsi="Calibri" w:cs="Calibri"/>
          <w:szCs w:val="24"/>
        </w:rPr>
        <w:t xml:space="preserve">(Cetina-Heredia </w:t>
      </w:r>
      <w:r w:rsidR="00232BF7" w:rsidRPr="00232BF7">
        <w:rPr>
          <w:rFonts w:ascii="Calibri" w:hAnsi="Calibri" w:cs="Calibri"/>
          <w:i/>
          <w:iCs/>
          <w:szCs w:val="24"/>
        </w:rPr>
        <w:t>et al.</w:t>
      </w:r>
      <w:r w:rsidR="00232BF7" w:rsidRPr="00232BF7">
        <w:rPr>
          <w:rFonts w:ascii="Calibri" w:hAnsi="Calibri" w:cs="Calibri"/>
          <w:szCs w:val="24"/>
        </w:rPr>
        <w:t>, 2014)</w:t>
      </w:r>
      <w:r w:rsidR="00232BF7">
        <w:rPr>
          <w:rFonts w:asciiTheme="minorHAnsi" w:hAnsiTheme="minorHAnsi" w:cstheme="minorHAnsi"/>
          <w:szCs w:val="24"/>
          <w:lang w:val="en-AU"/>
        </w:rPr>
        <w:fldChar w:fldCharType="end"/>
      </w:r>
      <w:r w:rsidR="00FB62DE" w:rsidRPr="00F15D89">
        <w:rPr>
          <w:rFonts w:asciiTheme="minorHAnsi" w:hAnsiTheme="minorHAnsi" w:cstheme="minorHAnsi"/>
          <w:szCs w:val="24"/>
          <w:lang w:val="en-AU"/>
        </w:rPr>
        <w:t>.</w:t>
      </w:r>
      <w:r w:rsidR="00A65AFE" w:rsidRPr="00F15D89">
        <w:rPr>
          <w:rFonts w:asciiTheme="minorHAnsi" w:hAnsiTheme="minorHAnsi" w:cstheme="minorHAnsi"/>
          <w:szCs w:val="24"/>
          <w:lang w:val="en-AU"/>
        </w:rPr>
        <w:t xml:space="preserve"> The faster flowing EAC may result in increased uplift of cooler nutrient rich water onto the continental shelf via </w:t>
      </w:r>
      <w:r w:rsidR="008A542F" w:rsidRPr="00F15D89">
        <w:rPr>
          <w:rFonts w:asciiTheme="minorHAnsi" w:hAnsiTheme="minorHAnsi" w:cstheme="minorHAnsi"/>
          <w:szCs w:val="24"/>
          <w:lang w:val="en-AU"/>
        </w:rPr>
        <w:t xml:space="preserve">current driven </w:t>
      </w:r>
      <w:r w:rsidR="008E52C9" w:rsidRPr="00F15D89">
        <w:rPr>
          <w:rFonts w:asciiTheme="minorHAnsi" w:hAnsiTheme="minorHAnsi" w:cstheme="minorHAnsi"/>
          <w:szCs w:val="24"/>
          <w:lang w:val="en-AU"/>
        </w:rPr>
        <w:t>uplift</w:t>
      </w:r>
      <w:r w:rsidR="000B035A" w:rsidRPr="00F15D89">
        <w:rPr>
          <w:rFonts w:asciiTheme="minorHAnsi" w:hAnsiTheme="minorHAnsi" w:cstheme="minorHAnsi"/>
          <w:szCs w:val="24"/>
          <w:lang w:val="en-AU"/>
        </w:rPr>
        <w:t xml:space="preserve"> </w:t>
      </w:r>
      <w:r w:rsidR="00232BF7">
        <w:rPr>
          <w:rFonts w:asciiTheme="minorHAnsi" w:hAnsiTheme="minorHAnsi" w:cstheme="minorHAnsi"/>
          <w:szCs w:val="24"/>
          <w:lang w:val="en-AU"/>
        </w:rPr>
        <w:fldChar w:fldCharType="begin"/>
      </w:r>
      <w:r w:rsidR="00232BF7">
        <w:rPr>
          <w:rFonts w:asciiTheme="minorHAnsi" w:hAnsiTheme="minorHAnsi" w:cstheme="minorHAnsi"/>
          <w:szCs w:val="24"/>
          <w:lang w:val="en-AU"/>
        </w:rPr>
        <w:instrText xml:space="preserve"> ADDIN ZOTERO_ITEM CSL_CITATION {"citationID":"Tk1XcYX4","properties":{"formattedCitation":"(Roughan and Middleton, 2002)","plainCitation":"(Roughan and Middleton, 2002)","noteIndex":0},"citationItems":[{"id":917,"uris":["http://zotero.org/users/local/U6DoygBa/items/QWE4A3GC"],"uri":["http://zotero.org/users/local/U6DoygBa/items/QWE4A3GC"],"itemData":{"id":917,"type":"article-journal","abstract":"The East Australian Current (EAC) forms the western boundary current of the South Pacific sub-tropical gyre. Locally it plays an important role in the nutrient enrichment of the oligotrophic coastal waters of New South Wales (NSW), Australia. Observations from two detailed hydrographic surveys conducted during November 1998 and February 1999 are used to delineate the processes influencing nutrient enrichment across the continental shelf off the central east coast of Australia. Four nutrient enrichment mechanisms are identified: wind-driven upwelling, upwelling driven by the encroachment of the EAC onto the continental shelf, acceleration of the current resulting from the narrowing of the continental shelf at Smoky Cape, and the separation of the EAC from the coast. This study demonstrates that both the strength of the current and its proximity to the coast determine the nature of the upwelling response. An increase in nutrient concentrations occurs downstream as a result of each of the mechanisms identified. The highest nutrient concentration is attributable to the encroachment of the current onto the shelf, whilst separation induced upwelling is the most widespread. (C) 2002 Elsevier Science Ltd. All rights reserved.","container-title":"Continental Shelf Research","DOI":"10.1016/s0278-4343(02)00101-2","ISSN":"0278-4343","issue":"17","language":"English","page":"2551-2572","title":"A comparison of observed upwelling mechanisms off the east coast of Australia","volume":"22","author":[{"family":"Roughan","given":"M."},{"family":"Middleton","given":"J. H."}],"issued":{"date-parts":[["2002",11]]}}}],"schema":"https://github.com/citation-style-language/schema/raw/master/csl-citation.json"} </w:instrText>
      </w:r>
      <w:r w:rsidR="00232BF7">
        <w:rPr>
          <w:rFonts w:asciiTheme="minorHAnsi" w:hAnsiTheme="minorHAnsi" w:cstheme="minorHAnsi"/>
          <w:szCs w:val="24"/>
          <w:lang w:val="en-AU"/>
        </w:rPr>
        <w:fldChar w:fldCharType="separate"/>
      </w:r>
      <w:r w:rsidR="00232BF7" w:rsidRPr="00232BF7">
        <w:rPr>
          <w:rFonts w:ascii="Calibri" w:hAnsi="Calibri" w:cs="Calibri"/>
        </w:rPr>
        <w:t>(Roughan and Middleton, 2002)</w:t>
      </w:r>
      <w:r w:rsidR="00232BF7">
        <w:rPr>
          <w:rFonts w:asciiTheme="minorHAnsi" w:hAnsiTheme="minorHAnsi" w:cstheme="minorHAnsi"/>
          <w:szCs w:val="24"/>
          <w:lang w:val="en-AU"/>
        </w:rPr>
        <w:fldChar w:fldCharType="end"/>
      </w:r>
      <w:r w:rsidR="001623A4">
        <w:rPr>
          <w:rFonts w:asciiTheme="minorHAnsi" w:hAnsiTheme="minorHAnsi" w:cstheme="minorHAnsi"/>
          <w:szCs w:val="24"/>
          <w:lang w:val="en-AU"/>
        </w:rPr>
        <w:t xml:space="preserve"> as demonstrated through the snapshot of transects in the current study which were heavily influenced by the EAC</w:t>
      </w:r>
      <w:r w:rsidR="00ED3E08">
        <w:rPr>
          <w:rFonts w:asciiTheme="minorHAnsi" w:hAnsiTheme="minorHAnsi" w:cstheme="minorHAnsi"/>
          <w:szCs w:val="24"/>
          <w:lang w:val="en-AU"/>
        </w:rPr>
        <w:t xml:space="preserve"> but it is unclear if this will offset the already declining growth rates in phytoplankton which have been caused by the greater influence of the warm oligotrophic EAC </w:t>
      </w:r>
      <w:r w:rsidR="00ED3E08">
        <w:rPr>
          <w:rFonts w:asciiTheme="minorHAnsi" w:hAnsiTheme="minorHAnsi" w:cstheme="minorHAnsi"/>
          <w:szCs w:val="24"/>
          <w:lang w:val="en-AU"/>
        </w:rPr>
        <w:fldChar w:fldCharType="begin"/>
      </w:r>
      <w:r w:rsidR="00ED3E08">
        <w:rPr>
          <w:rFonts w:asciiTheme="minorHAnsi" w:hAnsiTheme="minorHAnsi" w:cstheme="minorHAnsi"/>
          <w:szCs w:val="24"/>
          <w:lang w:val="en-AU"/>
        </w:rPr>
        <w:instrText xml:space="preserve"> ADDIN ZOTERO_ITEM CSL_CITATION {"citationID":"NhO6YI8I","properties":{"formattedCitation":"(Thompson {\\i{}et al.}, 2009)","plainCitation":"(Thompson et al., 2009)","noteIndex":0},"citationItems":[{"id":1352,"uris":["http://zotero.org/users/local/U6DoygBa/items/VVYD36WH"],"uri":["http://zotero.org/users/local/U6DoygBa/items/VVYD36WH"],"itemData":{"id":1352,"type":"article-journal","abstract":"A ~60 yr physical and chemical data set from 4 coastal stations around Australia plus remotely sensed SeaWiFS and phytoplankton taxonomic data were used to evaluate the temporal and spatial variation in phytoplankton ecology. The most consistent trend observed at all stations was a long-term increase in surface salinity of ~0.003 ± 0.0008 psu yr–1. All stations showed positive trends in temperature, with the fastest surface warming (0.0202°C yr–1 over 60 yr) in the western Tasman Sea. Long-term trends in warming and stratification were more evident in some months and were not well characterized by annual averages. There was no general pattern of increasing stratification (0 to 50 m); only some stations and a few months showed significant changes. Long-term trends in surface nitrate and phosphate concentrations were either not significant (3 instances) or positive (5 instances) and were up to 6.1 nM phosphate yr–1. A pronounced decline in silicate was evident at the 3 east coast stations, with concentrations falling by as much as 58 nM yr–1 over the last ~30 yr. The western Tasman Sea experienced a ~50% decline in the growth rate and biomass of the spring bloom from 1997 to 2007, while other sites showed significant temporal variability in chlorophyll a that was associated with the Southern Oscillation Index (SOI). Diatoms tended to dominate the microplankton, especially during periods of low stratification. In conclusion, the physical, chemical and biological properties of Australian temperate waters have changed considerably over the last 60 yr in response to variation in the SOI and the strengthening East Australian Current.","container-title":"Marine Ecology Progress Series","DOI":"10.3354/meps08297","ISSN":"0171-8630, 1616-1599","language":"en","page":"1-19","source":"www.int-res.com","title":"Long-term changes in temperate Australian coastal waters: implications for phytoplankton","title-short":"Long-term changes in temperate Australian coastal waters","volume":"394","author":[{"family":"Thompson","given":"P. A."},{"family":"Baird","given":"M. E."},{"family":"Ingleton","given":"T."},{"family":"Doblin","given":"M. A."}],"issued":{"date-parts":[["2009",11,18]]}}}],"schema":"https://github.com/citation-style-language/schema/raw/master/csl-citation.json"} </w:instrText>
      </w:r>
      <w:r w:rsidR="00ED3E08">
        <w:rPr>
          <w:rFonts w:asciiTheme="minorHAnsi" w:hAnsiTheme="minorHAnsi" w:cstheme="minorHAnsi"/>
          <w:szCs w:val="24"/>
          <w:lang w:val="en-AU"/>
        </w:rPr>
        <w:fldChar w:fldCharType="separate"/>
      </w:r>
      <w:r w:rsidR="00ED3E08" w:rsidRPr="00ED3E08">
        <w:rPr>
          <w:rFonts w:ascii="Calibri" w:hAnsi="Calibri" w:cs="Calibri"/>
          <w:szCs w:val="24"/>
        </w:rPr>
        <w:t xml:space="preserve">(Thompson </w:t>
      </w:r>
      <w:r w:rsidR="00ED3E08" w:rsidRPr="00ED3E08">
        <w:rPr>
          <w:rFonts w:ascii="Calibri" w:hAnsi="Calibri" w:cs="Calibri"/>
          <w:i/>
          <w:iCs/>
          <w:szCs w:val="24"/>
        </w:rPr>
        <w:t>et al.</w:t>
      </w:r>
      <w:r w:rsidR="00ED3E08" w:rsidRPr="00ED3E08">
        <w:rPr>
          <w:rFonts w:ascii="Calibri" w:hAnsi="Calibri" w:cs="Calibri"/>
          <w:szCs w:val="24"/>
        </w:rPr>
        <w:t>, 2009)</w:t>
      </w:r>
      <w:r w:rsidR="00ED3E08">
        <w:rPr>
          <w:rFonts w:asciiTheme="minorHAnsi" w:hAnsiTheme="minorHAnsi" w:cstheme="minorHAnsi"/>
          <w:szCs w:val="24"/>
          <w:lang w:val="en-AU"/>
        </w:rPr>
        <w:fldChar w:fldCharType="end"/>
      </w:r>
      <w:r w:rsidR="00A65AFE" w:rsidRPr="00F15D89">
        <w:rPr>
          <w:rFonts w:asciiTheme="minorHAnsi" w:hAnsiTheme="minorHAnsi" w:cstheme="minorHAnsi"/>
          <w:szCs w:val="24"/>
          <w:lang w:val="en-AU"/>
        </w:rPr>
        <w:t>.</w:t>
      </w:r>
      <w:r w:rsidR="00E715A7">
        <w:rPr>
          <w:rFonts w:asciiTheme="minorHAnsi" w:hAnsiTheme="minorHAnsi" w:cstheme="minorHAnsi"/>
          <w:szCs w:val="24"/>
          <w:lang w:val="en-AU"/>
        </w:rPr>
        <w:t xml:space="preserve"> A decline in dinoflagellates has </w:t>
      </w:r>
      <w:r w:rsidR="000202B2">
        <w:rPr>
          <w:rFonts w:asciiTheme="minorHAnsi" w:hAnsiTheme="minorHAnsi" w:cstheme="minorHAnsi"/>
          <w:szCs w:val="24"/>
          <w:lang w:val="en-AU"/>
        </w:rPr>
        <w:t xml:space="preserve">also </w:t>
      </w:r>
      <w:r w:rsidR="00E715A7">
        <w:rPr>
          <w:rFonts w:asciiTheme="minorHAnsi" w:hAnsiTheme="minorHAnsi" w:cstheme="minorHAnsi"/>
          <w:szCs w:val="24"/>
          <w:lang w:val="en-AU"/>
        </w:rPr>
        <w:t>been detected approximately 2</w:t>
      </w:r>
      <w:r w:rsidR="006F19F9">
        <w:rPr>
          <w:rFonts w:asciiTheme="minorHAnsi" w:hAnsiTheme="minorHAnsi" w:cstheme="minorHAnsi"/>
          <w:szCs w:val="24"/>
          <w:lang w:val="en-AU"/>
        </w:rPr>
        <w:t>°</w:t>
      </w:r>
      <w:r w:rsidR="00E715A7">
        <w:rPr>
          <w:rFonts w:asciiTheme="minorHAnsi" w:hAnsiTheme="minorHAnsi" w:cstheme="minorHAnsi"/>
          <w:szCs w:val="24"/>
          <w:lang w:val="en-AU"/>
        </w:rPr>
        <w:t xml:space="preserve"> S of the current study </w:t>
      </w:r>
      <w:r w:rsidR="00D80250">
        <w:rPr>
          <w:rFonts w:asciiTheme="minorHAnsi" w:hAnsiTheme="minorHAnsi" w:cstheme="minorHAnsi"/>
          <w:szCs w:val="24"/>
          <w:lang w:val="en-AU"/>
        </w:rPr>
        <w:t>region</w:t>
      </w:r>
      <w:r w:rsidR="00E715A7">
        <w:rPr>
          <w:rFonts w:asciiTheme="minorHAnsi" w:hAnsiTheme="minorHAnsi" w:cstheme="minorHAnsi"/>
          <w:szCs w:val="24"/>
          <w:lang w:val="en-AU"/>
        </w:rPr>
        <w:t xml:space="preserve"> although there was no decline in overall phytoplankton abundance </w:t>
      </w:r>
      <w:r w:rsidR="00E715A7">
        <w:rPr>
          <w:rFonts w:asciiTheme="minorHAnsi" w:hAnsiTheme="minorHAnsi" w:cstheme="minorHAnsi"/>
          <w:szCs w:val="24"/>
          <w:lang w:val="en-AU"/>
        </w:rPr>
        <w:fldChar w:fldCharType="begin"/>
      </w:r>
      <w:r w:rsidR="00E715A7">
        <w:rPr>
          <w:rFonts w:asciiTheme="minorHAnsi" w:hAnsiTheme="minorHAnsi" w:cstheme="minorHAnsi"/>
          <w:szCs w:val="24"/>
          <w:lang w:val="en-AU"/>
        </w:rPr>
        <w:instrText xml:space="preserve"> ADDIN ZOTERO_ITEM CSL_CITATION {"citationID":"9uf3uqPG","properties":{"formattedCitation":"(Ajani {\\i{}et al.}, 2014)","plainCitation":"(Ajani et al., 2014)","noteIndex":0},"citationItems":[{"id":1366,"uris":["http://zotero.org/users/local/U6DoygBa/items/5B9GYFGR"],"uri":["http://zotero.org/users/local/U6DoygBa/items/5B9GYFGR"],"itemData":{"id":1366,"type":"article-journal","container-title":"Limnology and Oceanography","DOI":"10.4319/lo.2014.59.6.2240","ISSN":"1939-5590","issue":"6","language":"en","note":"_eprint: https://aslopubs.onlinelibrary.wiley.com/doi/pdf/10.4319/lo.2014.59.6.2240","page":"2240-2242","source":"Wiley Online Library","title":"Erratum: A decadal decline in relative abundance and a shift in microphytoplankton composition at a long-term coastal station off southeast Australia","title-short":"Erratum","volume":"59","author":[{"family":"Ajani","given":"Penelope A."},{"family":"Allen","given":"Andrew P."},{"family":"Ingleton","given":"Tim"},{"family":"Armand","given":"Leanne"}],"issued":{"date-parts":[["2014"]]}}}],"schema":"https://github.com/citation-style-language/schema/raw/master/csl-citation.json"} </w:instrText>
      </w:r>
      <w:r w:rsidR="00E715A7">
        <w:rPr>
          <w:rFonts w:asciiTheme="minorHAnsi" w:hAnsiTheme="minorHAnsi" w:cstheme="minorHAnsi"/>
          <w:szCs w:val="24"/>
          <w:lang w:val="en-AU"/>
        </w:rPr>
        <w:fldChar w:fldCharType="separate"/>
      </w:r>
      <w:r w:rsidR="00E715A7" w:rsidRPr="00E715A7">
        <w:rPr>
          <w:rFonts w:ascii="Calibri" w:hAnsi="Calibri" w:cs="Calibri"/>
          <w:szCs w:val="24"/>
        </w:rPr>
        <w:t xml:space="preserve">(Ajani </w:t>
      </w:r>
      <w:r w:rsidR="00E715A7" w:rsidRPr="00E715A7">
        <w:rPr>
          <w:rFonts w:ascii="Calibri" w:hAnsi="Calibri" w:cs="Calibri"/>
          <w:i/>
          <w:iCs/>
          <w:szCs w:val="24"/>
        </w:rPr>
        <w:t>et al.</w:t>
      </w:r>
      <w:r w:rsidR="00E715A7" w:rsidRPr="00E715A7">
        <w:rPr>
          <w:rFonts w:ascii="Calibri" w:hAnsi="Calibri" w:cs="Calibri"/>
          <w:szCs w:val="24"/>
        </w:rPr>
        <w:t>, 2014)</w:t>
      </w:r>
      <w:r w:rsidR="00E715A7">
        <w:rPr>
          <w:rFonts w:asciiTheme="minorHAnsi" w:hAnsiTheme="minorHAnsi" w:cstheme="minorHAnsi"/>
          <w:szCs w:val="24"/>
          <w:lang w:val="en-AU"/>
        </w:rPr>
        <w:fldChar w:fldCharType="end"/>
      </w:r>
      <w:r w:rsidR="00E715A7">
        <w:rPr>
          <w:rFonts w:asciiTheme="minorHAnsi" w:hAnsiTheme="minorHAnsi" w:cstheme="minorHAnsi"/>
          <w:szCs w:val="24"/>
          <w:lang w:val="en-AU"/>
        </w:rPr>
        <w:t>.</w:t>
      </w:r>
      <w:r w:rsidR="00A65AFE" w:rsidRPr="00F15D89">
        <w:rPr>
          <w:rFonts w:asciiTheme="minorHAnsi" w:hAnsiTheme="minorHAnsi" w:cstheme="minorHAnsi"/>
          <w:szCs w:val="24"/>
          <w:lang w:val="en-AU"/>
        </w:rPr>
        <w:t xml:space="preserve"> With the EAC pushing further south before it separates from the coast, it may generate increased uplift </w:t>
      </w:r>
      <w:r w:rsidR="000202B2">
        <w:rPr>
          <w:rFonts w:asciiTheme="minorHAnsi" w:hAnsiTheme="minorHAnsi" w:cstheme="minorHAnsi"/>
          <w:szCs w:val="24"/>
          <w:lang w:val="en-AU"/>
        </w:rPr>
        <w:t xml:space="preserve">and therefore nutrient supply </w:t>
      </w:r>
      <w:r w:rsidR="00185202">
        <w:rPr>
          <w:rFonts w:asciiTheme="minorHAnsi" w:hAnsiTheme="minorHAnsi" w:cstheme="minorHAnsi"/>
          <w:szCs w:val="24"/>
          <w:lang w:val="en-AU"/>
        </w:rPr>
        <w:fldChar w:fldCharType="begin"/>
      </w:r>
      <w:r w:rsidR="00185202">
        <w:rPr>
          <w:rFonts w:asciiTheme="minorHAnsi" w:hAnsiTheme="minorHAnsi" w:cstheme="minorHAnsi"/>
          <w:szCs w:val="24"/>
          <w:lang w:val="en-AU"/>
        </w:rPr>
        <w:instrText xml:space="preserve"> ADDIN ZOTERO_ITEM CSL_CITATION {"citationID":"tNGNYZYd","properties":{"formattedCitation":"(Oke and Middleton, 2001)","plainCitation":"(Oke and Middleton, 2001)","noteIndex":0},"citationItems":[{"id":827,"uris":["http://zotero.org/users/local/U6DoygBa/items/BAFKF6PB"],"uri":["http://zotero.org/users/local/U6DoygBa/items/BAFKF6PB"],"itemData":{"id":827,"type":"article-journal","abstract":"In January 1997, a bloom of the dinoflagellate Noctiluca scintillans occurred off Port Stephens, on the New South Wales (NSW) central coast. The nutrient enrichment that presumably caused the bloom was apparently unrelated to local winds. The purpose of this study is to investigate the role of the East Australian Current (EAC) in promoting nutrient-rich slope water into the euphotic zone off Port Stephens. To this end, a regional model of the NSW coast is presented and a new mechanism for upwelling is proposed. The simulations indicate that uplifting of slope water results from the interaction of the EAC with the continental shelf topography near Laurieton, located to the north of Port Stephens. The uplifted water is consequently advected along the shelf to Port Stephens, where the EAC separates from the coast. As a result of this divergence, the uplifted slope water is upwelled to the surface, and outcrops over the shelf. In situ velocity and temperature measurements are presented as evidence for the upwelling mechanism and the proposed path of the upwelled slope water is inferred by modelling the dispersal of a passive concentration tracer injected to the north of the upwelling region. The proposed upwelling mechanism may provide insight into topographically induced upwelling in other western boundary current regions.","container-title":"Continental Shelf Research","DOI":"https://doi.org/10.1016/S0278-4343(00)00127-8","ISSN":"0278-4343","issue":"6","page":"587-606","title":"Nutrient enrichment off Port Stephens: the role of the East Australian Current","volume":"21","author":[{"family":"Oke","given":"Peter R."},{"family":"Middleton","given":"Jason H."}],"issued":{"date-parts":[["2001",4,1]]}}}],"schema":"https://github.com/citation-style-language/schema/raw/master/csl-citation.json"} </w:instrText>
      </w:r>
      <w:r w:rsidR="00185202">
        <w:rPr>
          <w:rFonts w:asciiTheme="minorHAnsi" w:hAnsiTheme="minorHAnsi" w:cstheme="minorHAnsi"/>
          <w:szCs w:val="24"/>
          <w:lang w:val="en-AU"/>
        </w:rPr>
        <w:fldChar w:fldCharType="separate"/>
      </w:r>
      <w:r w:rsidR="00185202" w:rsidRPr="00185202">
        <w:rPr>
          <w:rFonts w:ascii="Calibri" w:hAnsi="Calibri" w:cs="Calibri"/>
        </w:rPr>
        <w:t>(Oke and Middleton, 2001)</w:t>
      </w:r>
      <w:r w:rsidR="00185202">
        <w:rPr>
          <w:rFonts w:asciiTheme="minorHAnsi" w:hAnsiTheme="minorHAnsi" w:cstheme="minorHAnsi"/>
          <w:szCs w:val="24"/>
          <w:lang w:val="en-AU"/>
        </w:rPr>
        <w:fldChar w:fldCharType="end"/>
      </w:r>
      <w:r w:rsidR="00185202">
        <w:rPr>
          <w:rFonts w:asciiTheme="minorHAnsi" w:hAnsiTheme="minorHAnsi" w:cstheme="minorHAnsi"/>
          <w:szCs w:val="24"/>
          <w:lang w:val="en-AU"/>
        </w:rPr>
        <w:t xml:space="preserve"> </w:t>
      </w:r>
      <w:r w:rsidR="00A65AFE" w:rsidRPr="00F15D89">
        <w:rPr>
          <w:rFonts w:asciiTheme="minorHAnsi" w:hAnsiTheme="minorHAnsi" w:cstheme="minorHAnsi"/>
          <w:szCs w:val="24"/>
          <w:lang w:val="en-AU"/>
        </w:rPr>
        <w:t>in regions which currently have low levels of current driven uplift.</w:t>
      </w:r>
    </w:p>
    <w:p w14:paraId="4DFA1DD6" w14:textId="77777777" w:rsidR="00EB0EB8" w:rsidRDefault="00EB0EB8" w:rsidP="00F34258">
      <w:pPr>
        <w:spacing w:line="360" w:lineRule="auto"/>
        <w:rPr>
          <w:rFonts w:asciiTheme="minorHAnsi" w:hAnsiTheme="minorHAnsi" w:cstheme="minorHAnsi"/>
          <w:szCs w:val="24"/>
          <w:lang w:val="en-AU"/>
        </w:rPr>
      </w:pPr>
    </w:p>
    <w:p w14:paraId="29C3C391" w14:textId="19BD5A11" w:rsidR="00FB62DE" w:rsidRPr="00F15D89" w:rsidRDefault="00EB0EB8" w:rsidP="00F34258">
      <w:pPr>
        <w:spacing w:line="360" w:lineRule="auto"/>
        <w:rPr>
          <w:rFonts w:asciiTheme="minorHAnsi" w:hAnsiTheme="minorHAnsi" w:cstheme="minorHAnsi"/>
          <w:szCs w:val="24"/>
          <w:lang w:val="en-AU"/>
        </w:rPr>
      </w:pPr>
      <w:r>
        <w:rPr>
          <w:rFonts w:asciiTheme="minorHAnsi" w:hAnsiTheme="minorHAnsi" w:cstheme="minorHAnsi"/>
          <w:szCs w:val="24"/>
          <w:lang w:val="en-AU"/>
        </w:rPr>
        <w:t xml:space="preserve">While the distributions and patterns observed in the current study align with global observations, they are only </w:t>
      </w:r>
      <w:r w:rsidRPr="00F15D89">
        <w:rPr>
          <w:rFonts w:asciiTheme="minorHAnsi" w:hAnsiTheme="minorHAnsi" w:cstheme="minorHAnsi"/>
          <w:szCs w:val="24"/>
          <w:lang w:val="en-AU"/>
        </w:rPr>
        <w:t>a snapshot and it is possible that</w:t>
      </w:r>
      <w:r>
        <w:rPr>
          <w:rFonts w:asciiTheme="minorHAnsi" w:hAnsiTheme="minorHAnsi" w:cstheme="minorHAnsi"/>
          <w:szCs w:val="24"/>
          <w:lang w:val="en-AU"/>
        </w:rPr>
        <w:t xml:space="preserve"> at other times of the year</w:t>
      </w:r>
      <w:r w:rsidRPr="00F15D89">
        <w:rPr>
          <w:rFonts w:asciiTheme="minorHAnsi" w:hAnsiTheme="minorHAnsi" w:cstheme="minorHAnsi"/>
          <w:szCs w:val="24"/>
          <w:lang w:val="en-AU"/>
        </w:rPr>
        <w:t xml:space="preserve"> the patterns seen may vary from what we </w:t>
      </w:r>
      <w:r w:rsidRPr="0070771F">
        <w:rPr>
          <w:rFonts w:asciiTheme="minorHAnsi" w:hAnsiTheme="minorHAnsi" w:cstheme="minorHAnsi"/>
          <w:szCs w:val="24"/>
          <w:lang w:val="en-AU"/>
        </w:rPr>
        <w:t xml:space="preserve">observed. Our analysis of seasonal influence by the EAC showed </w:t>
      </w:r>
      <w:r w:rsidRPr="00EB0EB8">
        <w:rPr>
          <w:rFonts w:asciiTheme="minorHAnsi" w:hAnsiTheme="minorHAnsi" w:cstheme="minorHAnsi"/>
          <w:szCs w:val="24"/>
          <w:lang w:val="en-AU"/>
        </w:rPr>
        <w:t>that while there are strong seasonal variations in alongshore current velocity due to the EAC (Figure 6), the velocities observed in our study are reflective of a large portion of the year in terms of</w:t>
      </w:r>
      <w:r>
        <w:rPr>
          <w:rFonts w:asciiTheme="minorHAnsi" w:hAnsiTheme="minorHAnsi" w:cstheme="minorHAnsi"/>
          <w:szCs w:val="24"/>
          <w:lang w:val="en-AU"/>
        </w:rPr>
        <w:t xml:space="preserve"> the velocities at our transect locations</w:t>
      </w:r>
      <w:r w:rsidRPr="0070771F">
        <w:rPr>
          <w:rFonts w:asciiTheme="minorHAnsi" w:hAnsiTheme="minorHAnsi" w:cstheme="minorHAnsi"/>
          <w:szCs w:val="24"/>
          <w:lang w:val="en-AU"/>
        </w:rPr>
        <w:t xml:space="preserve">. </w:t>
      </w:r>
      <w:r>
        <w:rPr>
          <w:rFonts w:asciiTheme="minorHAnsi" w:hAnsiTheme="minorHAnsi" w:cstheme="minorHAnsi"/>
          <w:szCs w:val="24"/>
          <w:lang w:val="en-AU"/>
        </w:rPr>
        <w:t>Despite this the EAC is strengthening and t</w:t>
      </w:r>
      <w:r w:rsidR="00C809B9" w:rsidRPr="00F15D89">
        <w:rPr>
          <w:rFonts w:asciiTheme="minorHAnsi" w:hAnsiTheme="minorHAnsi" w:cstheme="minorHAnsi"/>
          <w:szCs w:val="24"/>
          <w:lang w:val="en-AU"/>
        </w:rPr>
        <w:t>he increasing water temperatures</w:t>
      </w:r>
      <w:r w:rsidR="004B4D38" w:rsidRPr="00F15D89">
        <w:rPr>
          <w:rFonts w:asciiTheme="minorHAnsi" w:hAnsiTheme="minorHAnsi" w:cstheme="minorHAnsi"/>
          <w:szCs w:val="24"/>
          <w:lang w:val="en-AU"/>
        </w:rPr>
        <w:t xml:space="preserve"> in the southeast Australian region</w:t>
      </w:r>
      <w:r w:rsidR="00C809B9" w:rsidRPr="00F15D89">
        <w:rPr>
          <w:rFonts w:asciiTheme="minorHAnsi" w:hAnsiTheme="minorHAnsi" w:cstheme="minorHAnsi"/>
          <w:szCs w:val="24"/>
          <w:lang w:val="en-AU"/>
        </w:rPr>
        <w:t xml:space="preserve"> </w:t>
      </w:r>
      <w:r w:rsidR="0058280A" w:rsidRPr="00F15D89">
        <w:rPr>
          <w:rFonts w:asciiTheme="minorHAnsi" w:hAnsiTheme="minorHAnsi" w:cstheme="minorHAnsi"/>
          <w:szCs w:val="24"/>
          <w:lang w:val="en-AU"/>
        </w:rPr>
        <w:t>are already impacting</w:t>
      </w:r>
      <w:r w:rsidR="00C809B9" w:rsidRPr="00F15D89">
        <w:rPr>
          <w:rFonts w:asciiTheme="minorHAnsi" w:hAnsiTheme="minorHAnsi" w:cstheme="minorHAnsi"/>
          <w:szCs w:val="24"/>
          <w:lang w:val="en-AU"/>
        </w:rPr>
        <w:t xml:space="preserve"> the zooplankton communities as the region becomes increasingly tropicalised</w:t>
      </w:r>
      <w:r w:rsidR="008A542F" w:rsidRPr="00F15D89">
        <w:rPr>
          <w:rFonts w:asciiTheme="minorHAnsi" w:hAnsiTheme="minorHAnsi" w:cstheme="minorHAnsi"/>
          <w:szCs w:val="24"/>
          <w:lang w:val="en-AU"/>
        </w:rPr>
        <w:t>, forcing some species to shift southward as they reach thermal limits</w:t>
      </w:r>
      <w:r w:rsidR="004B4D38" w:rsidRPr="00F15D89">
        <w:rPr>
          <w:rFonts w:asciiTheme="minorHAnsi" w:hAnsiTheme="minorHAnsi" w:cstheme="minorHAnsi"/>
          <w:szCs w:val="24"/>
          <w:lang w:val="en-AU"/>
        </w:rPr>
        <w:t xml:space="preserve"> or change their reproductive patterns</w:t>
      </w:r>
      <w:r w:rsidR="0058280A" w:rsidRPr="00F15D89">
        <w:rPr>
          <w:rFonts w:asciiTheme="minorHAnsi" w:hAnsiTheme="minorHAnsi" w:cstheme="minorHAnsi"/>
          <w:szCs w:val="24"/>
          <w:lang w:val="en-AU"/>
        </w:rPr>
        <w:t xml:space="preserve"> </w:t>
      </w:r>
      <w:r w:rsidR="00232BF7">
        <w:rPr>
          <w:rFonts w:asciiTheme="minorHAnsi" w:hAnsiTheme="minorHAnsi" w:cstheme="minorHAnsi"/>
          <w:szCs w:val="24"/>
          <w:lang w:val="en-AU"/>
        </w:rPr>
        <w:fldChar w:fldCharType="begin"/>
      </w:r>
      <w:r w:rsidR="00232BF7">
        <w:rPr>
          <w:rFonts w:asciiTheme="minorHAnsi" w:hAnsiTheme="minorHAnsi" w:cstheme="minorHAnsi"/>
          <w:szCs w:val="24"/>
          <w:lang w:val="en-AU"/>
        </w:rPr>
        <w:instrText xml:space="preserve"> ADDIN ZOTERO_ITEM CSL_CITATION {"citationID":"EbYa8jDf","properties":{"formattedCitation":"(Kelly {\\i{}et al.}, 2016)","plainCitation":"(Kelly et al., 2016)","noteIndex":0},"citationItems":[{"id":671,"uris":["http://zotero.org/users/local/U6DoygBa/items/HC7C9NB8"],"uri":["http://zotero.org/users/local/U6DoygBa/items/HC7C9NB8"],"itemData":{"id":671,"type":"article-journal","abstract":"Southeastern Australia is a ‘hotspot’ for oceanographic change. Here, rapidly increasing sea surface temperatures, rising at more than double the global trend, are largely associated with a southerly extension of the East Australian Current (EAC) and its eddy field. Maria Island, situated at the southern end of the EAC extension at 42°S, 148°E, has been used as a site to study temperature-driven biological trends in this region of accelerated change. Zooplankton have short life cycles (usually &lt; 1 year) and are highly sensitive to environmental change, making them an ideal indicator of the biological effects of an increased southward flow of the EAC. Data from in-situ net drops and the Continuous Plankton Recorder (CPR), collected since 2009, together with historical zooplankton abundance data, have been analysed in this study. Like the North Atlantic, zooplankton communities of southeastern Australia are responding to increased temperatures through relocation, long-term increases in warm-water species and a shift towards a zooplankton community dominated by small copepods. The biological trends present evidence of extended EAC influence at Maria Island into autumn and winter months, which has allowed for the rapid establishment of warm-water species during these seasons, and has increased the similarity between Maria Island and the more northerly Port Hacking zooplankton community. Generalised Linear Models (GLM) suggest the high salinity and low nutrient properties of EAC-water to be the primary drivers of increasing abundances of warm-water species off southeastern Australia. Changes in both the species composition and size distribution of the Maria Island zooplankton community will have effects for pelagic fisheries. This study provides an indication of how zooplankton communities influenced by intensifying Western Boundary currents may respond to rapid environmental change.","container-title":"Estuarine, Coastal and Shelf Science","DOI":"https://doi.org/10.1016/j.ecss.2016.07.019","ISSN":"0272-7714","page":"242-257","title":"Zooplankton responses to increasing sea surface temperatures in the southeastern Australia global marine hotspot","volume":"180","author":[{"family":"Kelly","given":"Paige"},{"family":"Clementson","given":"Lesley"},{"family":"Davies","given":"Claire"},{"family":"Corney","given":"Stuart"},{"family":"Swadling","given":"Kerrie"}],"issued":{"date-parts":[["2016",10,5]]}}}],"schema":"https://github.com/citation-style-language/schema/raw/master/csl-citation.json"} </w:instrText>
      </w:r>
      <w:r w:rsidR="00232BF7">
        <w:rPr>
          <w:rFonts w:asciiTheme="minorHAnsi" w:hAnsiTheme="minorHAnsi" w:cstheme="minorHAnsi"/>
          <w:szCs w:val="24"/>
          <w:lang w:val="en-AU"/>
        </w:rPr>
        <w:fldChar w:fldCharType="separate"/>
      </w:r>
      <w:r w:rsidR="00232BF7" w:rsidRPr="00232BF7">
        <w:rPr>
          <w:rFonts w:ascii="Calibri" w:hAnsi="Calibri" w:cs="Calibri"/>
          <w:szCs w:val="24"/>
        </w:rPr>
        <w:t xml:space="preserve">(Kelly </w:t>
      </w:r>
      <w:r w:rsidR="00232BF7" w:rsidRPr="00232BF7">
        <w:rPr>
          <w:rFonts w:ascii="Calibri" w:hAnsi="Calibri" w:cs="Calibri"/>
          <w:i/>
          <w:iCs/>
          <w:szCs w:val="24"/>
        </w:rPr>
        <w:t>et al.</w:t>
      </w:r>
      <w:r w:rsidR="00232BF7" w:rsidRPr="00232BF7">
        <w:rPr>
          <w:rFonts w:ascii="Calibri" w:hAnsi="Calibri" w:cs="Calibri"/>
          <w:szCs w:val="24"/>
        </w:rPr>
        <w:t>, 2016)</w:t>
      </w:r>
      <w:r w:rsidR="00232BF7">
        <w:rPr>
          <w:rFonts w:asciiTheme="minorHAnsi" w:hAnsiTheme="minorHAnsi" w:cstheme="minorHAnsi"/>
          <w:szCs w:val="24"/>
          <w:lang w:val="en-AU"/>
        </w:rPr>
        <w:fldChar w:fldCharType="end"/>
      </w:r>
      <w:r w:rsidR="0058280A" w:rsidRPr="00F15D89">
        <w:rPr>
          <w:rFonts w:asciiTheme="minorHAnsi" w:hAnsiTheme="minorHAnsi" w:cstheme="minorHAnsi"/>
          <w:szCs w:val="24"/>
          <w:lang w:val="en-AU"/>
        </w:rPr>
        <w:t>.</w:t>
      </w:r>
      <w:r w:rsidR="00ED3E08">
        <w:rPr>
          <w:rFonts w:asciiTheme="minorHAnsi" w:hAnsiTheme="minorHAnsi" w:cstheme="minorHAnsi"/>
          <w:szCs w:val="24"/>
          <w:lang w:val="en-AU"/>
        </w:rPr>
        <w:t xml:space="preserve"> At long term observing stations in the southeast Australian region, the warming waters have seen a reduction in the spring phytoplankton bloom and &gt; 60% decline phytoplankton growth during spring </w:t>
      </w:r>
      <w:r w:rsidR="00ED3E08">
        <w:rPr>
          <w:rFonts w:asciiTheme="minorHAnsi" w:hAnsiTheme="minorHAnsi" w:cstheme="minorHAnsi"/>
          <w:szCs w:val="24"/>
          <w:lang w:val="en-AU"/>
        </w:rPr>
        <w:fldChar w:fldCharType="begin"/>
      </w:r>
      <w:r w:rsidR="00ED3E08">
        <w:rPr>
          <w:rFonts w:asciiTheme="minorHAnsi" w:hAnsiTheme="minorHAnsi" w:cstheme="minorHAnsi"/>
          <w:szCs w:val="24"/>
          <w:lang w:val="en-AU"/>
        </w:rPr>
        <w:instrText xml:space="preserve"> ADDIN ZOTERO_ITEM CSL_CITATION {"citationID":"4pkbeVil","properties":{"formattedCitation":"(Thompson {\\i{}et al.}, 2009)","plainCitation":"(Thompson et al., 2009)","noteIndex":0},"citationItems":[{"id":1352,"uris":["http://zotero.org/users/local/U6DoygBa/items/VVYD36WH"],"uri":["http://zotero.org/users/local/U6DoygBa/items/VVYD36WH"],"itemData":{"id":1352,"type":"article-journal","abstract":"A ~60 yr physical and chemical data set from 4 coastal stations around Australia plus remotely sensed SeaWiFS and phytoplankton taxonomic data were used to evaluate the temporal and spatial variation in phytoplankton ecology. The most consistent trend observed at all stations was a long-term increase in surface salinity of ~0.003 ± 0.0008 psu yr–1. All stations showed positive trends in temperature, with the fastest surface warming (0.0202°C yr–1 over 60 yr) in the western Tasman Sea. Long-term trends in warming and stratification were more evident in some months and were not well characterized by annual averages. There was no general pattern of increasing stratification (0 to 50 m); only some stations and a few months showed significant changes. Long-term trends in surface nitrate and phosphate concentrations were either not significant (3 instances) or positive (5 instances) and were up to 6.1 nM phosphate yr–1. A pronounced decline in silicate was evident at the 3 east coast stations, with concentrations falling by as much as 58 nM yr–1 over the last ~30 yr. The western Tasman Sea experienced a ~50% decline in the growth rate and biomass of the spring bloom from 1997 to 2007, while other sites showed significant temporal variability in chlorophyll a that was associated with the Southern Oscillation Index (SOI). Diatoms tended to dominate the microplankton, especially during periods of low stratification. In conclusion, the physical, chemical and biological properties of Australian temperate waters have changed considerably over the last 60 yr in response to variation in the SOI and the strengthening East Australian Current.","container-title":"Marine Ecology Progress Series","DOI":"10.3354/meps08297","ISSN":"0171-8630, 1616-1599","language":"en","page":"1-19","source":"www.int-res.com","title":"Long-term changes in temperate Australian coastal waters: implications for phytoplankton","title-short":"Long-term changes in temperate Australian coastal waters","volume":"394","author":[{"family":"Thompson","given":"P. A."},{"family":"Baird","given":"M. E."},{"family":"Ingleton","given":"T."},{"family":"Doblin","given":"M. A."}],"issued":{"date-parts":[["2009",11,18]]}}}],"schema":"https://github.com/citation-style-language/schema/raw/master/csl-citation.json"} </w:instrText>
      </w:r>
      <w:r w:rsidR="00ED3E08">
        <w:rPr>
          <w:rFonts w:asciiTheme="minorHAnsi" w:hAnsiTheme="minorHAnsi" w:cstheme="minorHAnsi"/>
          <w:szCs w:val="24"/>
          <w:lang w:val="en-AU"/>
        </w:rPr>
        <w:fldChar w:fldCharType="separate"/>
      </w:r>
      <w:r w:rsidR="00ED3E08" w:rsidRPr="00ED3E08">
        <w:rPr>
          <w:rFonts w:ascii="Calibri" w:hAnsi="Calibri" w:cs="Calibri"/>
          <w:szCs w:val="24"/>
        </w:rPr>
        <w:t xml:space="preserve">(Thompson </w:t>
      </w:r>
      <w:r w:rsidR="00ED3E08" w:rsidRPr="00ED3E08">
        <w:rPr>
          <w:rFonts w:ascii="Calibri" w:hAnsi="Calibri" w:cs="Calibri"/>
          <w:i/>
          <w:iCs/>
          <w:szCs w:val="24"/>
        </w:rPr>
        <w:t>et al.</w:t>
      </w:r>
      <w:r w:rsidR="00ED3E08" w:rsidRPr="00ED3E08">
        <w:rPr>
          <w:rFonts w:ascii="Calibri" w:hAnsi="Calibri" w:cs="Calibri"/>
          <w:szCs w:val="24"/>
        </w:rPr>
        <w:t>, 2009)</w:t>
      </w:r>
      <w:r w:rsidR="00ED3E08">
        <w:rPr>
          <w:rFonts w:asciiTheme="minorHAnsi" w:hAnsiTheme="minorHAnsi" w:cstheme="minorHAnsi"/>
          <w:szCs w:val="24"/>
          <w:lang w:val="en-AU"/>
        </w:rPr>
        <w:fldChar w:fldCharType="end"/>
      </w:r>
      <w:r w:rsidR="00ED3E08">
        <w:rPr>
          <w:rFonts w:asciiTheme="minorHAnsi" w:hAnsiTheme="minorHAnsi" w:cstheme="minorHAnsi"/>
          <w:szCs w:val="24"/>
          <w:lang w:val="en-AU"/>
        </w:rPr>
        <w:t xml:space="preserve">. </w:t>
      </w:r>
      <w:r w:rsidR="004B4D38" w:rsidRPr="00F15D89">
        <w:rPr>
          <w:rFonts w:asciiTheme="minorHAnsi" w:hAnsiTheme="minorHAnsi" w:cstheme="minorHAnsi"/>
          <w:szCs w:val="24"/>
          <w:lang w:val="en-AU"/>
        </w:rPr>
        <w:t xml:space="preserve">These changes may have significant effects on the overall distribution of zooplankton biomass, size structure and community composition on continental shelves as zooplankton are impacted across the globe in similar ways </w:t>
      </w:r>
      <w:r w:rsidR="00232BF7">
        <w:rPr>
          <w:rFonts w:asciiTheme="minorHAnsi" w:hAnsiTheme="minorHAnsi" w:cstheme="minorHAnsi"/>
          <w:szCs w:val="24"/>
          <w:lang w:val="en-AU"/>
        </w:rPr>
        <w:fldChar w:fldCharType="begin"/>
      </w:r>
      <w:r w:rsidR="00232BF7">
        <w:rPr>
          <w:rFonts w:asciiTheme="minorHAnsi" w:hAnsiTheme="minorHAnsi" w:cstheme="minorHAnsi"/>
          <w:szCs w:val="24"/>
          <w:lang w:val="en-AU"/>
        </w:rPr>
        <w:instrText xml:space="preserve"> ADDIN ZOTERO_ITEM CSL_CITATION {"citationID":"wR7f3HKU","properties":{"formattedCitation":"(Richardson, 2008)","plainCitation":"(Richardson, 2008)","noteIndex":0},"citationItems":[{"id":882,"uris":["http://zotero.org/users/local/U6DoygBa/items/R2TEHF93"],"uri":["http://zotero.org/users/local/U6DoygBa/items/R2TEHF93"],"itemData":{"id":882,"type":"article-journal","abstract":"An overview is provided of the observed and potential future responses of zooplankton communities to global warming. I begin by describing the importance of zooplankton in ocean ecosystems and the attributes that make them sensitive beacons of climate change. Global warming may have even greater repercussions for marine ecosystems than for terrestrial ecosystems, because temperature influences water column stability, nutrient enrichment, and the degree of new production, and thus the abundance, size composition, diversity, and trophic efficiency of zooplankton. Pertinent descriptions of physical changes in the ocean in response to climate change are given as a prelude to a detailed discussion of observed impacts of global warming on zooplankton. These manifest as changes in the distribution of individual species and assemblages, in the timing of important life-cycle events, and in abundance and community structure. The most illustrative case studies, where climate has had an obvious, tangible impact on zooplankton and substantial ecosystem consequences, are presented. Changes in the distribution and phenology of zooplankton are faster and greater than those observed for terrestrial groups. Relevant projected changes in ocean conditions are then presented, followed by an exploration of potential future changes in zooplankton communities from the perspective of different modelling approaches. Researchers have used a range of modelling approaches on individual species and functional groups forced by output from climate models under future greenhouse gas emission scenarios. I conclude by suggesting some potential future directions in climate change research for zooplankton, viz. the use of richer zooplankton functional groups in ecosystem models; greater research effort in tropical systems; investigating climate change in conjunction with other human impacts; and a global zooplankton observing system.","container-title":"Ices Journal of Marine Science","DOI":"10.1093/icesjms/fsn028","ISSN":"1054-3139","issue":"3","journalAbbreviation":"ICES J. Mar. Sci.","language":"English","page":"279-295","title":"In hot water: zooplankton and climate change","volume":"65","author":[{"family":"Richardson","given":"A. J."}],"issued":{"date-parts":[["2008",4]]}}}],"schema":"https://github.com/citation-style-language/schema/raw/master/csl-citation.json"} </w:instrText>
      </w:r>
      <w:r w:rsidR="00232BF7">
        <w:rPr>
          <w:rFonts w:asciiTheme="minorHAnsi" w:hAnsiTheme="minorHAnsi" w:cstheme="minorHAnsi"/>
          <w:szCs w:val="24"/>
          <w:lang w:val="en-AU"/>
        </w:rPr>
        <w:fldChar w:fldCharType="separate"/>
      </w:r>
      <w:r w:rsidR="00232BF7" w:rsidRPr="00232BF7">
        <w:rPr>
          <w:rFonts w:ascii="Calibri" w:hAnsi="Calibri" w:cs="Calibri"/>
        </w:rPr>
        <w:t>(Richardson, 2008)</w:t>
      </w:r>
      <w:r w:rsidR="00232BF7">
        <w:rPr>
          <w:rFonts w:asciiTheme="minorHAnsi" w:hAnsiTheme="minorHAnsi" w:cstheme="minorHAnsi"/>
          <w:szCs w:val="24"/>
          <w:lang w:val="en-AU"/>
        </w:rPr>
        <w:fldChar w:fldCharType="end"/>
      </w:r>
      <w:r w:rsidR="004B4D38" w:rsidRPr="00F15D89">
        <w:rPr>
          <w:rFonts w:asciiTheme="minorHAnsi" w:hAnsiTheme="minorHAnsi" w:cstheme="minorHAnsi"/>
          <w:szCs w:val="24"/>
          <w:lang w:val="en-AU"/>
        </w:rPr>
        <w:t xml:space="preserve">. </w:t>
      </w:r>
    </w:p>
    <w:p w14:paraId="6C518DFA" w14:textId="0FC0B08D" w:rsidR="002B66D7" w:rsidRPr="00F15D89" w:rsidRDefault="002B66D7" w:rsidP="00F34258">
      <w:pPr>
        <w:spacing w:line="360" w:lineRule="auto"/>
        <w:rPr>
          <w:rFonts w:asciiTheme="minorHAnsi" w:hAnsiTheme="minorHAnsi" w:cstheme="minorHAnsi"/>
          <w:szCs w:val="24"/>
          <w:lang w:val="en-AU"/>
        </w:rPr>
      </w:pPr>
    </w:p>
    <w:p w14:paraId="276972BC" w14:textId="47E85ECF" w:rsidR="008E52C9" w:rsidRPr="00F15D89" w:rsidRDefault="00627CA7" w:rsidP="0070771F">
      <w:pPr>
        <w:spacing w:line="360" w:lineRule="auto"/>
        <w:rPr>
          <w:rFonts w:asciiTheme="minorHAnsi" w:hAnsiTheme="minorHAnsi" w:cstheme="minorHAnsi"/>
          <w:b/>
          <w:bCs/>
          <w:lang w:val="en-AU"/>
        </w:rPr>
      </w:pPr>
      <w:r w:rsidRPr="0070771F">
        <w:rPr>
          <w:rFonts w:asciiTheme="minorHAnsi" w:hAnsiTheme="minorHAnsi" w:cstheme="minorHAnsi"/>
          <w:lang w:val="en-AU"/>
        </w:rPr>
        <w:lastRenderedPageBreak/>
        <w:t>While o</w:t>
      </w:r>
      <w:r w:rsidR="00BF6477" w:rsidRPr="0070771F">
        <w:rPr>
          <w:rFonts w:asciiTheme="minorHAnsi" w:hAnsiTheme="minorHAnsi" w:cstheme="minorHAnsi"/>
          <w:lang w:val="en-AU"/>
        </w:rPr>
        <w:t xml:space="preserve">ur study </w:t>
      </w:r>
      <w:r w:rsidRPr="0070771F">
        <w:rPr>
          <w:rFonts w:asciiTheme="minorHAnsi" w:hAnsiTheme="minorHAnsi" w:cstheme="minorHAnsi"/>
          <w:lang w:val="en-AU"/>
        </w:rPr>
        <w:t>is the first to look at</w:t>
      </w:r>
      <w:r w:rsidR="0070771F">
        <w:rPr>
          <w:rFonts w:asciiTheme="minorHAnsi" w:hAnsiTheme="minorHAnsi" w:cstheme="minorHAnsi"/>
          <w:lang w:val="en-AU"/>
        </w:rPr>
        <w:t xml:space="preserve"> high resolution</w:t>
      </w:r>
      <w:r w:rsidRPr="0070771F">
        <w:rPr>
          <w:rFonts w:asciiTheme="minorHAnsi" w:hAnsiTheme="minorHAnsi" w:cstheme="minorHAnsi"/>
          <w:lang w:val="en-AU"/>
        </w:rPr>
        <w:t xml:space="preserve"> depth patterns of zooplankton across a continental shelf, due to limitations of the Bunyip, it </w:t>
      </w:r>
      <w:r w:rsidR="00BF6477" w:rsidRPr="0070771F">
        <w:rPr>
          <w:rFonts w:asciiTheme="minorHAnsi" w:hAnsiTheme="minorHAnsi" w:cstheme="minorHAnsi"/>
          <w:lang w:val="en-AU"/>
        </w:rPr>
        <w:t xml:space="preserve">did not </w:t>
      </w:r>
      <w:r w:rsidRPr="0070771F">
        <w:rPr>
          <w:rFonts w:asciiTheme="minorHAnsi" w:hAnsiTheme="minorHAnsi" w:cstheme="minorHAnsi"/>
          <w:lang w:val="en-AU"/>
        </w:rPr>
        <w:t>sample in areas where the bathymetry was less than 50 m. This means that the true inshore water masses which may be heavily influenced by</w:t>
      </w:r>
      <w:r w:rsidR="00AB6573">
        <w:rPr>
          <w:rFonts w:asciiTheme="minorHAnsi" w:hAnsiTheme="minorHAnsi" w:cstheme="minorHAnsi"/>
          <w:lang w:val="en-AU"/>
        </w:rPr>
        <w:t xml:space="preserve"> terrestrial inputs,</w:t>
      </w:r>
      <w:r w:rsidRPr="0070771F">
        <w:rPr>
          <w:rFonts w:asciiTheme="minorHAnsi" w:hAnsiTheme="minorHAnsi" w:cstheme="minorHAnsi"/>
          <w:lang w:val="en-AU"/>
        </w:rPr>
        <w:t xml:space="preserve"> waves</w:t>
      </w:r>
      <w:r w:rsidR="00FF6DA1">
        <w:rPr>
          <w:rFonts w:asciiTheme="minorHAnsi" w:hAnsiTheme="minorHAnsi" w:cstheme="minorHAnsi"/>
          <w:lang w:val="en-AU"/>
        </w:rPr>
        <w:t>, wind-driven vertical mixing,</w:t>
      </w:r>
      <w:r w:rsidRPr="0070771F">
        <w:rPr>
          <w:rFonts w:asciiTheme="minorHAnsi" w:hAnsiTheme="minorHAnsi" w:cstheme="minorHAnsi"/>
          <w:lang w:val="en-AU"/>
        </w:rPr>
        <w:t xml:space="preserve"> and interactions with the shore </w:t>
      </w:r>
      <w:r w:rsidR="0070771F">
        <w:rPr>
          <w:rFonts w:asciiTheme="minorHAnsi" w:hAnsiTheme="minorHAnsi" w:cstheme="minorHAnsi"/>
          <w:lang w:val="en-AU"/>
        </w:rPr>
        <w:t xml:space="preserve">were not sampled and these areas </w:t>
      </w:r>
      <w:r w:rsidRPr="0070771F">
        <w:rPr>
          <w:rFonts w:asciiTheme="minorHAnsi" w:hAnsiTheme="minorHAnsi" w:cstheme="minorHAnsi"/>
          <w:lang w:val="en-AU"/>
        </w:rPr>
        <w:t>may have differing patterns in terms of the zooplankton community.</w:t>
      </w:r>
    </w:p>
    <w:p w14:paraId="0B9F4F7A" w14:textId="77777777" w:rsidR="0070771F" w:rsidRDefault="0070771F" w:rsidP="00F34258">
      <w:pPr>
        <w:pStyle w:val="Heading-Main"/>
        <w:spacing w:line="360" w:lineRule="auto"/>
        <w:rPr>
          <w:rFonts w:asciiTheme="minorHAnsi" w:hAnsiTheme="minorHAnsi" w:cstheme="minorHAnsi"/>
          <w:lang w:val="en-AU"/>
        </w:rPr>
      </w:pPr>
    </w:p>
    <w:p w14:paraId="69D87446" w14:textId="3A80C7BB" w:rsidR="002F3B11" w:rsidRPr="00C07196" w:rsidRDefault="00C07196" w:rsidP="00F34258">
      <w:pPr>
        <w:pStyle w:val="Heading-Main"/>
        <w:spacing w:line="360" w:lineRule="auto"/>
        <w:rPr>
          <w:rFonts w:asciiTheme="minorHAnsi" w:hAnsiTheme="minorHAnsi" w:cstheme="minorHAnsi"/>
          <w:lang w:val="en-AU"/>
        </w:rPr>
      </w:pPr>
      <w:r w:rsidRPr="00C07196">
        <w:rPr>
          <w:rFonts w:asciiTheme="minorHAnsi" w:hAnsiTheme="minorHAnsi" w:cstheme="minorHAnsi"/>
          <w:lang w:val="en-AU"/>
        </w:rPr>
        <w:t>5</w:t>
      </w:r>
      <w:r w:rsidR="002F3B11" w:rsidRPr="00C07196">
        <w:rPr>
          <w:rFonts w:asciiTheme="minorHAnsi" w:hAnsiTheme="minorHAnsi" w:cstheme="minorHAnsi"/>
          <w:lang w:val="en-AU"/>
        </w:rPr>
        <w:t xml:space="preserve"> Conclusions</w:t>
      </w:r>
    </w:p>
    <w:p w14:paraId="73C7D035" w14:textId="757B08EA" w:rsidR="0058280A" w:rsidRPr="00F15D89" w:rsidRDefault="00BF6477" w:rsidP="00F34258">
      <w:pPr>
        <w:spacing w:line="360" w:lineRule="auto"/>
        <w:rPr>
          <w:rFonts w:asciiTheme="minorHAnsi" w:eastAsia="Times New Roman" w:hAnsiTheme="minorHAnsi" w:cstheme="minorHAnsi"/>
          <w:kern w:val="28"/>
          <w:szCs w:val="24"/>
          <w:lang w:val="en-AU"/>
        </w:rPr>
      </w:pPr>
      <w:r w:rsidRPr="00F15D89">
        <w:rPr>
          <w:rFonts w:asciiTheme="minorHAnsi" w:hAnsiTheme="minorHAnsi" w:cstheme="minorHAnsi"/>
          <w:lang w:val="en-AU"/>
        </w:rPr>
        <w:t xml:space="preserve">This study provides the </w:t>
      </w:r>
      <w:r w:rsidR="00DD6401">
        <w:rPr>
          <w:rFonts w:asciiTheme="minorHAnsi" w:hAnsiTheme="minorHAnsi" w:cstheme="minorHAnsi"/>
          <w:lang w:val="en-AU"/>
        </w:rPr>
        <w:t>insights in to both the depth and spatial patterns of zooplankton communities across a continental shelf</w:t>
      </w:r>
      <w:r w:rsidRPr="00F15D89">
        <w:rPr>
          <w:rFonts w:asciiTheme="minorHAnsi" w:hAnsiTheme="minorHAnsi" w:cstheme="minorHAnsi"/>
          <w:lang w:val="en-AU"/>
        </w:rPr>
        <w:t>. By comparing zooplankton communities in the EAC influenced region with the more southern region which is not influenced by the EAC we showed how current driven uplift creat</w:t>
      </w:r>
      <w:r w:rsidR="00DD6401">
        <w:rPr>
          <w:rFonts w:asciiTheme="minorHAnsi" w:hAnsiTheme="minorHAnsi" w:cstheme="minorHAnsi"/>
          <w:lang w:val="en-AU"/>
        </w:rPr>
        <w:t>es</w:t>
      </w:r>
      <w:r w:rsidRPr="00F15D89">
        <w:rPr>
          <w:rFonts w:asciiTheme="minorHAnsi" w:hAnsiTheme="minorHAnsi" w:cstheme="minorHAnsi"/>
          <w:lang w:val="en-AU"/>
        </w:rPr>
        <w:t xml:space="preserve"> a highly productive inner-shelf water zooplankton community. It is likely that this is reflective of other </w:t>
      </w:r>
      <w:r w:rsidR="00791E16">
        <w:rPr>
          <w:rFonts w:asciiTheme="minorHAnsi" w:hAnsiTheme="minorHAnsi" w:cstheme="minorHAnsi"/>
          <w:lang w:val="en-AU"/>
        </w:rPr>
        <w:t>WBC</w:t>
      </w:r>
      <w:r w:rsidR="00185202">
        <w:rPr>
          <w:rFonts w:asciiTheme="minorHAnsi" w:hAnsiTheme="minorHAnsi" w:cstheme="minorHAnsi"/>
          <w:lang w:val="en-AU"/>
        </w:rPr>
        <w:t xml:space="preserve"> </w:t>
      </w:r>
      <w:r w:rsidRPr="00F15D89">
        <w:rPr>
          <w:rFonts w:asciiTheme="minorHAnsi" w:hAnsiTheme="minorHAnsi" w:cstheme="minorHAnsi"/>
          <w:lang w:val="en-AU"/>
        </w:rPr>
        <w:t>systems where similar horizontal patterns of zooplankton biomass have been observed.</w:t>
      </w:r>
      <w:r w:rsidR="0058280A" w:rsidRPr="00F15D89">
        <w:rPr>
          <w:rFonts w:asciiTheme="minorHAnsi" w:hAnsiTheme="minorHAnsi" w:cstheme="minorHAnsi"/>
          <w:lang w:val="en-AU"/>
        </w:rPr>
        <w:t xml:space="preserve"> </w:t>
      </w:r>
      <w:r w:rsidR="0058280A" w:rsidRPr="00F15D89">
        <w:rPr>
          <w:rFonts w:asciiTheme="minorHAnsi" w:eastAsia="Times New Roman" w:hAnsiTheme="minorHAnsi" w:cstheme="minorHAnsi"/>
          <w:kern w:val="28"/>
          <w:szCs w:val="24"/>
          <w:lang w:val="en-AU"/>
        </w:rPr>
        <w:t>Based upon the previous research into zooplankton distributions on continental shel</w:t>
      </w:r>
      <w:r w:rsidR="00791E16">
        <w:rPr>
          <w:rFonts w:asciiTheme="minorHAnsi" w:eastAsia="Times New Roman" w:hAnsiTheme="minorHAnsi" w:cstheme="minorHAnsi"/>
          <w:kern w:val="28"/>
          <w:szCs w:val="24"/>
          <w:lang w:val="en-AU"/>
        </w:rPr>
        <w:t>ves</w:t>
      </w:r>
      <w:r w:rsidR="0058280A" w:rsidRPr="00F15D89">
        <w:rPr>
          <w:rFonts w:asciiTheme="minorHAnsi" w:eastAsia="Times New Roman" w:hAnsiTheme="minorHAnsi" w:cstheme="minorHAnsi"/>
          <w:kern w:val="28"/>
          <w:szCs w:val="24"/>
          <w:lang w:val="en-AU"/>
        </w:rPr>
        <w:t xml:space="preserve"> and the current study we would like to propose a </w:t>
      </w:r>
      <w:r w:rsidR="00DD6401">
        <w:rPr>
          <w:rFonts w:asciiTheme="minorHAnsi" w:eastAsia="Times New Roman" w:hAnsiTheme="minorHAnsi" w:cstheme="minorHAnsi"/>
          <w:kern w:val="28"/>
          <w:szCs w:val="24"/>
          <w:lang w:val="en-AU"/>
        </w:rPr>
        <w:t xml:space="preserve">general model for the distribution of zooplankton on continental shelves influenced by boundary currents. This model includes a </w:t>
      </w:r>
      <w:r w:rsidR="0058280A" w:rsidRPr="00F15D89">
        <w:rPr>
          <w:rFonts w:asciiTheme="minorHAnsi" w:eastAsia="Times New Roman" w:hAnsiTheme="minorHAnsi" w:cstheme="minorHAnsi"/>
          <w:kern w:val="28"/>
          <w:szCs w:val="24"/>
          <w:lang w:val="en-AU"/>
        </w:rPr>
        <w:t xml:space="preserve">number of hypotheses for future studies to test. 1) Zooplankton biomass declines with distance offshore and with depth. 2) Continental shelf waters are more productive that offshore waters, and 3) Western </w:t>
      </w:r>
      <w:r w:rsidR="00DD6401">
        <w:rPr>
          <w:rFonts w:asciiTheme="minorHAnsi" w:eastAsia="Times New Roman" w:hAnsiTheme="minorHAnsi" w:cstheme="minorHAnsi"/>
          <w:kern w:val="28"/>
          <w:szCs w:val="24"/>
          <w:lang w:val="en-AU"/>
        </w:rPr>
        <w:t>b</w:t>
      </w:r>
      <w:r w:rsidR="0058280A" w:rsidRPr="00F15D89">
        <w:rPr>
          <w:rFonts w:asciiTheme="minorHAnsi" w:eastAsia="Times New Roman" w:hAnsiTheme="minorHAnsi" w:cstheme="minorHAnsi"/>
          <w:kern w:val="28"/>
          <w:szCs w:val="24"/>
          <w:lang w:val="en-AU"/>
        </w:rPr>
        <w:t xml:space="preserve">oundary </w:t>
      </w:r>
      <w:r w:rsidR="00DD6401">
        <w:rPr>
          <w:rFonts w:asciiTheme="minorHAnsi" w:eastAsia="Times New Roman" w:hAnsiTheme="minorHAnsi" w:cstheme="minorHAnsi"/>
          <w:kern w:val="28"/>
          <w:szCs w:val="24"/>
          <w:lang w:val="en-AU"/>
        </w:rPr>
        <w:t>c</w:t>
      </w:r>
      <w:r w:rsidR="0058280A" w:rsidRPr="00F15D89">
        <w:rPr>
          <w:rFonts w:asciiTheme="minorHAnsi" w:eastAsia="Times New Roman" w:hAnsiTheme="minorHAnsi" w:cstheme="minorHAnsi"/>
          <w:kern w:val="28"/>
          <w:szCs w:val="24"/>
          <w:lang w:val="en-AU"/>
        </w:rPr>
        <w:t>urrents drive productivity on the shelf through uplift. Future studies could answer these questions with more sustained monitoring of cross-shelf patterns throughout the year which has not previously occurred with all previous studies presenting only snapshots of cross-shelf patterns due to defined sampling seasons or irregular research voyages.</w:t>
      </w:r>
    </w:p>
    <w:p w14:paraId="2680E56F" w14:textId="77777777" w:rsidR="00DD6401" w:rsidRDefault="00DD6401" w:rsidP="00F34258">
      <w:pPr>
        <w:spacing w:line="360" w:lineRule="auto"/>
        <w:rPr>
          <w:rFonts w:asciiTheme="minorHAnsi" w:hAnsiTheme="minorHAnsi" w:cstheme="minorHAnsi"/>
          <w:b/>
          <w:bCs/>
          <w:lang w:val="en-AU"/>
        </w:rPr>
      </w:pPr>
    </w:p>
    <w:p w14:paraId="3AF25E2B" w14:textId="77777777" w:rsidR="00C07196" w:rsidRDefault="00C07196">
      <w:pPr>
        <w:rPr>
          <w:rFonts w:asciiTheme="minorHAnsi" w:hAnsiTheme="minorHAnsi" w:cstheme="minorHAnsi"/>
          <w:b/>
          <w:bCs/>
          <w:lang w:val="en-AU"/>
        </w:rPr>
      </w:pPr>
      <w:r>
        <w:rPr>
          <w:rFonts w:asciiTheme="minorHAnsi" w:hAnsiTheme="minorHAnsi" w:cstheme="minorHAnsi"/>
          <w:b/>
          <w:bCs/>
          <w:lang w:val="en-AU"/>
        </w:rPr>
        <w:br w:type="page"/>
      </w:r>
    </w:p>
    <w:p w14:paraId="2DFE6AF5" w14:textId="024562F7" w:rsidR="001E3923" w:rsidRPr="00F15D89" w:rsidRDefault="0058280A" w:rsidP="00F34258">
      <w:pPr>
        <w:spacing w:line="360" w:lineRule="auto"/>
        <w:rPr>
          <w:rFonts w:asciiTheme="minorHAnsi" w:hAnsiTheme="minorHAnsi" w:cstheme="minorHAnsi"/>
          <w:b/>
          <w:bCs/>
          <w:lang w:val="en-AU"/>
        </w:rPr>
      </w:pPr>
      <w:r w:rsidRPr="00F15D89">
        <w:rPr>
          <w:rFonts w:asciiTheme="minorHAnsi" w:hAnsiTheme="minorHAnsi" w:cstheme="minorHAnsi"/>
          <w:b/>
          <w:bCs/>
          <w:lang w:val="en-AU"/>
        </w:rPr>
        <w:lastRenderedPageBreak/>
        <w:t>References</w:t>
      </w:r>
    </w:p>
    <w:p w14:paraId="5CFC6C60" w14:textId="77777777" w:rsidR="001E3923" w:rsidRPr="00C07196" w:rsidRDefault="001E3923" w:rsidP="00F34258">
      <w:pPr>
        <w:spacing w:line="360" w:lineRule="auto"/>
        <w:rPr>
          <w:rFonts w:asciiTheme="minorHAnsi" w:hAnsiTheme="minorHAnsi" w:cstheme="minorHAnsi"/>
          <w:sz w:val="22"/>
          <w:szCs w:val="22"/>
          <w:lang w:val="en-AU"/>
        </w:rPr>
      </w:pPr>
    </w:p>
    <w:p w14:paraId="3727B887" w14:textId="77777777" w:rsidR="0009116A" w:rsidRDefault="00232BF7" w:rsidP="0009116A">
      <w:pPr>
        <w:pStyle w:val="Bibliography"/>
      </w:pPr>
      <w:r>
        <w:rPr>
          <w:rFonts w:asciiTheme="minorHAnsi" w:hAnsiTheme="minorHAnsi" w:cstheme="minorHAnsi"/>
          <w:sz w:val="22"/>
          <w:szCs w:val="22"/>
          <w:lang w:val="en-AU"/>
        </w:rPr>
        <w:fldChar w:fldCharType="begin"/>
      </w:r>
      <w:r w:rsidR="004A328F">
        <w:rPr>
          <w:rFonts w:asciiTheme="minorHAnsi" w:hAnsiTheme="minorHAnsi" w:cstheme="minorHAnsi"/>
          <w:sz w:val="22"/>
          <w:szCs w:val="22"/>
          <w:lang w:val="en-AU"/>
        </w:rPr>
        <w:instrText xml:space="preserve"> ADDIN ZOTERO_BIBL {"uncited":[],"omitted":[],"custom":[]} CSL_BIBLIOGRAPHY </w:instrText>
      </w:r>
      <w:r>
        <w:rPr>
          <w:rFonts w:asciiTheme="minorHAnsi" w:hAnsiTheme="minorHAnsi" w:cstheme="minorHAnsi"/>
          <w:sz w:val="22"/>
          <w:szCs w:val="22"/>
          <w:lang w:val="en-AU"/>
        </w:rPr>
        <w:fldChar w:fldCharType="separate"/>
      </w:r>
      <w:proofErr w:type="spellStart"/>
      <w:r w:rsidR="0009116A">
        <w:t>Aarflot</w:t>
      </w:r>
      <w:proofErr w:type="spellEnd"/>
      <w:r w:rsidR="0009116A">
        <w:t xml:space="preserve">, J. M., </w:t>
      </w:r>
      <w:proofErr w:type="spellStart"/>
      <w:r w:rsidR="0009116A">
        <w:t>Aksnes</w:t>
      </w:r>
      <w:proofErr w:type="spellEnd"/>
      <w:r w:rsidR="0009116A">
        <w:t xml:space="preserve">, D. L., </w:t>
      </w:r>
      <w:proofErr w:type="spellStart"/>
      <w:r w:rsidR="0009116A">
        <w:t>Opdal</w:t>
      </w:r>
      <w:proofErr w:type="spellEnd"/>
      <w:r w:rsidR="0009116A">
        <w:t xml:space="preserve">, A. F., </w:t>
      </w:r>
      <w:proofErr w:type="spellStart"/>
      <w:r w:rsidR="0009116A">
        <w:t>Skjoldal</w:t>
      </w:r>
      <w:proofErr w:type="spellEnd"/>
      <w:r w:rsidR="0009116A">
        <w:t xml:space="preserve">, H. R., and </w:t>
      </w:r>
      <w:proofErr w:type="spellStart"/>
      <w:r w:rsidR="0009116A">
        <w:t>Fiksen</w:t>
      </w:r>
      <w:proofErr w:type="spellEnd"/>
      <w:r w:rsidR="0009116A">
        <w:t>, O. 2019. Caught in broad daylight: Topographic constraints of zooplankton depth distributions. Limnology and Oceanography, 64: 849–859.</w:t>
      </w:r>
    </w:p>
    <w:p w14:paraId="09DEF461" w14:textId="77777777" w:rsidR="0009116A" w:rsidRDefault="0009116A" w:rsidP="0009116A">
      <w:pPr>
        <w:pStyle w:val="Bibliography"/>
      </w:pPr>
      <w:r>
        <w:t xml:space="preserve">Ajani, P. A., Allen, A. P., Ingleton, T., and Armand, L. 2014. Erratum: A decadal decline in relative abundance and a shift in </w:t>
      </w:r>
      <w:proofErr w:type="spellStart"/>
      <w:r>
        <w:t>microphytoplankton</w:t>
      </w:r>
      <w:proofErr w:type="spellEnd"/>
      <w:r>
        <w:t xml:space="preserve"> composition at a long-term coastal station off southeast Australia. Limnology and Oceanography, 59: 2240–2242.</w:t>
      </w:r>
    </w:p>
    <w:p w14:paraId="4951DED7" w14:textId="77777777" w:rsidR="0009116A" w:rsidRDefault="0009116A" w:rsidP="0009116A">
      <w:pPr>
        <w:pStyle w:val="Bibliography"/>
      </w:pPr>
      <w:proofErr w:type="spellStart"/>
      <w:r>
        <w:t>Apte</w:t>
      </w:r>
      <w:proofErr w:type="spellEnd"/>
      <w:r>
        <w:t xml:space="preserve">, S. C., </w:t>
      </w:r>
      <w:proofErr w:type="spellStart"/>
      <w:r>
        <w:t>Batley</w:t>
      </w:r>
      <w:proofErr w:type="spellEnd"/>
      <w:r>
        <w:t xml:space="preserve">, G. E., </w:t>
      </w:r>
      <w:proofErr w:type="spellStart"/>
      <w:r>
        <w:t>Szymczak</w:t>
      </w:r>
      <w:proofErr w:type="spellEnd"/>
      <w:r>
        <w:t>, R., Rendell, P. S., Lee, R., and Waite, T. D. 1998. Baseline trace metal concentrations in New South Wales coastal waters. Marine and Freshwater Research, 49: 203–214. CSIRO PUBLISHING.</w:t>
      </w:r>
    </w:p>
    <w:p w14:paraId="64DEC162" w14:textId="77777777" w:rsidR="0009116A" w:rsidRDefault="0009116A" w:rsidP="0009116A">
      <w:pPr>
        <w:pStyle w:val="Bibliography"/>
      </w:pPr>
      <w:r>
        <w:t>Archer, M. R., Roughan, M., Keating, S. R., and Schaeffer, A. 2017. On the Variability of the East Australian Current: Jet Structure, Meandering, and Influence on Shelf Circulation. Journal of Geophysical Research: Oceans, 122: 8464–8481.</w:t>
      </w:r>
    </w:p>
    <w:p w14:paraId="50ADC04A" w14:textId="77777777" w:rsidR="0009116A" w:rsidRDefault="0009116A" w:rsidP="0009116A">
      <w:pPr>
        <w:pStyle w:val="Bibliography"/>
      </w:pPr>
      <w:proofErr w:type="spellStart"/>
      <w:r>
        <w:t>Armbrecht</w:t>
      </w:r>
      <w:proofErr w:type="spellEnd"/>
      <w:r>
        <w:t>, L. H., Roughan, M., Rossi, V., Schaeffer, A., Davies, P. L., Waite, A. M., and Armand, L. K. 2014. Phytoplankton composition under contrasting oceanographic conditions: Upwelling and downwelling (Eastern Australia). Continental Shelf Research, 75: 54–67.</w:t>
      </w:r>
    </w:p>
    <w:p w14:paraId="34B6C21B" w14:textId="77777777" w:rsidR="0009116A" w:rsidRDefault="0009116A" w:rsidP="0009116A">
      <w:pPr>
        <w:pStyle w:val="Bibliography"/>
      </w:pPr>
      <w:proofErr w:type="spellStart"/>
      <w:r>
        <w:t>Armbrecht</w:t>
      </w:r>
      <w:proofErr w:type="spellEnd"/>
      <w:r>
        <w:t xml:space="preserve">, L. H., Thompson, P. A., Wright, S. W., Schaeffer, A., Roughan, M., </w:t>
      </w:r>
      <w:proofErr w:type="spellStart"/>
      <w:r>
        <w:t>Henderiks</w:t>
      </w:r>
      <w:proofErr w:type="spellEnd"/>
      <w:r>
        <w:t>, J., and Armand, L. K. 2015. Comparison of the cross-shelf phytoplankton distribution of two oceanographically distinct regions off Australia. Journal of Marine Systems, 148: 26–38.</w:t>
      </w:r>
    </w:p>
    <w:p w14:paraId="62415CE0" w14:textId="77777777" w:rsidR="0009116A" w:rsidRDefault="0009116A" w:rsidP="0009116A">
      <w:pPr>
        <w:pStyle w:val="Bibliography"/>
      </w:pPr>
      <w:r>
        <w:t xml:space="preserve">Baird, M. E., Timko, P. G., Middleton, J. H., Mullaney, T. J., Cox, D. R., and Suthers, I. M. 2008. Biological properties across the Tasman Front </w:t>
      </w:r>
      <w:proofErr w:type="spellStart"/>
      <w:r>
        <w:t>off</w:t>
      </w:r>
      <w:proofErr w:type="spellEnd"/>
      <w:r>
        <w:t xml:space="preserve"> southeast Australia. Deep-Sea Research Part I-Oceanographic Research Papers, 55: 1438–1455.</w:t>
      </w:r>
    </w:p>
    <w:p w14:paraId="0094D9C4" w14:textId="77777777" w:rsidR="0009116A" w:rsidRDefault="0009116A" w:rsidP="0009116A">
      <w:pPr>
        <w:pStyle w:val="Bibliography"/>
      </w:pPr>
      <w:r>
        <w:t xml:space="preserve">Banks, S. C., Piggott, M. P., Williamson, J. E., </w:t>
      </w:r>
      <w:proofErr w:type="spellStart"/>
      <w:r>
        <w:t>Bové</w:t>
      </w:r>
      <w:proofErr w:type="spellEnd"/>
      <w:r>
        <w:t xml:space="preserve">, U., Holbrook, N. J., and </w:t>
      </w:r>
      <w:proofErr w:type="spellStart"/>
      <w:r>
        <w:t>Beheregaray</w:t>
      </w:r>
      <w:proofErr w:type="spellEnd"/>
      <w:r>
        <w:t>, L. B. 2007. Oceanic Variability and Coastal Topography Shape Genetic Structure in a Long-Dispersing Sea Urchin. Ecology, 88: 3055–3064.</w:t>
      </w:r>
    </w:p>
    <w:p w14:paraId="6972E641" w14:textId="77777777" w:rsidR="0009116A" w:rsidRDefault="0009116A" w:rsidP="0009116A">
      <w:pPr>
        <w:pStyle w:val="Bibliography"/>
      </w:pPr>
      <w:r>
        <w:t xml:space="preserve">Barnes, C., Maxwell, D., </w:t>
      </w:r>
      <w:proofErr w:type="spellStart"/>
      <w:r>
        <w:t>Reuman</w:t>
      </w:r>
      <w:proofErr w:type="spellEnd"/>
      <w:r>
        <w:t>, D. C., and Jennings, S. 2010. Global patterns in predator–prey size relationships reveal size dependency of trophic transfer efficiency. Ecology, 91: 222–232.</w:t>
      </w:r>
    </w:p>
    <w:p w14:paraId="77F83257" w14:textId="77777777" w:rsidR="0009116A" w:rsidRDefault="0009116A" w:rsidP="0009116A">
      <w:pPr>
        <w:pStyle w:val="Bibliography"/>
      </w:pPr>
      <w:r>
        <w:t xml:space="preserve">Blanchard, J. L., Heneghan, R. F., Everett, J. D., </w:t>
      </w:r>
      <w:proofErr w:type="spellStart"/>
      <w:r>
        <w:t>Trebilco</w:t>
      </w:r>
      <w:proofErr w:type="spellEnd"/>
      <w:r>
        <w:t>, R., and Richardson, A. J. 2017. From Bacteria to Whales: Using Functional Size Spectra to Model Marine Ecosystems. Trends in Ecology &amp; Evolution, 32: 174–186.</w:t>
      </w:r>
    </w:p>
    <w:p w14:paraId="07B01A09" w14:textId="77777777" w:rsidR="0009116A" w:rsidRDefault="0009116A" w:rsidP="0009116A">
      <w:pPr>
        <w:pStyle w:val="Bibliography"/>
      </w:pPr>
      <w:proofErr w:type="spellStart"/>
      <w:r>
        <w:t>Cetina</w:t>
      </w:r>
      <w:proofErr w:type="spellEnd"/>
      <w:r>
        <w:t>-Heredia, P., Roughan, M., van Sebille, E., and Coleman, M. A. 2014. Long-term trends in the East Australian Current separation latitude and eddy driven transport. Journal of Geophysical Research: Oceans, 119: 4351–4366.</w:t>
      </w:r>
    </w:p>
    <w:p w14:paraId="09E38A70" w14:textId="77777777" w:rsidR="0009116A" w:rsidRDefault="0009116A" w:rsidP="0009116A">
      <w:pPr>
        <w:pStyle w:val="Bibliography"/>
      </w:pPr>
      <w:r>
        <w:t>Champion, C., Suthers, I. M., and Smith, J. A. 2015. Zooplanktivory is a key process for fish production on a coastal artificial reef. Mar. Ecol.-Prog. Ser., 541: 1–14.</w:t>
      </w:r>
    </w:p>
    <w:p w14:paraId="7942A2E1" w14:textId="77777777" w:rsidR="0009116A" w:rsidRDefault="0009116A" w:rsidP="0009116A">
      <w:pPr>
        <w:pStyle w:val="Bibliography"/>
      </w:pPr>
      <w:r>
        <w:t xml:space="preserve">Chen, Y., Sun, X., and </w:t>
      </w:r>
      <w:proofErr w:type="spellStart"/>
      <w:r>
        <w:t>Zhun</w:t>
      </w:r>
      <w:proofErr w:type="spellEnd"/>
      <w:r>
        <w:t>, M. 2018. Net-phytoplankton communities in the Western Boundary Currents and their environmental correlations. Journal of Oceanology and Limnology, 36: 305–316.</w:t>
      </w:r>
    </w:p>
    <w:p w14:paraId="0C6F9AC9" w14:textId="77777777" w:rsidR="0009116A" w:rsidRDefault="0009116A" w:rsidP="0009116A">
      <w:pPr>
        <w:pStyle w:val="Bibliography"/>
      </w:pPr>
      <w:r>
        <w:t xml:space="preserve">Coyle, K. O., and </w:t>
      </w:r>
      <w:proofErr w:type="spellStart"/>
      <w:r>
        <w:t>Pinchuk</w:t>
      </w:r>
      <w:proofErr w:type="spellEnd"/>
      <w:r>
        <w:t>, A. I. 2002. Climate-related differences in zooplankton density and growth on the inner shelf of the southeastern Bering Sea. Progress in Oceanography, 55: 177–194.</w:t>
      </w:r>
    </w:p>
    <w:p w14:paraId="3091CD0A" w14:textId="77777777" w:rsidR="0009116A" w:rsidRDefault="0009116A" w:rsidP="0009116A">
      <w:pPr>
        <w:pStyle w:val="Bibliography"/>
      </w:pPr>
      <w:r>
        <w:lastRenderedPageBreak/>
        <w:t xml:space="preserve">Everett, J. D., Baird, M. E., </w:t>
      </w:r>
      <w:proofErr w:type="spellStart"/>
      <w:r>
        <w:t>Oke</w:t>
      </w:r>
      <w:proofErr w:type="spellEnd"/>
      <w:r>
        <w:t>, P. R., and Suthers, I. M. 2012. An avenue of eddies: Quantifying the biophysical properties of mesoscale eddies in the Tasman Sea. Geophysical Research Letters, 39: 5.</w:t>
      </w:r>
    </w:p>
    <w:p w14:paraId="6473BF10" w14:textId="77777777" w:rsidR="0009116A" w:rsidRDefault="0009116A" w:rsidP="0009116A">
      <w:pPr>
        <w:pStyle w:val="Bibliography"/>
      </w:pPr>
      <w:r>
        <w:t xml:space="preserve">Everett, J. D., Baird, M. E., Roughan, M., Suthers, I. M., and Doblin, M. A. 2014. Relative impact of seasonal and oceanographic drivers on surface chlorophyll </w:t>
      </w:r>
      <w:proofErr w:type="spellStart"/>
      <w:r>
        <w:t>a</w:t>
      </w:r>
      <w:proofErr w:type="spellEnd"/>
      <w:r>
        <w:t xml:space="preserve"> along a Western Boundary Current. Progress in Oceanography, 120: 340–351.</w:t>
      </w:r>
    </w:p>
    <w:p w14:paraId="4775BF20" w14:textId="77777777" w:rsidR="0009116A" w:rsidRDefault="0009116A" w:rsidP="0009116A">
      <w:pPr>
        <w:pStyle w:val="Bibliography"/>
      </w:pPr>
      <w:r>
        <w:t>GEBCO Bathymetric Compilation Group. 2019. The GEBCO_2019 Grid - a continuous terrain model of the global oceans and land.</w:t>
      </w:r>
    </w:p>
    <w:p w14:paraId="0B320133" w14:textId="77777777" w:rsidR="0009116A" w:rsidRDefault="0009116A" w:rsidP="0009116A">
      <w:pPr>
        <w:pStyle w:val="Bibliography"/>
      </w:pPr>
      <w:r>
        <w:t>Hobday, A. J., and Hartmann, K. 2006. Near real-time spatial management based on habitat predictions for a longline bycatch species. Fisheries Management and Ecology, 13: 365–380.</w:t>
      </w:r>
    </w:p>
    <w:p w14:paraId="1864BB73" w14:textId="77777777" w:rsidR="0009116A" w:rsidRDefault="0009116A" w:rsidP="0009116A">
      <w:pPr>
        <w:pStyle w:val="Bibliography"/>
      </w:pPr>
      <w:r>
        <w:t>Hogg, N. G., and Johns, W. E. 1995. Western boundary currents. Reviews of Geophysics, 33: 1311–1334.</w:t>
      </w:r>
    </w:p>
    <w:p w14:paraId="6B77EDE9" w14:textId="77777777" w:rsidR="0009116A" w:rsidRDefault="0009116A" w:rsidP="0009116A">
      <w:pPr>
        <w:pStyle w:val="Bibliography"/>
      </w:pPr>
      <w:r>
        <w:t xml:space="preserve">Hu, D., Wu, L., Cai, W., Gupta, A. S., </w:t>
      </w:r>
      <w:proofErr w:type="spellStart"/>
      <w:r>
        <w:t>Ganachaud</w:t>
      </w:r>
      <w:proofErr w:type="spellEnd"/>
      <w:r>
        <w:t xml:space="preserve">, A., </w:t>
      </w:r>
      <w:proofErr w:type="spellStart"/>
      <w:r>
        <w:t>Qiu</w:t>
      </w:r>
      <w:proofErr w:type="spellEnd"/>
      <w:r>
        <w:t xml:space="preserve">, B., Gordon, A. L., </w:t>
      </w:r>
      <w:r>
        <w:rPr>
          <w:i/>
          <w:iCs/>
        </w:rPr>
        <w:t>et al.</w:t>
      </w:r>
      <w:r>
        <w:t xml:space="preserve"> 2015. Pacific western boundary currents and their roles in climate. Nature, 522: 299–308. Nature Publishing Group.</w:t>
      </w:r>
    </w:p>
    <w:p w14:paraId="72EEFA41" w14:textId="77777777" w:rsidR="0009116A" w:rsidRDefault="0009116A" w:rsidP="0009116A">
      <w:pPr>
        <w:pStyle w:val="Bibliography"/>
      </w:pPr>
      <w:r>
        <w:t xml:space="preserve">Huntley, M. E., </w:t>
      </w:r>
      <w:proofErr w:type="spellStart"/>
      <w:r>
        <w:t>GonzÃÂ¡lez</w:t>
      </w:r>
      <w:proofErr w:type="spellEnd"/>
      <w:r>
        <w:t xml:space="preserve">, A., Zhu, Y., Zhou, M., and </w:t>
      </w:r>
      <w:proofErr w:type="spellStart"/>
      <w:r>
        <w:t>Irigoien</w:t>
      </w:r>
      <w:proofErr w:type="spellEnd"/>
      <w:r>
        <w:t>, X. 2000. Zooplankton dynamics in a mesoscale eddy-jet system off California. Marine Ecology Progress Series, 201: 165–178.</w:t>
      </w:r>
    </w:p>
    <w:p w14:paraId="55037E22" w14:textId="77777777" w:rsidR="0009116A" w:rsidRDefault="0009116A" w:rsidP="0009116A">
      <w:pPr>
        <w:pStyle w:val="Bibliography"/>
      </w:pPr>
      <w:proofErr w:type="spellStart"/>
      <w:r>
        <w:t>Irigoien</w:t>
      </w:r>
      <w:proofErr w:type="spellEnd"/>
      <w:r>
        <w:t xml:space="preserve">, X., Fernandes, J. A., Grosjean, P., Denis, K., </w:t>
      </w:r>
      <w:proofErr w:type="spellStart"/>
      <w:r>
        <w:t>Albaina</w:t>
      </w:r>
      <w:proofErr w:type="spellEnd"/>
      <w:r>
        <w:t>, A., and Santos, M. 2009. Spring zooplankton distribution in the Bay of Biscay from 1998 to 2006 in relation with anchovy recruitment. Journal of Plankton Research, 31: 1–17.</w:t>
      </w:r>
    </w:p>
    <w:p w14:paraId="020AB533" w14:textId="77777777" w:rsidR="0009116A" w:rsidRDefault="0009116A" w:rsidP="0009116A">
      <w:pPr>
        <w:pStyle w:val="Bibliography"/>
      </w:pPr>
      <w:r>
        <w:t xml:space="preserve">Kelly, P., Clementson, L., Davies, C., </w:t>
      </w:r>
      <w:proofErr w:type="spellStart"/>
      <w:r>
        <w:t>Corney</w:t>
      </w:r>
      <w:proofErr w:type="spellEnd"/>
      <w:r>
        <w:t xml:space="preserve">, S., and </w:t>
      </w:r>
      <w:proofErr w:type="spellStart"/>
      <w:r>
        <w:t>Swadling</w:t>
      </w:r>
      <w:proofErr w:type="spellEnd"/>
      <w:r>
        <w:t>, K. 2016. Zooplankton responses to increasing sea surface temperatures in the southeastern Australia global marine hotspot. Estuarine, Coastal and Shelf Science, 180: 242–257.</w:t>
      </w:r>
    </w:p>
    <w:p w14:paraId="6FD606A5" w14:textId="77777777" w:rsidR="0009116A" w:rsidRDefault="0009116A" w:rsidP="0009116A">
      <w:pPr>
        <w:pStyle w:val="Bibliography"/>
      </w:pPr>
      <w:r>
        <w:t>Kerr, S. R., and Dickie, L. M. 2001. The biomass spectrum: a predator-prey theory of aquatic production. Columbia University Press.</w:t>
      </w:r>
    </w:p>
    <w:p w14:paraId="00C9CCBA" w14:textId="77777777" w:rsidR="0009116A" w:rsidRDefault="0009116A" w:rsidP="0009116A">
      <w:pPr>
        <w:pStyle w:val="Bibliography"/>
      </w:pPr>
      <w:proofErr w:type="spellStart"/>
      <w:r>
        <w:t>Libralato</w:t>
      </w:r>
      <w:proofErr w:type="spellEnd"/>
      <w:r>
        <w:t>, S., Christensen, V., and Pauly, D. 2006. A method for identifying keystone species in food web models. Ecological Modelling, 195: 153–171.</w:t>
      </w:r>
    </w:p>
    <w:p w14:paraId="58BFAB73" w14:textId="77777777" w:rsidR="0009116A" w:rsidRDefault="0009116A" w:rsidP="0009116A">
      <w:pPr>
        <w:pStyle w:val="Bibliography"/>
      </w:pPr>
      <w:r>
        <w:t xml:space="preserve">Malan, N., Archer, M., Roughan, M., </w:t>
      </w:r>
      <w:proofErr w:type="spellStart"/>
      <w:r>
        <w:t>Cetina</w:t>
      </w:r>
      <w:proofErr w:type="spellEnd"/>
      <w:r>
        <w:t xml:space="preserve">-Heredia, P., Hemming, M., Rocha, C., Schaeffer, A., </w:t>
      </w:r>
      <w:r>
        <w:rPr>
          <w:i/>
          <w:iCs/>
        </w:rPr>
        <w:t>et al.</w:t>
      </w:r>
      <w:r>
        <w:t xml:space="preserve"> 2020. Eddy-Driven Cross-Shelf Transport in the East Australian Current Separation Zone. Journal of Geophysical Research: Oceans, 125: e2019JC015613.</w:t>
      </w:r>
    </w:p>
    <w:p w14:paraId="4C21373D" w14:textId="77777777" w:rsidR="0009116A" w:rsidRDefault="0009116A" w:rsidP="0009116A">
      <w:pPr>
        <w:pStyle w:val="Bibliography"/>
      </w:pPr>
      <w:proofErr w:type="spellStart"/>
      <w:r>
        <w:t>Marcolin</w:t>
      </w:r>
      <w:proofErr w:type="spellEnd"/>
      <w:r>
        <w:t xml:space="preserve">, C., Lopes, R., and Jackson, G. 2015. Estimating zooplankton vertical distribution from combined LOPC and </w:t>
      </w:r>
      <w:proofErr w:type="spellStart"/>
      <w:r>
        <w:t>ZooScan</w:t>
      </w:r>
      <w:proofErr w:type="spellEnd"/>
      <w:r>
        <w:t xml:space="preserve"> observations on the Brazilian Coast. Marine Biology, 162: 2171–2186.</w:t>
      </w:r>
    </w:p>
    <w:p w14:paraId="31510A02" w14:textId="77777777" w:rsidR="0009116A" w:rsidRDefault="0009116A" w:rsidP="0009116A">
      <w:pPr>
        <w:pStyle w:val="Bibliography"/>
      </w:pPr>
      <w:proofErr w:type="spellStart"/>
      <w:r>
        <w:t>Marcolin</w:t>
      </w:r>
      <w:proofErr w:type="spellEnd"/>
      <w:r>
        <w:t xml:space="preserve">, C. da R., </w:t>
      </w:r>
      <w:proofErr w:type="spellStart"/>
      <w:r>
        <w:t>Schultes</w:t>
      </w:r>
      <w:proofErr w:type="spellEnd"/>
      <w:r>
        <w:t xml:space="preserve">, S., Jackson, G. A., and Lopes, R. M. 2013. Plankton and </w:t>
      </w:r>
      <w:proofErr w:type="spellStart"/>
      <w:r>
        <w:t>seston</w:t>
      </w:r>
      <w:proofErr w:type="spellEnd"/>
      <w:r>
        <w:t xml:space="preserve"> size spectra estimated by the LOPC and </w:t>
      </w:r>
      <w:proofErr w:type="spellStart"/>
      <w:r>
        <w:t>ZooScan</w:t>
      </w:r>
      <w:proofErr w:type="spellEnd"/>
      <w:r>
        <w:t xml:space="preserve"> in the </w:t>
      </w:r>
      <w:proofErr w:type="spellStart"/>
      <w:r>
        <w:t>Abrolhos</w:t>
      </w:r>
      <w:proofErr w:type="spellEnd"/>
      <w:r>
        <w:t xml:space="preserve"> Bank ecosystem (SE Atlantic). Continental Shelf Research, 70: 74–87.</w:t>
      </w:r>
    </w:p>
    <w:p w14:paraId="0CF9C951" w14:textId="77777777" w:rsidR="0009116A" w:rsidRDefault="0009116A" w:rsidP="0009116A">
      <w:pPr>
        <w:pStyle w:val="Bibliography"/>
      </w:pPr>
      <w:r>
        <w:t xml:space="preserve">Marquis, E., </w:t>
      </w:r>
      <w:proofErr w:type="spellStart"/>
      <w:r>
        <w:t>Niquil</w:t>
      </w:r>
      <w:proofErr w:type="spellEnd"/>
      <w:r>
        <w:t xml:space="preserve">, N., </w:t>
      </w:r>
      <w:proofErr w:type="spellStart"/>
      <w:r>
        <w:t>Vézina</w:t>
      </w:r>
      <w:proofErr w:type="spellEnd"/>
      <w:r>
        <w:t xml:space="preserve">, A. F., </w:t>
      </w:r>
      <w:proofErr w:type="spellStart"/>
      <w:r>
        <w:t>Petitgas</w:t>
      </w:r>
      <w:proofErr w:type="spellEnd"/>
      <w:r>
        <w:t xml:space="preserve">, P., and Dupuy, C. 2011. Influence of planktonic </w:t>
      </w:r>
      <w:proofErr w:type="spellStart"/>
      <w:r>
        <w:t>foodweb</w:t>
      </w:r>
      <w:proofErr w:type="spellEnd"/>
      <w:r>
        <w:t xml:space="preserve"> structure on a system’s capacity to support pelagic production: an inverse analysis approach. Ices Journal of Marine Science, 68: 803–812.</w:t>
      </w:r>
    </w:p>
    <w:p w14:paraId="65ACF30D" w14:textId="77777777" w:rsidR="0009116A" w:rsidRDefault="0009116A" w:rsidP="0009116A">
      <w:pPr>
        <w:pStyle w:val="Bibliography"/>
      </w:pPr>
      <w:r>
        <w:t xml:space="preserve">Mata, M. M., </w:t>
      </w:r>
      <w:proofErr w:type="spellStart"/>
      <w:r>
        <w:t>Wijffels</w:t>
      </w:r>
      <w:proofErr w:type="spellEnd"/>
      <w:r>
        <w:t>, S. E., Church, J. A., and Tomczak, M. 2006. Eddy shedding and energy conversions in the East Australian Current. Journal of Geophysical Research: Oceans, 111. https://agupubs.onlinelibrary.wiley.com/doi/abs/10.1029/2006JC003592 (Accessed 15 June 2020).</w:t>
      </w:r>
    </w:p>
    <w:p w14:paraId="36F536A1" w14:textId="77777777" w:rsidR="0009116A" w:rsidRDefault="0009116A" w:rsidP="0009116A">
      <w:pPr>
        <w:pStyle w:val="Bibliography"/>
      </w:pPr>
      <w:r>
        <w:lastRenderedPageBreak/>
        <w:t xml:space="preserve">Moore, S. K., and Suthers, I. M. 2006. Evaluation and correction of </w:t>
      </w:r>
      <w:proofErr w:type="spellStart"/>
      <w:r>
        <w:t>subresolved</w:t>
      </w:r>
      <w:proofErr w:type="spellEnd"/>
      <w:r>
        <w:t xml:space="preserve"> particles by the optical plankton counter in three Australian estuaries with pristine to highly modified catchments. Journal of Geophysical Research: Oceans, 111.</w:t>
      </w:r>
    </w:p>
    <w:p w14:paraId="783D9075" w14:textId="77777777" w:rsidR="0009116A" w:rsidRDefault="0009116A" w:rsidP="0009116A">
      <w:pPr>
        <w:pStyle w:val="Bibliography"/>
      </w:pPr>
      <w:proofErr w:type="spellStart"/>
      <w:r>
        <w:t>Oke</w:t>
      </w:r>
      <w:proofErr w:type="spellEnd"/>
      <w:r>
        <w:t>, P. R., and Middleton, J. H. 2001. Nutrient enrichment off Port Stephens: the role of the East Australian Current. Continental Shelf Research, 21: 587–606.</w:t>
      </w:r>
    </w:p>
    <w:p w14:paraId="6CDBCDC4" w14:textId="77777777" w:rsidR="0009116A" w:rsidRDefault="0009116A" w:rsidP="0009116A">
      <w:pPr>
        <w:pStyle w:val="Bibliography"/>
      </w:pPr>
      <w:proofErr w:type="spellStart"/>
      <w:r>
        <w:t>Oke</w:t>
      </w:r>
      <w:proofErr w:type="spellEnd"/>
      <w:r>
        <w:t xml:space="preserve">, P. R., Roughan, M., </w:t>
      </w:r>
      <w:proofErr w:type="spellStart"/>
      <w:r>
        <w:t>Cetina</w:t>
      </w:r>
      <w:proofErr w:type="spellEnd"/>
      <w:r>
        <w:t xml:space="preserve">-Heredia, P., </w:t>
      </w:r>
      <w:proofErr w:type="spellStart"/>
      <w:r>
        <w:t>Pilo</w:t>
      </w:r>
      <w:proofErr w:type="spellEnd"/>
      <w:r>
        <w:t xml:space="preserve">, G. S., Ridgway, K. R., </w:t>
      </w:r>
      <w:proofErr w:type="spellStart"/>
      <w:r>
        <w:t>Rykova</w:t>
      </w:r>
      <w:proofErr w:type="spellEnd"/>
      <w:r>
        <w:t xml:space="preserve">, T., Archer, M. R., </w:t>
      </w:r>
      <w:r>
        <w:rPr>
          <w:i/>
          <w:iCs/>
        </w:rPr>
        <w:t>et al.</w:t>
      </w:r>
      <w:r>
        <w:t xml:space="preserve"> 2019. Revisiting the circulation of the East Australian Current: Its path, separation, and eddy field. Progress in Oceanography, 176: 102139.</w:t>
      </w:r>
    </w:p>
    <w:p w14:paraId="4771BC62" w14:textId="77777777" w:rsidR="0009116A" w:rsidRDefault="0009116A" w:rsidP="0009116A">
      <w:pPr>
        <w:pStyle w:val="Bibliography"/>
      </w:pPr>
      <w:r>
        <w:t xml:space="preserve">Pereira </w:t>
      </w:r>
      <w:proofErr w:type="spellStart"/>
      <w:r>
        <w:t>Brandini</w:t>
      </w:r>
      <w:proofErr w:type="spellEnd"/>
      <w:r>
        <w:t xml:space="preserve">, F., Nogueira, M., </w:t>
      </w:r>
      <w:proofErr w:type="spellStart"/>
      <w:r>
        <w:t>Simião</w:t>
      </w:r>
      <w:proofErr w:type="spellEnd"/>
      <w:r>
        <w:t xml:space="preserve">, M., Carlos </w:t>
      </w:r>
      <w:proofErr w:type="spellStart"/>
      <w:r>
        <w:t>Ugaz</w:t>
      </w:r>
      <w:proofErr w:type="spellEnd"/>
      <w:r>
        <w:t xml:space="preserve"> </w:t>
      </w:r>
      <w:proofErr w:type="spellStart"/>
      <w:r>
        <w:t>Codina</w:t>
      </w:r>
      <w:proofErr w:type="spellEnd"/>
      <w:r>
        <w:t xml:space="preserve">, J., and Almeida </w:t>
      </w:r>
      <w:proofErr w:type="spellStart"/>
      <w:r>
        <w:t>Noernberg</w:t>
      </w:r>
      <w:proofErr w:type="spellEnd"/>
      <w:r>
        <w:t>, M. 2014. Deep chlorophyll maximum and plankton community response to oceanic bottom intrusions on the continental shelf in the South Brazilian Bight. Continental Shelf Research, 89: 61–75.</w:t>
      </w:r>
    </w:p>
    <w:p w14:paraId="7154CFE5" w14:textId="77777777" w:rsidR="0009116A" w:rsidRDefault="0009116A" w:rsidP="0009116A">
      <w:pPr>
        <w:pStyle w:val="Bibliography"/>
      </w:pPr>
      <w:proofErr w:type="spellStart"/>
      <w:r>
        <w:t>Revill</w:t>
      </w:r>
      <w:proofErr w:type="spellEnd"/>
      <w:r>
        <w:t xml:space="preserve">, A. T., Young, J. W., and </w:t>
      </w:r>
      <w:proofErr w:type="spellStart"/>
      <w:r>
        <w:t>Lansdell</w:t>
      </w:r>
      <w:proofErr w:type="spellEnd"/>
      <w:r>
        <w:t>, M. 2009. Stable isotopic evidence for trophic groupings and bio-regionalization of predators and their prey in oceanic waters off eastern Australia. Marine Biology, 156: 1241–1253.</w:t>
      </w:r>
    </w:p>
    <w:p w14:paraId="5DB86B4B" w14:textId="77777777" w:rsidR="0009116A" w:rsidRDefault="0009116A" w:rsidP="0009116A">
      <w:pPr>
        <w:pStyle w:val="Bibliography"/>
      </w:pPr>
      <w:r>
        <w:t>Richardson, A. J. 2008. In hot water: zooplankton and climate change. Ices Journal of Marine Science, 65: 279–295.</w:t>
      </w:r>
    </w:p>
    <w:p w14:paraId="06F8F3B1" w14:textId="77777777" w:rsidR="0009116A" w:rsidRDefault="0009116A" w:rsidP="0009116A">
      <w:pPr>
        <w:pStyle w:val="Bibliography"/>
      </w:pPr>
      <w:r>
        <w:t>Rissik, D., Suthers, I. M., and Taggart, C. T. 1997. Enhanced zooplankton abundance in the lee of an isolated reef in the south Coral Sea: the role of flow disturbance. Journal of Plankton Research, 19: 1347–1368. Oxford Academic.</w:t>
      </w:r>
    </w:p>
    <w:p w14:paraId="17A97FCE" w14:textId="77777777" w:rsidR="0009116A" w:rsidRDefault="0009116A" w:rsidP="0009116A">
      <w:pPr>
        <w:pStyle w:val="Bibliography"/>
      </w:pPr>
      <w:r>
        <w:t xml:space="preserve">Rossi, V., Schaeffer, A., Wood, J., </w:t>
      </w:r>
      <w:proofErr w:type="spellStart"/>
      <w:r>
        <w:t>Galibert</w:t>
      </w:r>
      <w:proofErr w:type="spellEnd"/>
      <w:r>
        <w:t xml:space="preserve">, G., Morris, B., </w:t>
      </w:r>
      <w:proofErr w:type="spellStart"/>
      <w:r>
        <w:t>Sudre</w:t>
      </w:r>
      <w:proofErr w:type="spellEnd"/>
      <w:r>
        <w:t xml:space="preserve">, J., Roughan, M., </w:t>
      </w:r>
      <w:r>
        <w:rPr>
          <w:i/>
          <w:iCs/>
        </w:rPr>
        <w:t>et al.</w:t>
      </w:r>
      <w:r>
        <w:t xml:space="preserve"> 2014. Seasonality of sporadic physical processes driving temperature and nutrient high-frequency variability in the coastal ocean off southeast Australia. Journal of Geophysical Research: Oceans, 119: 445–460.</w:t>
      </w:r>
    </w:p>
    <w:p w14:paraId="5C98C5A5" w14:textId="77777777" w:rsidR="0009116A" w:rsidRDefault="0009116A" w:rsidP="0009116A">
      <w:pPr>
        <w:pStyle w:val="Bibliography"/>
      </w:pPr>
      <w:r>
        <w:t>Roughan, M., and Middleton, J. H. 2002. A comparison of observed upwelling mechanisms off the east coast of Australia. Continental Shelf Research, 22: 2551–2572.</w:t>
      </w:r>
    </w:p>
    <w:p w14:paraId="6BE3338A" w14:textId="77777777" w:rsidR="0009116A" w:rsidRDefault="0009116A" w:rsidP="0009116A">
      <w:pPr>
        <w:pStyle w:val="Bibliography"/>
      </w:pPr>
      <w:r>
        <w:t>Roughan, M., Macdonald, H. S., Baird, M. E., and Glasby, T. M. 2011. Modelling coastal connectivity in a Western Boundary Current: Seasonal and inter-annual variability. Deep-Sea Research Part Ii-Topical Studies in Oceanography, 58: 628–644.</w:t>
      </w:r>
    </w:p>
    <w:p w14:paraId="063D24DB" w14:textId="77777777" w:rsidR="0009116A" w:rsidRDefault="0009116A" w:rsidP="0009116A">
      <w:pPr>
        <w:pStyle w:val="Bibliography"/>
      </w:pPr>
      <w:r>
        <w:t>Schaeffer, A., Roughan, M., and Morris, B. D. 2013. Cross-shelf dynamics in a western boundary current regime: Implications for upwelling. Journal of Physical Oceanography, 44: 2812–2813.</w:t>
      </w:r>
    </w:p>
    <w:p w14:paraId="72BB9270" w14:textId="77777777" w:rsidR="0009116A" w:rsidRDefault="0009116A" w:rsidP="0009116A">
      <w:pPr>
        <w:pStyle w:val="Bibliography"/>
      </w:pPr>
      <w:r>
        <w:t>Schaeffer, A., Roughan, M., and Wood, J. E. 2014. Observed bottom boundary layer transport and uplift on the continental shelf adjacent to a western boundary current. Journal of Geophysical Research-Oceans, 119: 4922–4939.</w:t>
      </w:r>
    </w:p>
    <w:p w14:paraId="20EDCB53" w14:textId="77777777" w:rsidR="0009116A" w:rsidRDefault="0009116A" w:rsidP="0009116A">
      <w:pPr>
        <w:pStyle w:val="Bibliography"/>
      </w:pPr>
      <w:r>
        <w:t>Schaeffer, A., and Roughan, M. 2015. Influence of a western boundary current on shelf dynamics and upwelling from repeat glider deployments. Geophysical Research Letters, 42: 121–128.</w:t>
      </w:r>
    </w:p>
    <w:p w14:paraId="5D9DF3B6" w14:textId="77777777" w:rsidR="0009116A" w:rsidRDefault="0009116A" w:rsidP="0009116A">
      <w:pPr>
        <w:pStyle w:val="Bibliography"/>
      </w:pPr>
      <w:r>
        <w:t>Sheldon, R. W., Prakash, A., and Sutcliffe, W. H. 1972. The Size Distribution of Particles in the Ocean1. Limnology and Oceanography, 17: 327–340.</w:t>
      </w:r>
    </w:p>
    <w:p w14:paraId="0F9B6EAD" w14:textId="77777777" w:rsidR="0009116A" w:rsidRDefault="0009116A" w:rsidP="0009116A">
      <w:pPr>
        <w:pStyle w:val="Bibliography"/>
      </w:pPr>
      <w:proofErr w:type="spellStart"/>
      <w:r>
        <w:t>Skarðhamar</w:t>
      </w:r>
      <w:proofErr w:type="spellEnd"/>
      <w:r>
        <w:t xml:space="preserve">, J., </w:t>
      </w:r>
      <w:proofErr w:type="spellStart"/>
      <w:r>
        <w:t>Slagstad</w:t>
      </w:r>
      <w:proofErr w:type="spellEnd"/>
      <w:r>
        <w:t xml:space="preserve">, D., and </w:t>
      </w:r>
      <w:proofErr w:type="spellStart"/>
      <w:r>
        <w:t>Edvardsen</w:t>
      </w:r>
      <w:proofErr w:type="spellEnd"/>
      <w:r>
        <w:t>, A. 2007. Plankton distributions related to hydrography and circulation dynamics on a narrow continental shelf off Northern Norway. Estuarine, Coastal and Shelf Science, 75: 381–392.</w:t>
      </w:r>
    </w:p>
    <w:p w14:paraId="58F1A95B" w14:textId="77777777" w:rsidR="0009116A" w:rsidRDefault="0009116A" w:rsidP="0009116A">
      <w:pPr>
        <w:pStyle w:val="Bibliography"/>
      </w:pPr>
      <w:proofErr w:type="spellStart"/>
      <w:r>
        <w:t>Sourisseau</w:t>
      </w:r>
      <w:proofErr w:type="spellEnd"/>
      <w:r>
        <w:t xml:space="preserve">, M., and </w:t>
      </w:r>
      <w:proofErr w:type="spellStart"/>
      <w:r>
        <w:t>Carlotti</w:t>
      </w:r>
      <w:proofErr w:type="spellEnd"/>
      <w:r>
        <w:t>, F. 2006. Spatial distribution of zooplankton size spectra on the French continental shelf of the Bay of Biscay during spring 2000 and 2001. Journal of Geophysical Research: Oceans, 111.</w:t>
      </w:r>
    </w:p>
    <w:p w14:paraId="49FADEFA" w14:textId="77777777" w:rsidR="0009116A" w:rsidRDefault="0009116A" w:rsidP="0009116A">
      <w:pPr>
        <w:pStyle w:val="Bibliography"/>
      </w:pPr>
      <w:r>
        <w:lastRenderedPageBreak/>
        <w:t xml:space="preserve">Sun, C., Feng, M., </w:t>
      </w:r>
      <w:proofErr w:type="spellStart"/>
      <w:r>
        <w:t>Matear</w:t>
      </w:r>
      <w:proofErr w:type="spellEnd"/>
      <w:r>
        <w:t>, R. J., Chamberlain, M. A., Craig, P., Ridgway, K. R., and Schiller, A. 2012. Marine Downscaling of a Future Climate Scenario for Australian Boundary Currents. Journal of Climate, 25: 2947–2962. American Meteorological Society.</w:t>
      </w:r>
    </w:p>
    <w:p w14:paraId="3848EB45" w14:textId="77777777" w:rsidR="0009116A" w:rsidRDefault="0009116A" w:rsidP="0009116A">
      <w:pPr>
        <w:pStyle w:val="Bibliography"/>
      </w:pPr>
      <w:r>
        <w:t>Suthers, I. M., Taggart, C. T., Rissik, D., and Baird, M. E. 2006. Day and night ichthyoplankton assemblages and zooplankton biomass size spectrum in a deep ocean island wake. Marine Ecology Progress Series, 322: 225–238.</w:t>
      </w:r>
    </w:p>
    <w:p w14:paraId="607696B9" w14:textId="77777777" w:rsidR="0009116A" w:rsidRDefault="0009116A" w:rsidP="0009116A">
      <w:pPr>
        <w:pStyle w:val="Bibliography"/>
      </w:pPr>
      <w:r>
        <w:t xml:space="preserve">Suthers, I. M., Everett, J. D., Roughan, M., Young, J. W., </w:t>
      </w:r>
      <w:proofErr w:type="spellStart"/>
      <w:r>
        <w:t>Oke</w:t>
      </w:r>
      <w:proofErr w:type="spellEnd"/>
      <w:r>
        <w:t xml:space="preserve">, P. R., </w:t>
      </w:r>
      <w:proofErr w:type="spellStart"/>
      <w:r>
        <w:t>Condie</w:t>
      </w:r>
      <w:proofErr w:type="spellEnd"/>
      <w:r>
        <w:t xml:space="preserve">, S. A., Hartog, J. R., </w:t>
      </w:r>
      <w:r>
        <w:rPr>
          <w:i/>
          <w:iCs/>
        </w:rPr>
        <w:t>et al.</w:t>
      </w:r>
      <w:r>
        <w:t xml:space="preserve"> 2011. The strengthening East Australian Current, its eddies and biological effects - an introduction and overview. Deep-Sea Research Part Ii-Topical Studies in Oceanography, 58: 538–546.</w:t>
      </w:r>
    </w:p>
    <w:p w14:paraId="40811D2F" w14:textId="77777777" w:rsidR="0009116A" w:rsidRDefault="0009116A" w:rsidP="0009116A">
      <w:pPr>
        <w:pStyle w:val="Bibliography"/>
      </w:pPr>
      <w:r>
        <w:t>Thompson, P. A., Baird, M. E., Ingleton, T., and Doblin, M. A. 2009. Long-term changes in temperate Australian coastal waters: implications for phytoplankton. Marine Ecology Progress Series, 394: 1–19.</w:t>
      </w:r>
    </w:p>
    <w:p w14:paraId="34497615" w14:textId="77777777" w:rsidR="0009116A" w:rsidRDefault="0009116A" w:rsidP="0009116A">
      <w:pPr>
        <w:pStyle w:val="Bibliography"/>
      </w:pPr>
      <w:r>
        <w:t>Truong, L., Suthers, I. M., Cruz, D. O., and Smith, J. A. 2017. Plankton supports the majority of fish biomass on temperate rocky reefs. Marine Biology, 164: 12.</w:t>
      </w:r>
    </w:p>
    <w:p w14:paraId="0143CD96" w14:textId="77777777" w:rsidR="0009116A" w:rsidRDefault="0009116A" w:rsidP="0009116A">
      <w:pPr>
        <w:pStyle w:val="Bibliography"/>
      </w:pPr>
      <w:r>
        <w:t xml:space="preserve">Turner, J. T., and </w:t>
      </w:r>
      <w:proofErr w:type="spellStart"/>
      <w:r>
        <w:t>Dagg</w:t>
      </w:r>
      <w:proofErr w:type="spellEnd"/>
      <w:r>
        <w:t>, M. J. 1983. Vertical Distributions of Continental Shelf Zooplankton in Stratified and Isothermal Waters. Biological Oceanography, 3: 1–40.</w:t>
      </w:r>
    </w:p>
    <w:p w14:paraId="2132B1AF" w14:textId="77777777" w:rsidR="0009116A" w:rsidRDefault="0009116A" w:rsidP="0009116A">
      <w:pPr>
        <w:pStyle w:val="Bibliography"/>
      </w:pPr>
      <w:proofErr w:type="spellStart"/>
      <w:r>
        <w:t>Vandromme</w:t>
      </w:r>
      <w:proofErr w:type="spellEnd"/>
      <w:r>
        <w:t xml:space="preserve">, P., Nogueira, E., </w:t>
      </w:r>
      <w:proofErr w:type="spellStart"/>
      <w:r>
        <w:t>Huret</w:t>
      </w:r>
      <w:proofErr w:type="spellEnd"/>
      <w:r>
        <w:t xml:space="preserve">, M., Lopez-Urrutia, Á., González, G. G.-N., </w:t>
      </w:r>
      <w:proofErr w:type="spellStart"/>
      <w:r>
        <w:t>Sourisseau</w:t>
      </w:r>
      <w:proofErr w:type="spellEnd"/>
      <w:r>
        <w:t xml:space="preserve">, M., and </w:t>
      </w:r>
      <w:proofErr w:type="spellStart"/>
      <w:r>
        <w:t>Petitgas</w:t>
      </w:r>
      <w:proofErr w:type="spellEnd"/>
      <w:r>
        <w:t>, P. 2014. Springtime zooplankton size structure over the continental shelf of the Bay of Biscay. Ocean Science, 10: 821–835.</w:t>
      </w:r>
    </w:p>
    <w:p w14:paraId="30D75746" w14:textId="77777777" w:rsidR="0009116A" w:rsidRDefault="0009116A" w:rsidP="0009116A">
      <w:pPr>
        <w:pStyle w:val="Bibliography"/>
      </w:pPr>
      <w:proofErr w:type="spellStart"/>
      <w:r>
        <w:t>Vidondo</w:t>
      </w:r>
      <w:proofErr w:type="spellEnd"/>
      <w:r>
        <w:t>, B., Prairie, Y. T., Blanco, J. M., and Duarte, C. M. 1997. Some aspects of the analysis of size spectra in aquatic ecology. Limnology and Oceanography, 42: 184–192.</w:t>
      </w:r>
    </w:p>
    <w:p w14:paraId="503BEF75" w14:textId="77777777" w:rsidR="0009116A" w:rsidRDefault="0009116A" w:rsidP="0009116A">
      <w:pPr>
        <w:pStyle w:val="Bibliography"/>
      </w:pPr>
      <w:r>
        <w:t>Wood, J. E., Schaeffer, A., Roughan, M., and Tate, P. M. 2016. Seasonal variability in the continental shelf waters off southeastern Australia: Fact or fiction? Continental Shelf Research, 112: 92–103.</w:t>
      </w:r>
    </w:p>
    <w:p w14:paraId="2B7C9A8E" w14:textId="09ED3331" w:rsidR="00A10C0E" w:rsidRPr="00C07196" w:rsidRDefault="00232BF7" w:rsidP="00F34258">
      <w:pPr>
        <w:spacing w:line="360" w:lineRule="auto"/>
        <w:rPr>
          <w:rFonts w:asciiTheme="minorHAnsi" w:hAnsiTheme="minorHAnsi" w:cstheme="minorHAnsi"/>
          <w:sz w:val="22"/>
          <w:szCs w:val="22"/>
          <w:lang w:val="en-AU"/>
        </w:rPr>
      </w:pPr>
      <w:r>
        <w:rPr>
          <w:rFonts w:asciiTheme="minorHAnsi" w:hAnsiTheme="minorHAnsi" w:cstheme="minorHAnsi"/>
          <w:sz w:val="22"/>
          <w:szCs w:val="22"/>
          <w:lang w:val="en-AU"/>
        </w:rPr>
        <w:fldChar w:fldCharType="end"/>
      </w:r>
    </w:p>
    <w:p w14:paraId="79D4E775" w14:textId="77777777" w:rsidR="00A10C0E" w:rsidRPr="00F15D89" w:rsidRDefault="00A10C0E">
      <w:pPr>
        <w:rPr>
          <w:rFonts w:asciiTheme="minorHAnsi" w:hAnsiTheme="minorHAnsi" w:cstheme="minorHAnsi"/>
          <w:lang w:val="en-AU"/>
        </w:rPr>
      </w:pPr>
      <w:r w:rsidRPr="00F15D89">
        <w:rPr>
          <w:rFonts w:asciiTheme="minorHAnsi" w:hAnsiTheme="minorHAnsi" w:cstheme="minorHAnsi"/>
          <w:lang w:val="en-AU"/>
        </w:rPr>
        <w:br w:type="page"/>
      </w:r>
    </w:p>
    <w:p w14:paraId="154CAF7A" w14:textId="5E18BFA6" w:rsidR="00866BC8" w:rsidRDefault="00866BC8" w:rsidP="00866BC8">
      <w:pPr>
        <w:pStyle w:val="Heading-Main"/>
        <w:spacing w:line="360" w:lineRule="auto"/>
        <w:rPr>
          <w:rFonts w:asciiTheme="minorHAnsi" w:hAnsiTheme="minorHAnsi" w:cstheme="minorHAnsi"/>
          <w:lang w:val="en-AU"/>
        </w:rPr>
      </w:pPr>
      <w:r>
        <w:rPr>
          <w:rFonts w:asciiTheme="minorHAnsi" w:hAnsiTheme="minorHAnsi" w:cstheme="minorHAnsi"/>
          <w:lang w:val="en-AU"/>
        </w:rPr>
        <w:lastRenderedPageBreak/>
        <w:t>Tables</w:t>
      </w:r>
    </w:p>
    <w:p w14:paraId="2A04668B" w14:textId="7757308E" w:rsidR="00866BC8" w:rsidRPr="00F15D89" w:rsidRDefault="00866BC8" w:rsidP="00866BC8">
      <w:pPr>
        <w:pStyle w:val="Heading-Main"/>
        <w:spacing w:line="360" w:lineRule="auto"/>
        <w:rPr>
          <w:rFonts w:asciiTheme="minorHAnsi" w:hAnsiTheme="minorHAnsi" w:cstheme="minorHAnsi"/>
          <w:b w:val="0"/>
          <w:bCs w:val="0"/>
          <w:lang w:val="en-AU"/>
        </w:rPr>
      </w:pPr>
      <w:r w:rsidRPr="00F15D89">
        <w:rPr>
          <w:rFonts w:asciiTheme="minorHAnsi" w:hAnsiTheme="minorHAnsi" w:cstheme="minorHAnsi"/>
          <w:lang w:val="en-AU"/>
        </w:rPr>
        <w:t xml:space="preserve">Table 1 </w:t>
      </w:r>
      <w:r w:rsidRPr="00F15D89">
        <w:rPr>
          <w:rFonts w:asciiTheme="minorHAnsi" w:hAnsiTheme="minorHAnsi" w:cstheme="minorHAnsi"/>
          <w:b w:val="0"/>
          <w:bCs w:val="0"/>
          <w:lang w:val="en-AU"/>
        </w:rPr>
        <w:t>Summary of the four transects undertaken using the Bunyip with attached optical plankton counter and CTD.</w:t>
      </w:r>
      <w:r w:rsidR="00142E2E">
        <w:rPr>
          <w:rFonts w:asciiTheme="minorHAnsi" w:hAnsiTheme="minorHAnsi" w:cstheme="minorHAnsi"/>
          <w:b w:val="0"/>
          <w:bCs w:val="0"/>
          <w:lang w:val="en-AU"/>
        </w:rPr>
        <w:t xml:space="preserve"> Times are Australian Eastern Standard Time (GMT +10)</w:t>
      </w:r>
    </w:p>
    <w:tbl>
      <w:tblPr>
        <w:tblStyle w:val="TableGrid"/>
        <w:tblW w:w="10765" w:type="dxa"/>
        <w:tblInd w:w="-714"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345"/>
        <w:gridCol w:w="1346"/>
        <w:gridCol w:w="1345"/>
        <w:gridCol w:w="1346"/>
        <w:gridCol w:w="1346"/>
        <w:gridCol w:w="1345"/>
        <w:gridCol w:w="1346"/>
        <w:gridCol w:w="1346"/>
      </w:tblGrid>
      <w:tr w:rsidR="003C7453" w:rsidRPr="00F15D89" w14:paraId="215340B3" w14:textId="77777777" w:rsidTr="003C7453">
        <w:trPr>
          <w:trHeight w:val="809"/>
        </w:trPr>
        <w:tc>
          <w:tcPr>
            <w:tcW w:w="1345" w:type="dxa"/>
            <w:tcBorders>
              <w:top w:val="single" w:sz="4" w:space="0" w:color="auto"/>
              <w:bottom w:val="single" w:sz="4" w:space="0" w:color="auto"/>
            </w:tcBorders>
            <w:vAlign w:val="center"/>
          </w:tcPr>
          <w:p w14:paraId="05DEB825" w14:textId="77777777" w:rsidR="003C7453" w:rsidRPr="00F15D89" w:rsidRDefault="003C7453" w:rsidP="00B860F8">
            <w:pPr>
              <w:jc w:val="center"/>
              <w:rPr>
                <w:b/>
                <w:bCs/>
              </w:rPr>
            </w:pPr>
            <w:r w:rsidRPr="00F15D89">
              <w:rPr>
                <w:rFonts w:ascii="Calibri" w:hAnsi="Calibri" w:cs="Calibri"/>
                <w:b/>
                <w:bCs/>
                <w:color w:val="000000"/>
              </w:rPr>
              <w:t>Transect</w:t>
            </w:r>
          </w:p>
        </w:tc>
        <w:tc>
          <w:tcPr>
            <w:tcW w:w="1346" w:type="dxa"/>
            <w:tcBorders>
              <w:top w:val="single" w:sz="4" w:space="0" w:color="auto"/>
              <w:bottom w:val="single" w:sz="4" w:space="0" w:color="auto"/>
            </w:tcBorders>
          </w:tcPr>
          <w:p w14:paraId="7989AF62" w14:textId="74220BBE" w:rsidR="003C7453" w:rsidRPr="00F15D89" w:rsidRDefault="003C7453" w:rsidP="00B860F8">
            <w:pPr>
              <w:jc w:val="center"/>
              <w:rPr>
                <w:rFonts w:ascii="Calibri" w:hAnsi="Calibri" w:cs="Calibri"/>
                <w:b/>
                <w:bCs/>
                <w:color w:val="000000"/>
              </w:rPr>
            </w:pPr>
            <w:r>
              <w:rPr>
                <w:rFonts w:ascii="Calibri" w:hAnsi="Calibri" w:cs="Calibri"/>
                <w:b/>
                <w:bCs/>
                <w:color w:val="000000"/>
              </w:rPr>
              <w:t>Coastline Angle (°)</w:t>
            </w:r>
          </w:p>
        </w:tc>
        <w:tc>
          <w:tcPr>
            <w:tcW w:w="1345" w:type="dxa"/>
            <w:tcBorders>
              <w:top w:val="single" w:sz="4" w:space="0" w:color="auto"/>
              <w:bottom w:val="single" w:sz="4" w:space="0" w:color="auto"/>
            </w:tcBorders>
            <w:vAlign w:val="center"/>
          </w:tcPr>
          <w:p w14:paraId="4C4B0828" w14:textId="026F0E71" w:rsidR="003C7453" w:rsidRPr="00F15D89" w:rsidRDefault="003C7453" w:rsidP="00B860F8">
            <w:pPr>
              <w:jc w:val="center"/>
              <w:rPr>
                <w:rFonts w:ascii="Calibri" w:hAnsi="Calibri" w:cs="Calibri"/>
                <w:b/>
                <w:bCs/>
                <w:color w:val="000000"/>
              </w:rPr>
            </w:pPr>
            <w:r w:rsidRPr="00F15D89">
              <w:rPr>
                <w:rFonts w:ascii="Calibri" w:hAnsi="Calibri" w:cs="Calibri"/>
                <w:b/>
                <w:bCs/>
                <w:color w:val="000000"/>
              </w:rPr>
              <w:t>Start Longitude</w:t>
            </w:r>
          </w:p>
          <w:p w14:paraId="7584C084" w14:textId="77777777" w:rsidR="003C7453" w:rsidRPr="00F15D89" w:rsidRDefault="003C7453" w:rsidP="00B860F8">
            <w:pPr>
              <w:jc w:val="center"/>
              <w:rPr>
                <w:b/>
                <w:bCs/>
              </w:rPr>
            </w:pPr>
            <w:r w:rsidRPr="00F15D89">
              <w:rPr>
                <w:rFonts w:ascii="Calibri" w:hAnsi="Calibri" w:cs="Calibri"/>
                <w:b/>
                <w:bCs/>
                <w:color w:val="000000"/>
              </w:rPr>
              <w:t>(° E)</w:t>
            </w:r>
          </w:p>
        </w:tc>
        <w:tc>
          <w:tcPr>
            <w:tcW w:w="1346" w:type="dxa"/>
            <w:tcBorders>
              <w:top w:val="single" w:sz="4" w:space="0" w:color="auto"/>
              <w:bottom w:val="single" w:sz="4" w:space="0" w:color="auto"/>
            </w:tcBorders>
            <w:vAlign w:val="center"/>
          </w:tcPr>
          <w:p w14:paraId="00DA8DEE" w14:textId="77777777" w:rsidR="003C7453" w:rsidRPr="00F15D89" w:rsidRDefault="003C7453" w:rsidP="00B860F8">
            <w:pPr>
              <w:jc w:val="center"/>
              <w:rPr>
                <w:rFonts w:ascii="Calibri" w:hAnsi="Calibri" w:cs="Calibri"/>
                <w:b/>
                <w:bCs/>
                <w:color w:val="000000"/>
              </w:rPr>
            </w:pPr>
            <w:r w:rsidRPr="00F15D89">
              <w:rPr>
                <w:rFonts w:ascii="Calibri" w:hAnsi="Calibri" w:cs="Calibri"/>
                <w:b/>
                <w:bCs/>
                <w:color w:val="000000"/>
              </w:rPr>
              <w:t>Start Latitude</w:t>
            </w:r>
          </w:p>
          <w:p w14:paraId="5B838E3E" w14:textId="77777777" w:rsidR="003C7453" w:rsidRPr="00F15D89" w:rsidRDefault="003C7453" w:rsidP="00B860F8">
            <w:pPr>
              <w:jc w:val="center"/>
              <w:rPr>
                <w:rFonts w:ascii="Calibri" w:hAnsi="Calibri" w:cs="Calibri"/>
                <w:b/>
                <w:bCs/>
                <w:color w:val="000000"/>
              </w:rPr>
            </w:pPr>
            <w:r w:rsidRPr="00F15D89">
              <w:rPr>
                <w:rFonts w:ascii="Calibri" w:hAnsi="Calibri" w:cs="Calibri"/>
                <w:b/>
                <w:bCs/>
                <w:color w:val="000000"/>
              </w:rPr>
              <w:t>(° S)</w:t>
            </w:r>
          </w:p>
        </w:tc>
        <w:tc>
          <w:tcPr>
            <w:tcW w:w="1346" w:type="dxa"/>
            <w:tcBorders>
              <w:top w:val="single" w:sz="4" w:space="0" w:color="auto"/>
              <w:bottom w:val="single" w:sz="4" w:space="0" w:color="auto"/>
            </w:tcBorders>
            <w:vAlign w:val="center"/>
          </w:tcPr>
          <w:p w14:paraId="60F4D5DC" w14:textId="77777777" w:rsidR="003C7453" w:rsidRPr="00F15D89" w:rsidRDefault="003C7453" w:rsidP="00B860F8">
            <w:pPr>
              <w:jc w:val="center"/>
              <w:rPr>
                <w:rFonts w:ascii="Calibri" w:hAnsi="Calibri" w:cs="Calibri"/>
                <w:b/>
                <w:bCs/>
                <w:color w:val="000000"/>
              </w:rPr>
            </w:pPr>
            <w:r w:rsidRPr="00F15D89">
              <w:rPr>
                <w:rFonts w:ascii="Calibri" w:hAnsi="Calibri" w:cs="Calibri"/>
                <w:b/>
                <w:bCs/>
                <w:color w:val="000000"/>
              </w:rPr>
              <w:t>End Longitude</w:t>
            </w:r>
          </w:p>
          <w:p w14:paraId="2BBD4F76" w14:textId="77777777" w:rsidR="003C7453" w:rsidRPr="00F15D89" w:rsidRDefault="003C7453" w:rsidP="00B860F8">
            <w:pPr>
              <w:jc w:val="center"/>
              <w:rPr>
                <w:b/>
                <w:bCs/>
              </w:rPr>
            </w:pPr>
            <w:r w:rsidRPr="00F15D89">
              <w:rPr>
                <w:rFonts w:ascii="Calibri" w:hAnsi="Calibri" w:cs="Calibri"/>
                <w:b/>
                <w:bCs/>
                <w:color w:val="000000"/>
              </w:rPr>
              <w:t>(° E)</w:t>
            </w:r>
          </w:p>
        </w:tc>
        <w:tc>
          <w:tcPr>
            <w:tcW w:w="1345" w:type="dxa"/>
            <w:tcBorders>
              <w:top w:val="single" w:sz="4" w:space="0" w:color="auto"/>
              <w:bottom w:val="single" w:sz="4" w:space="0" w:color="auto"/>
            </w:tcBorders>
            <w:vAlign w:val="center"/>
          </w:tcPr>
          <w:p w14:paraId="189E22FC" w14:textId="77777777" w:rsidR="003C7453" w:rsidRPr="00F15D89" w:rsidRDefault="003C7453" w:rsidP="00B860F8">
            <w:pPr>
              <w:jc w:val="center"/>
              <w:rPr>
                <w:rFonts w:ascii="Calibri" w:hAnsi="Calibri" w:cs="Calibri"/>
                <w:b/>
                <w:bCs/>
                <w:color w:val="000000"/>
              </w:rPr>
            </w:pPr>
            <w:r w:rsidRPr="00F15D89">
              <w:rPr>
                <w:rFonts w:ascii="Calibri" w:hAnsi="Calibri" w:cs="Calibri"/>
                <w:b/>
                <w:bCs/>
                <w:color w:val="000000"/>
              </w:rPr>
              <w:t>End Latitude</w:t>
            </w:r>
          </w:p>
          <w:p w14:paraId="05B0CB1B" w14:textId="77777777" w:rsidR="003C7453" w:rsidRPr="00F15D89" w:rsidRDefault="003C7453" w:rsidP="00B860F8">
            <w:pPr>
              <w:jc w:val="center"/>
              <w:rPr>
                <w:rFonts w:ascii="Calibri" w:hAnsi="Calibri" w:cs="Calibri"/>
                <w:b/>
                <w:bCs/>
                <w:color w:val="000000"/>
              </w:rPr>
            </w:pPr>
            <w:r w:rsidRPr="00F15D89">
              <w:rPr>
                <w:rFonts w:ascii="Calibri" w:hAnsi="Calibri" w:cs="Calibri"/>
                <w:b/>
                <w:bCs/>
                <w:color w:val="000000"/>
              </w:rPr>
              <w:t>(° S)</w:t>
            </w:r>
          </w:p>
        </w:tc>
        <w:tc>
          <w:tcPr>
            <w:tcW w:w="1346" w:type="dxa"/>
            <w:tcBorders>
              <w:top w:val="single" w:sz="4" w:space="0" w:color="auto"/>
              <w:bottom w:val="single" w:sz="4" w:space="0" w:color="auto"/>
            </w:tcBorders>
            <w:vAlign w:val="center"/>
          </w:tcPr>
          <w:p w14:paraId="6A6C8F11" w14:textId="3E8EF5B9" w:rsidR="003C7453" w:rsidRPr="00F15D89" w:rsidRDefault="003C7453" w:rsidP="00B860F8">
            <w:pPr>
              <w:jc w:val="center"/>
              <w:rPr>
                <w:b/>
                <w:bCs/>
              </w:rPr>
            </w:pPr>
            <w:r w:rsidRPr="00F15D89">
              <w:rPr>
                <w:rFonts w:ascii="Calibri" w:hAnsi="Calibri" w:cs="Calibri"/>
                <w:b/>
                <w:bCs/>
                <w:color w:val="000000"/>
              </w:rPr>
              <w:t>Start Time</w:t>
            </w:r>
          </w:p>
        </w:tc>
        <w:tc>
          <w:tcPr>
            <w:tcW w:w="1346" w:type="dxa"/>
            <w:tcBorders>
              <w:top w:val="single" w:sz="4" w:space="0" w:color="auto"/>
              <w:bottom w:val="single" w:sz="4" w:space="0" w:color="auto"/>
            </w:tcBorders>
            <w:vAlign w:val="center"/>
          </w:tcPr>
          <w:p w14:paraId="61B96B38" w14:textId="67799DFE" w:rsidR="003C7453" w:rsidRPr="00F15D89" w:rsidRDefault="003C7453" w:rsidP="00B860F8">
            <w:pPr>
              <w:jc w:val="center"/>
              <w:rPr>
                <w:b/>
                <w:bCs/>
              </w:rPr>
            </w:pPr>
            <w:r w:rsidRPr="00F15D89">
              <w:rPr>
                <w:rFonts w:ascii="Calibri" w:hAnsi="Calibri" w:cs="Calibri"/>
                <w:b/>
                <w:bCs/>
                <w:color w:val="000000"/>
              </w:rPr>
              <w:t>End Time</w:t>
            </w:r>
          </w:p>
        </w:tc>
      </w:tr>
      <w:tr w:rsidR="003C7453" w:rsidRPr="00F15D89" w14:paraId="7648434D" w14:textId="77777777" w:rsidTr="003C7453">
        <w:trPr>
          <w:trHeight w:val="539"/>
        </w:trPr>
        <w:tc>
          <w:tcPr>
            <w:tcW w:w="1345" w:type="dxa"/>
            <w:tcBorders>
              <w:top w:val="single" w:sz="4" w:space="0" w:color="auto"/>
            </w:tcBorders>
            <w:vAlign w:val="center"/>
          </w:tcPr>
          <w:p w14:paraId="11E5E873" w14:textId="77777777" w:rsidR="003C7453" w:rsidRPr="00F15D89" w:rsidRDefault="003C7453" w:rsidP="00B860F8">
            <w:pPr>
              <w:jc w:val="center"/>
            </w:pPr>
            <w:r w:rsidRPr="00F15D89">
              <w:rPr>
                <w:rFonts w:ascii="Calibri" w:hAnsi="Calibri" w:cs="Calibri"/>
                <w:color w:val="000000"/>
              </w:rPr>
              <w:t>Cape Byron</w:t>
            </w:r>
          </w:p>
        </w:tc>
        <w:tc>
          <w:tcPr>
            <w:tcW w:w="1346" w:type="dxa"/>
            <w:tcBorders>
              <w:top w:val="single" w:sz="4" w:space="0" w:color="auto"/>
            </w:tcBorders>
          </w:tcPr>
          <w:p w14:paraId="325CBA4A" w14:textId="1B15BEAC" w:rsidR="003C7453" w:rsidRPr="00F15D89" w:rsidRDefault="003C7453" w:rsidP="00B860F8">
            <w:pPr>
              <w:jc w:val="center"/>
              <w:rPr>
                <w:rFonts w:ascii="Calibri" w:hAnsi="Calibri" w:cs="Calibri"/>
                <w:color w:val="000000"/>
              </w:rPr>
            </w:pPr>
            <w:r>
              <w:rPr>
                <w:rFonts w:ascii="Calibri" w:hAnsi="Calibri" w:cs="Calibri"/>
                <w:color w:val="000000"/>
              </w:rPr>
              <w:t>356</w:t>
            </w:r>
          </w:p>
        </w:tc>
        <w:tc>
          <w:tcPr>
            <w:tcW w:w="1345" w:type="dxa"/>
            <w:tcBorders>
              <w:top w:val="single" w:sz="4" w:space="0" w:color="auto"/>
            </w:tcBorders>
            <w:vAlign w:val="center"/>
          </w:tcPr>
          <w:p w14:paraId="3C1339F3" w14:textId="321A347F" w:rsidR="003C7453" w:rsidRPr="00F15D89" w:rsidRDefault="003C7453" w:rsidP="00B860F8">
            <w:pPr>
              <w:jc w:val="center"/>
            </w:pPr>
            <w:r w:rsidRPr="00F15D89">
              <w:rPr>
                <w:rFonts w:ascii="Calibri" w:hAnsi="Calibri" w:cs="Calibri"/>
                <w:color w:val="000000"/>
              </w:rPr>
              <w:t>153.7039</w:t>
            </w:r>
          </w:p>
        </w:tc>
        <w:tc>
          <w:tcPr>
            <w:tcW w:w="1346" w:type="dxa"/>
            <w:tcBorders>
              <w:top w:val="single" w:sz="4" w:space="0" w:color="auto"/>
            </w:tcBorders>
            <w:vAlign w:val="center"/>
          </w:tcPr>
          <w:p w14:paraId="48A305A1" w14:textId="77777777" w:rsidR="003C7453" w:rsidRPr="00F15D89" w:rsidRDefault="003C7453" w:rsidP="00B860F8">
            <w:pPr>
              <w:jc w:val="center"/>
              <w:rPr>
                <w:rFonts w:ascii="Calibri" w:hAnsi="Calibri" w:cs="Calibri"/>
                <w:color w:val="000000"/>
              </w:rPr>
            </w:pPr>
            <w:r w:rsidRPr="00F15D89">
              <w:rPr>
                <w:rFonts w:ascii="Calibri" w:hAnsi="Calibri" w:cs="Calibri"/>
                <w:color w:val="000000"/>
              </w:rPr>
              <w:t>28.6328</w:t>
            </w:r>
          </w:p>
        </w:tc>
        <w:tc>
          <w:tcPr>
            <w:tcW w:w="1346" w:type="dxa"/>
            <w:tcBorders>
              <w:top w:val="single" w:sz="4" w:space="0" w:color="auto"/>
            </w:tcBorders>
            <w:vAlign w:val="center"/>
          </w:tcPr>
          <w:p w14:paraId="311BCFF9" w14:textId="77777777" w:rsidR="003C7453" w:rsidRPr="00F15D89" w:rsidRDefault="003C7453" w:rsidP="00B860F8">
            <w:pPr>
              <w:jc w:val="center"/>
            </w:pPr>
            <w:r w:rsidRPr="00F15D89">
              <w:rPr>
                <w:rFonts w:ascii="Calibri" w:hAnsi="Calibri" w:cs="Calibri"/>
                <w:color w:val="000000"/>
              </w:rPr>
              <w:t>153.9808</w:t>
            </w:r>
          </w:p>
        </w:tc>
        <w:tc>
          <w:tcPr>
            <w:tcW w:w="1345" w:type="dxa"/>
            <w:tcBorders>
              <w:top w:val="single" w:sz="4" w:space="0" w:color="auto"/>
            </w:tcBorders>
            <w:vAlign w:val="center"/>
          </w:tcPr>
          <w:p w14:paraId="13065F2C" w14:textId="77777777" w:rsidR="003C7453" w:rsidRPr="00F15D89" w:rsidRDefault="003C7453" w:rsidP="00B860F8">
            <w:pPr>
              <w:jc w:val="center"/>
              <w:rPr>
                <w:rFonts w:ascii="Calibri" w:hAnsi="Calibri" w:cs="Calibri"/>
                <w:color w:val="000000"/>
              </w:rPr>
            </w:pPr>
            <w:r w:rsidRPr="00F15D89">
              <w:rPr>
                <w:rFonts w:ascii="Calibri" w:hAnsi="Calibri" w:cs="Calibri"/>
                <w:color w:val="000000"/>
              </w:rPr>
              <w:t>28.6332</w:t>
            </w:r>
          </w:p>
        </w:tc>
        <w:tc>
          <w:tcPr>
            <w:tcW w:w="1346" w:type="dxa"/>
            <w:tcBorders>
              <w:top w:val="single" w:sz="4" w:space="0" w:color="auto"/>
            </w:tcBorders>
            <w:vAlign w:val="center"/>
          </w:tcPr>
          <w:p w14:paraId="767DDB0C" w14:textId="77777777" w:rsidR="003C7453" w:rsidRPr="00F15D89" w:rsidRDefault="003C7453" w:rsidP="00B860F8">
            <w:pPr>
              <w:jc w:val="center"/>
            </w:pPr>
            <w:r w:rsidRPr="00F15D89">
              <w:rPr>
                <w:rFonts w:ascii="Calibri" w:hAnsi="Calibri" w:cs="Calibri"/>
                <w:color w:val="000000"/>
              </w:rPr>
              <w:t>12/09/2004 8:11</w:t>
            </w:r>
          </w:p>
        </w:tc>
        <w:tc>
          <w:tcPr>
            <w:tcW w:w="1346" w:type="dxa"/>
            <w:tcBorders>
              <w:top w:val="single" w:sz="4" w:space="0" w:color="auto"/>
            </w:tcBorders>
            <w:vAlign w:val="center"/>
          </w:tcPr>
          <w:p w14:paraId="554940D0" w14:textId="77777777" w:rsidR="003C7453" w:rsidRPr="00F15D89" w:rsidRDefault="003C7453" w:rsidP="00B860F8">
            <w:pPr>
              <w:jc w:val="center"/>
            </w:pPr>
            <w:r w:rsidRPr="00F15D89">
              <w:rPr>
                <w:rFonts w:ascii="Calibri" w:hAnsi="Calibri" w:cs="Calibri"/>
                <w:color w:val="000000"/>
              </w:rPr>
              <w:t>12/09/2004 9:59</w:t>
            </w:r>
          </w:p>
        </w:tc>
      </w:tr>
      <w:tr w:rsidR="003C7453" w:rsidRPr="00F15D89" w14:paraId="31DCB02C" w14:textId="77777777" w:rsidTr="003C7453">
        <w:trPr>
          <w:trHeight w:val="539"/>
        </w:trPr>
        <w:tc>
          <w:tcPr>
            <w:tcW w:w="1345" w:type="dxa"/>
            <w:vAlign w:val="center"/>
          </w:tcPr>
          <w:p w14:paraId="4D4AD5B6" w14:textId="77777777" w:rsidR="003C7453" w:rsidRPr="00F15D89" w:rsidRDefault="003C7453" w:rsidP="00B860F8">
            <w:pPr>
              <w:jc w:val="center"/>
            </w:pPr>
            <w:r w:rsidRPr="00F15D89">
              <w:rPr>
                <w:rFonts w:ascii="Calibri" w:hAnsi="Calibri" w:cs="Calibri"/>
                <w:color w:val="000000"/>
              </w:rPr>
              <w:t>Evans Head</w:t>
            </w:r>
          </w:p>
        </w:tc>
        <w:tc>
          <w:tcPr>
            <w:tcW w:w="1346" w:type="dxa"/>
          </w:tcPr>
          <w:p w14:paraId="43730938" w14:textId="7D48CA25" w:rsidR="003C7453" w:rsidRPr="00F15D89" w:rsidRDefault="003C7453" w:rsidP="00B860F8">
            <w:pPr>
              <w:jc w:val="center"/>
              <w:rPr>
                <w:rFonts w:ascii="Calibri" w:hAnsi="Calibri" w:cs="Calibri"/>
                <w:color w:val="000000"/>
              </w:rPr>
            </w:pPr>
            <w:r>
              <w:rPr>
                <w:rFonts w:ascii="Calibri" w:hAnsi="Calibri" w:cs="Calibri"/>
                <w:color w:val="000000"/>
              </w:rPr>
              <w:t>13</w:t>
            </w:r>
          </w:p>
        </w:tc>
        <w:tc>
          <w:tcPr>
            <w:tcW w:w="1345" w:type="dxa"/>
            <w:vAlign w:val="center"/>
          </w:tcPr>
          <w:p w14:paraId="4AF580F5" w14:textId="2A636DAB" w:rsidR="003C7453" w:rsidRPr="00F15D89" w:rsidRDefault="003C7453" w:rsidP="00B860F8">
            <w:pPr>
              <w:jc w:val="center"/>
            </w:pPr>
            <w:r w:rsidRPr="00F15D89">
              <w:rPr>
                <w:rFonts w:ascii="Calibri" w:hAnsi="Calibri" w:cs="Calibri"/>
                <w:color w:val="000000"/>
              </w:rPr>
              <w:t>153.6110</w:t>
            </w:r>
          </w:p>
        </w:tc>
        <w:tc>
          <w:tcPr>
            <w:tcW w:w="1346" w:type="dxa"/>
            <w:vAlign w:val="center"/>
          </w:tcPr>
          <w:p w14:paraId="476108AD" w14:textId="77777777" w:rsidR="003C7453" w:rsidRPr="00F15D89" w:rsidRDefault="003C7453" w:rsidP="00B860F8">
            <w:pPr>
              <w:jc w:val="center"/>
              <w:rPr>
                <w:rFonts w:ascii="Calibri" w:hAnsi="Calibri" w:cs="Calibri"/>
                <w:color w:val="000000"/>
              </w:rPr>
            </w:pPr>
            <w:r w:rsidRPr="00F15D89">
              <w:rPr>
                <w:rFonts w:ascii="Calibri" w:hAnsi="Calibri" w:cs="Calibri"/>
                <w:color w:val="000000"/>
              </w:rPr>
              <w:t>28.9973</w:t>
            </w:r>
          </w:p>
        </w:tc>
        <w:tc>
          <w:tcPr>
            <w:tcW w:w="1346" w:type="dxa"/>
            <w:vAlign w:val="center"/>
          </w:tcPr>
          <w:p w14:paraId="7096AE3C" w14:textId="77777777" w:rsidR="003C7453" w:rsidRPr="00F15D89" w:rsidRDefault="003C7453" w:rsidP="00B860F8">
            <w:pPr>
              <w:jc w:val="center"/>
            </w:pPr>
            <w:r w:rsidRPr="00F15D89">
              <w:rPr>
                <w:rFonts w:ascii="Calibri" w:hAnsi="Calibri" w:cs="Calibri"/>
                <w:color w:val="000000"/>
              </w:rPr>
              <w:t>153.8583</w:t>
            </w:r>
          </w:p>
        </w:tc>
        <w:tc>
          <w:tcPr>
            <w:tcW w:w="1345" w:type="dxa"/>
            <w:vAlign w:val="center"/>
          </w:tcPr>
          <w:p w14:paraId="5FA72862" w14:textId="77777777" w:rsidR="003C7453" w:rsidRPr="00F15D89" w:rsidRDefault="003C7453" w:rsidP="00B860F8">
            <w:pPr>
              <w:jc w:val="center"/>
              <w:rPr>
                <w:rFonts w:ascii="Calibri" w:hAnsi="Calibri" w:cs="Calibri"/>
                <w:color w:val="000000"/>
              </w:rPr>
            </w:pPr>
            <w:r w:rsidRPr="00F15D89">
              <w:rPr>
                <w:rFonts w:ascii="Calibri" w:hAnsi="Calibri" w:cs="Calibri"/>
                <w:color w:val="000000"/>
              </w:rPr>
              <w:t>29.0024</w:t>
            </w:r>
          </w:p>
        </w:tc>
        <w:tc>
          <w:tcPr>
            <w:tcW w:w="1346" w:type="dxa"/>
            <w:vAlign w:val="center"/>
          </w:tcPr>
          <w:p w14:paraId="2AC529B8" w14:textId="77777777" w:rsidR="003C7453" w:rsidRPr="00F15D89" w:rsidRDefault="003C7453" w:rsidP="00B860F8">
            <w:pPr>
              <w:jc w:val="center"/>
            </w:pPr>
            <w:r w:rsidRPr="00F15D89">
              <w:rPr>
                <w:rFonts w:ascii="Calibri" w:hAnsi="Calibri" w:cs="Calibri"/>
                <w:color w:val="000000"/>
              </w:rPr>
              <w:t>11/09/2004 10:55</w:t>
            </w:r>
          </w:p>
        </w:tc>
        <w:tc>
          <w:tcPr>
            <w:tcW w:w="1346" w:type="dxa"/>
            <w:vAlign w:val="center"/>
          </w:tcPr>
          <w:p w14:paraId="68DE43D2" w14:textId="77777777" w:rsidR="003C7453" w:rsidRPr="00F15D89" w:rsidRDefault="003C7453" w:rsidP="00B860F8">
            <w:pPr>
              <w:jc w:val="center"/>
            </w:pPr>
            <w:r w:rsidRPr="00F15D89">
              <w:rPr>
                <w:rFonts w:ascii="Calibri" w:hAnsi="Calibri" w:cs="Calibri"/>
                <w:color w:val="000000"/>
              </w:rPr>
              <w:t>11/09/2004 12:36</w:t>
            </w:r>
          </w:p>
        </w:tc>
      </w:tr>
      <w:tr w:rsidR="003C7453" w:rsidRPr="00F15D89" w14:paraId="7E809E14" w14:textId="77777777" w:rsidTr="003C7453">
        <w:trPr>
          <w:trHeight w:val="531"/>
        </w:trPr>
        <w:tc>
          <w:tcPr>
            <w:tcW w:w="1345" w:type="dxa"/>
            <w:vAlign w:val="center"/>
          </w:tcPr>
          <w:p w14:paraId="7A5F5C80" w14:textId="77777777" w:rsidR="003C7453" w:rsidRPr="00F15D89" w:rsidRDefault="003C7453" w:rsidP="00B860F8">
            <w:pPr>
              <w:jc w:val="center"/>
            </w:pPr>
            <w:r w:rsidRPr="00F15D89">
              <w:rPr>
                <w:rFonts w:ascii="Calibri" w:hAnsi="Calibri" w:cs="Calibri"/>
                <w:color w:val="000000"/>
              </w:rPr>
              <w:t>North Solitary</w:t>
            </w:r>
          </w:p>
        </w:tc>
        <w:tc>
          <w:tcPr>
            <w:tcW w:w="1346" w:type="dxa"/>
          </w:tcPr>
          <w:p w14:paraId="33F6483D" w14:textId="7D182C7A" w:rsidR="003C7453" w:rsidRPr="00F15D89" w:rsidRDefault="003C7453" w:rsidP="00B860F8">
            <w:pPr>
              <w:jc w:val="center"/>
              <w:rPr>
                <w:rFonts w:ascii="Calibri" w:hAnsi="Calibri" w:cs="Calibri"/>
                <w:color w:val="000000"/>
              </w:rPr>
            </w:pPr>
            <w:r>
              <w:rPr>
                <w:rFonts w:ascii="Calibri" w:hAnsi="Calibri" w:cs="Calibri"/>
                <w:color w:val="000000"/>
              </w:rPr>
              <w:t>15</w:t>
            </w:r>
          </w:p>
        </w:tc>
        <w:tc>
          <w:tcPr>
            <w:tcW w:w="1345" w:type="dxa"/>
            <w:vAlign w:val="center"/>
          </w:tcPr>
          <w:p w14:paraId="376C9682" w14:textId="2F3589DA" w:rsidR="003C7453" w:rsidRPr="00F15D89" w:rsidRDefault="003C7453" w:rsidP="00B860F8">
            <w:pPr>
              <w:jc w:val="center"/>
            </w:pPr>
            <w:r w:rsidRPr="00F15D89">
              <w:rPr>
                <w:rFonts w:ascii="Calibri" w:hAnsi="Calibri" w:cs="Calibri"/>
                <w:color w:val="000000"/>
              </w:rPr>
              <w:t>153.4115</w:t>
            </w:r>
          </w:p>
        </w:tc>
        <w:tc>
          <w:tcPr>
            <w:tcW w:w="1346" w:type="dxa"/>
            <w:vAlign w:val="center"/>
          </w:tcPr>
          <w:p w14:paraId="5BD6C461" w14:textId="77777777" w:rsidR="003C7453" w:rsidRPr="00F15D89" w:rsidRDefault="003C7453" w:rsidP="00B860F8">
            <w:pPr>
              <w:jc w:val="center"/>
              <w:rPr>
                <w:rFonts w:ascii="Calibri" w:hAnsi="Calibri" w:cs="Calibri"/>
                <w:color w:val="000000"/>
              </w:rPr>
            </w:pPr>
            <w:r w:rsidRPr="00F15D89">
              <w:rPr>
                <w:rFonts w:ascii="Calibri" w:hAnsi="Calibri" w:cs="Calibri"/>
                <w:color w:val="000000"/>
              </w:rPr>
              <w:t>29.9978</w:t>
            </w:r>
          </w:p>
        </w:tc>
        <w:tc>
          <w:tcPr>
            <w:tcW w:w="1346" w:type="dxa"/>
            <w:vAlign w:val="center"/>
          </w:tcPr>
          <w:p w14:paraId="59389E32" w14:textId="77777777" w:rsidR="003C7453" w:rsidRPr="00F15D89" w:rsidRDefault="003C7453" w:rsidP="00B860F8">
            <w:pPr>
              <w:jc w:val="center"/>
            </w:pPr>
            <w:r w:rsidRPr="00F15D89">
              <w:rPr>
                <w:rFonts w:ascii="Calibri" w:hAnsi="Calibri" w:cs="Calibri"/>
                <w:color w:val="000000"/>
              </w:rPr>
              <w:t>153.7255</w:t>
            </w:r>
          </w:p>
        </w:tc>
        <w:tc>
          <w:tcPr>
            <w:tcW w:w="1345" w:type="dxa"/>
            <w:vAlign w:val="center"/>
          </w:tcPr>
          <w:p w14:paraId="6C19BFA6" w14:textId="77777777" w:rsidR="003C7453" w:rsidRPr="00F15D89" w:rsidRDefault="003C7453" w:rsidP="00B860F8">
            <w:pPr>
              <w:jc w:val="center"/>
              <w:rPr>
                <w:rFonts w:ascii="Calibri" w:hAnsi="Calibri" w:cs="Calibri"/>
                <w:color w:val="000000"/>
              </w:rPr>
            </w:pPr>
            <w:r w:rsidRPr="00F15D89">
              <w:rPr>
                <w:rFonts w:ascii="Calibri" w:hAnsi="Calibri" w:cs="Calibri"/>
                <w:color w:val="000000"/>
              </w:rPr>
              <w:t>29.9972</w:t>
            </w:r>
          </w:p>
        </w:tc>
        <w:tc>
          <w:tcPr>
            <w:tcW w:w="1346" w:type="dxa"/>
            <w:vAlign w:val="center"/>
          </w:tcPr>
          <w:p w14:paraId="32DA3B31" w14:textId="77777777" w:rsidR="003C7453" w:rsidRPr="00F15D89" w:rsidRDefault="003C7453" w:rsidP="00B860F8">
            <w:pPr>
              <w:jc w:val="center"/>
            </w:pPr>
            <w:r w:rsidRPr="00F15D89">
              <w:rPr>
                <w:rFonts w:ascii="Calibri" w:hAnsi="Calibri" w:cs="Calibri"/>
                <w:color w:val="000000"/>
              </w:rPr>
              <w:t>7/09/2004 21:41</w:t>
            </w:r>
          </w:p>
        </w:tc>
        <w:tc>
          <w:tcPr>
            <w:tcW w:w="1346" w:type="dxa"/>
            <w:vAlign w:val="center"/>
          </w:tcPr>
          <w:p w14:paraId="791D9240" w14:textId="77777777" w:rsidR="003C7453" w:rsidRPr="00F15D89" w:rsidRDefault="003C7453" w:rsidP="00B860F8">
            <w:pPr>
              <w:jc w:val="center"/>
            </w:pPr>
            <w:r w:rsidRPr="00F15D89">
              <w:rPr>
                <w:rFonts w:ascii="Calibri" w:hAnsi="Calibri" w:cs="Calibri"/>
                <w:color w:val="000000"/>
              </w:rPr>
              <w:t>8/09/2004 0:05</w:t>
            </w:r>
          </w:p>
        </w:tc>
      </w:tr>
      <w:tr w:rsidR="003C7453" w:rsidRPr="00F15D89" w14:paraId="08A27217" w14:textId="77777777" w:rsidTr="003C7453">
        <w:trPr>
          <w:trHeight w:val="547"/>
        </w:trPr>
        <w:tc>
          <w:tcPr>
            <w:tcW w:w="1345" w:type="dxa"/>
            <w:vAlign w:val="center"/>
          </w:tcPr>
          <w:p w14:paraId="273D56C9" w14:textId="77777777" w:rsidR="003C7453" w:rsidRPr="00F15D89" w:rsidRDefault="003C7453" w:rsidP="00B860F8">
            <w:pPr>
              <w:jc w:val="center"/>
            </w:pPr>
            <w:r w:rsidRPr="00F15D89">
              <w:rPr>
                <w:rFonts w:ascii="Calibri" w:hAnsi="Calibri" w:cs="Calibri"/>
                <w:color w:val="000000"/>
              </w:rPr>
              <w:t>Diamond Head</w:t>
            </w:r>
          </w:p>
        </w:tc>
        <w:tc>
          <w:tcPr>
            <w:tcW w:w="1346" w:type="dxa"/>
          </w:tcPr>
          <w:p w14:paraId="09FA6591" w14:textId="56101DF7" w:rsidR="003C7453" w:rsidRPr="00F15D89" w:rsidRDefault="003C7453" w:rsidP="00B860F8">
            <w:pPr>
              <w:jc w:val="center"/>
              <w:rPr>
                <w:rFonts w:ascii="Calibri" w:hAnsi="Calibri" w:cs="Calibri"/>
                <w:color w:val="000000"/>
              </w:rPr>
            </w:pPr>
            <w:r>
              <w:rPr>
                <w:rFonts w:ascii="Calibri" w:hAnsi="Calibri" w:cs="Calibri"/>
                <w:color w:val="000000"/>
              </w:rPr>
              <w:t>19</w:t>
            </w:r>
          </w:p>
        </w:tc>
        <w:tc>
          <w:tcPr>
            <w:tcW w:w="1345" w:type="dxa"/>
            <w:vAlign w:val="center"/>
          </w:tcPr>
          <w:p w14:paraId="773717AF" w14:textId="0A3E100C" w:rsidR="003C7453" w:rsidRPr="00F15D89" w:rsidRDefault="003C7453" w:rsidP="00B860F8">
            <w:pPr>
              <w:jc w:val="center"/>
            </w:pPr>
            <w:r w:rsidRPr="00F15D89">
              <w:rPr>
                <w:rFonts w:ascii="Calibri" w:hAnsi="Calibri" w:cs="Calibri"/>
                <w:color w:val="000000"/>
              </w:rPr>
              <w:t>152.9126</w:t>
            </w:r>
          </w:p>
        </w:tc>
        <w:tc>
          <w:tcPr>
            <w:tcW w:w="1346" w:type="dxa"/>
            <w:vAlign w:val="center"/>
          </w:tcPr>
          <w:p w14:paraId="17949D65" w14:textId="77777777" w:rsidR="003C7453" w:rsidRPr="00F15D89" w:rsidRDefault="003C7453" w:rsidP="00B860F8">
            <w:pPr>
              <w:jc w:val="center"/>
              <w:rPr>
                <w:rFonts w:ascii="Calibri" w:hAnsi="Calibri" w:cs="Calibri"/>
                <w:color w:val="000000"/>
              </w:rPr>
            </w:pPr>
            <w:r w:rsidRPr="00F15D89">
              <w:rPr>
                <w:rFonts w:ascii="Calibri" w:hAnsi="Calibri" w:cs="Calibri"/>
                <w:color w:val="000000"/>
              </w:rPr>
              <w:t>31.7521</w:t>
            </w:r>
          </w:p>
        </w:tc>
        <w:tc>
          <w:tcPr>
            <w:tcW w:w="1346" w:type="dxa"/>
            <w:vAlign w:val="center"/>
          </w:tcPr>
          <w:p w14:paraId="3B66F93E" w14:textId="77777777" w:rsidR="003C7453" w:rsidRPr="00F15D89" w:rsidRDefault="003C7453" w:rsidP="00B860F8">
            <w:pPr>
              <w:jc w:val="center"/>
            </w:pPr>
            <w:r w:rsidRPr="00F15D89">
              <w:rPr>
                <w:rFonts w:ascii="Calibri" w:hAnsi="Calibri" w:cs="Calibri"/>
                <w:color w:val="000000"/>
              </w:rPr>
              <w:t>153.1905</w:t>
            </w:r>
          </w:p>
        </w:tc>
        <w:tc>
          <w:tcPr>
            <w:tcW w:w="1345" w:type="dxa"/>
            <w:vAlign w:val="center"/>
          </w:tcPr>
          <w:p w14:paraId="78749949" w14:textId="77777777" w:rsidR="003C7453" w:rsidRPr="00F15D89" w:rsidRDefault="003C7453" w:rsidP="00B860F8">
            <w:pPr>
              <w:jc w:val="center"/>
              <w:rPr>
                <w:rFonts w:ascii="Calibri" w:hAnsi="Calibri" w:cs="Calibri"/>
                <w:color w:val="000000"/>
              </w:rPr>
            </w:pPr>
            <w:r w:rsidRPr="00F15D89">
              <w:rPr>
                <w:rFonts w:ascii="Calibri" w:hAnsi="Calibri" w:cs="Calibri"/>
                <w:color w:val="000000"/>
              </w:rPr>
              <w:t>31.7470</w:t>
            </w:r>
          </w:p>
        </w:tc>
        <w:tc>
          <w:tcPr>
            <w:tcW w:w="1346" w:type="dxa"/>
            <w:vAlign w:val="center"/>
          </w:tcPr>
          <w:p w14:paraId="2C297696" w14:textId="77777777" w:rsidR="003C7453" w:rsidRPr="00F15D89" w:rsidRDefault="003C7453" w:rsidP="00B860F8">
            <w:pPr>
              <w:jc w:val="center"/>
            </w:pPr>
            <w:r w:rsidRPr="00F15D89">
              <w:rPr>
                <w:rFonts w:ascii="Calibri" w:hAnsi="Calibri" w:cs="Calibri"/>
                <w:color w:val="000000"/>
              </w:rPr>
              <w:t>6/09/2004 20:00</w:t>
            </w:r>
          </w:p>
        </w:tc>
        <w:tc>
          <w:tcPr>
            <w:tcW w:w="1346" w:type="dxa"/>
            <w:vAlign w:val="center"/>
          </w:tcPr>
          <w:p w14:paraId="4DB73614" w14:textId="77777777" w:rsidR="003C7453" w:rsidRPr="00F15D89" w:rsidRDefault="003C7453" w:rsidP="00B860F8">
            <w:pPr>
              <w:jc w:val="center"/>
            </w:pPr>
            <w:r w:rsidRPr="00F15D89">
              <w:rPr>
                <w:rFonts w:ascii="Calibri" w:hAnsi="Calibri" w:cs="Calibri"/>
                <w:color w:val="000000"/>
              </w:rPr>
              <w:t>6/09/2004 21:53</w:t>
            </w:r>
          </w:p>
        </w:tc>
      </w:tr>
    </w:tbl>
    <w:p w14:paraId="5AFF8125" w14:textId="77777777" w:rsidR="00866BC8" w:rsidRPr="00F15D89" w:rsidRDefault="00866BC8" w:rsidP="00866BC8">
      <w:pPr>
        <w:spacing w:line="360" w:lineRule="auto"/>
        <w:rPr>
          <w:rFonts w:asciiTheme="minorHAnsi" w:hAnsiTheme="minorHAnsi" w:cstheme="minorHAnsi"/>
          <w:szCs w:val="24"/>
          <w:lang w:val="en-AU"/>
        </w:rPr>
      </w:pPr>
    </w:p>
    <w:p w14:paraId="170A4967" w14:textId="77777777" w:rsidR="00866BC8" w:rsidRPr="00F15D89" w:rsidRDefault="00866BC8" w:rsidP="00866BC8">
      <w:pPr>
        <w:rPr>
          <w:rFonts w:asciiTheme="minorHAnsi" w:hAnsiTheme="minorHAnsi" w:cstheme="minorHAnsi"/>
          <w:lang w:val="en-AU"/>
        </w:rPr>
      </w:pPr>
      <w:r w:rsidRPr="00F15D89">
        <w:rPr>
          <w:rFonts w:asciiTheme="minorHAnsi" w:hAnsiTheme="minorHAnsi" w:cstheme="minorHAnsi"/>
          <w:lang w:val="en-AU"/>
        </w:rPr>
        <w:br w:type="page"/>
      </w:r>
    </w:p>
    <w:p w14:paraId="7CB1CBC8" w14:textId="32AA45CE" w:rsidR="00A10C0E" w:rsidRPr="00F15D89" w:rsidRDefault="00A10C0E" w:rsidP="00F34258">
      <w:pPr>
        <w:spacing w:line="360" w:lineRule="auto"/>
        <w:rPr>
          <w:rFonts w:asciiTheme="minorHAnsi" w:hAnsiTheme="minorHAnsi" w:cstheme="minorHAnsi"/>
          <w:b/>
          <w:bCs/>
          <w:lang w:val="en-AU"/>
        </w:rPr>
      </w:pPr>
      <w:r w:rsidRPr="00F15D89">
        <w:rPr>
          <w:rFonts w:asciiTheme="minorHAnsi" w:hAnsiTheme="minorHAnsi" w:cstheme="minorHAnsi"/>
          <w:b/>
          <w:bCs/>
          <w:lang w:val="en-AU"/>
        </w:rPr>
        <w:lastRenderedPageBreak/>
        <w:t>Figures</w:t>
      </w:r>
    </w:p>
    <w:p w14:paraId="59C7B731" w14:textId="54C3BF77" w:rsidR="00A10C0E" w:rsidRPr="00F15D89" w:rsidRDefault="0009116A" w:rsidP="00A10C0E">
      <w:pPr>
        <w:pStyle w:val="Heading-Main"/>
        <w:spacing w:line="360" w:lineRule="auto"/>
        <w:rPr>
          <w:rFonts w:asciiTheme="minorHAnsi" w:hAnsiTheme="minorHAnsi" w:cstheme="minorHAnsi"/>
          <w:b w:val="0"/>
          <w:bCs w:val="0"/>
          <w:lang w:val="en-AU"/>
        </w:rPr>
      </w:pPr>
      <w:r>
        <w:rPr>
          <w:rFonts w:asciiTheme="minorHAnsi" w:hAnsiTheme="minorHAnsi" w:cstheme="minorHAnsi"/>
          <w:b w:val="0"/>
          <w:bCs w:val="0"/>
          <w:noProof/>
          <w:lang w:val="en-AU"/>
        </w:rPr>
        <w:drawing>
          <wp:inline distT="0" distB="0" distL="0" distR="0" wp14:anchorId="7495166A" wp14:editId="2840F494">
            <wp:extent cx="5715012" cy="5715012"/>
            <wp:effectExtent l="0" t="0" r="0" b="0"/>
            <wp:docPr id="6" name="Picture 6"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ST New version.png"/>
                    <pic:cNvPicPr/>
                  </pic:nvPicPr>
                  <pic:blipFill>
                    <a:blip r:embed="rId14"/>
                    <a:stretch>
                      <a:fillRect/>
                    </a:stretch>
                  </pic:blipFill>
                  <pic:spPr>
                    <a:xfrm>
                      <a:off x="0" y="0"/>
                      <a:ext cx="5715012" cy="5715012"/>
                    </a:xfrm>
                    <a:prstGeom prst="rect">
                      <a:avLst/>
                    </a:prstGeom>
                  </pic:spPr>
                </pic:pic>
              </a:graphicData>
            </a:graphic>
          </wp:inline>
        </w:drawing>
      </w:r>
    </w:p>
    <w:p w14:paraId="5DCBB960" w14:textId="129ABA95" w:rsidR="002602C5" w:rsidRPr="0009116A" w:rsidRDefault="00A10C0E" w:rsidP="00A10C0E">
      <w:pPr>
        <w:pStyle w:val="Heading-Main"/>
        <w:spacing w:line="360" w:lineRule="auto"/>
        <w:rPr>
          <w:rFonts w:asciiTheme="minorHAnsi" w:hAnsiTheme="minorHAnsi" w:cstheme="minorHAnsi"/>
          <w:b w:val="0"/>
          <w:bCs w:val="0"/>
          <w:lang w:val="en-AU"/>
        </w:rPr>
      </w:pPr>
      <w:r w:rsidRPr="00F15D89">
        <w:rPr>
          <w:rFonts w:asciiTheme="minorHAnsi" w:hAnsiTheme="minorHAnsi" w:cstheme="minorHAnsi"/>
          <w:lang w:val="en-AU"/>
        </w:rPr>
        <w:t>Figure 1</w:t>
      </w:r>
      <w:r w:rsidRPr="00F15D89">
        <w:rPr>
          <w:rFonts w:asciiTheme="minorHAnsi" w:hAnsiTheme="minorHAnsi" w:cstheme="minorHAnsi"/>
          <w:b w:val="0"/>
          <w:bCs w:val="0"/>
          <w:lang w:val="en-AU"/>
        </w:rPr>
        <w:t xml:space="preserve"> Locations of the four cross shelf sections which were sampled in September 2004. The sea-surface temperature for 6</w:t>
      </w:r>
      <w:r w:rsidRPr="00F15D89">
        <w:rPr>
          <w:rFonts w:asciiTheme="minorHAnsi" w:hAnsiTheme="minorHAnsi" w:cstheme="minorHAnsi"/>
          <w:b w:val="0"/>
          <w:bCs w:val="0"/>
          <w:vertAlign w:val="superscript"/>
          <w:lang w:val="en-AU"/>
        </w:rPr>
        <w:t>th</w:t>
      </w:r>
      <w:r w:rsidRPr="00F15D89">
        <w:rPr>
          <w:rFonts w:asciiTheme="minorHAnsi" w:hAnsiTheme="minorHAnsi" w:cstheme="minorHAnsi"/>
          <w:b w:val="0"/>
          <w:bCs w:val="0"/>
          <w:lang w:val="en-AU"/>
        </w:rPr>
        <w:t xml:space="preserve"> September 2004 is shown in colour with velocity arrows from satellite altimetry shown with black arrows.</w:t>
      </w:r>
      <w:r w:rsidRPr="00F15D89">
        <w:rPr>
          <w:rFonts w:asciiTheme="minorHAnsi" w:hAnsiTheme="minorHAnsi" w:cstheme="minorHAnsi"/>
          <w:lang w:val="en-AU"/>
        </w:rPr>
        <w:t xml:space="preserve"> </w:t>
      </w:r>
      <w:r w:rsidR="0009116A">
        <w:rPr>
          <w:rFonts w:asciiTheme="minorHAnsi" w:hAnsiTheme="minorHAnsi" w:cstheme="minorHAnsi"/>
          <w:b w:val="0"/>
          <w:bCs w:val="0"/>
          <w:lang w:val="en-AU"/>
        </w:rPr>
        <w:t>Grey isobaths represent 200 and 2000m depths.</w:t>
      </w:r>
    </w:p>
    <w:p w14:paraId="67AE2DAF" w14:textId="77777777" w:rsidR="002602C5" w:rsidRPr="00F15D89" w:rsidRDefault="002602C5">
      <w:pPr>
        <w:rPr>
          <w:rFonts w:asciiTheme="minorHAnsi" w:eastAsia="Times New Roman" w:hAnsiTheme="minorHAnsi" w:cstheme="minorHAnsi"/>
          <w:b/>
          <w:bCs/>
          <w:kern w:val="28"/>
          <w:szCs w:val="24"/>
          <w:lang w:val="en-AU"/>
        </w:rPr>
      </w:pPr>
      <w:r w:rsidRPr="00F15D89">
        <w:rPr>
          <w:rFonts w:asciiTheme="minorHAnsi" w:hAnsiTheme="minorHAnsi" w:cstheme="minorHAnsi"/>
          <w:lang w:val="en-AU"/>
        </w:rPr>
        <w:br w:type="page"/>
      </w:r>
    </w:p>
    <w:p w14:paraId="201B84FE" w14:textId="2BE90611" w:rsidR="002602C5" w:rsidRPr="00F15D89" w:rsidRDefault="0080212F" w:rsidP="002602C5">
      <w:pPr>
        <w:spacing w:line="360" w:lineRule="auto"/>
        <w:rPr>
          <w:rFonts w:asciiTheme="minorHAnsi" w:hAnsiTheme="minorHAnsi" w:cstheme="minorHAnsi"/>
          <w:szCs w:val="24"/>
          <w:lang w:val="en-AU"/>
        </w:rPr>
      </w:pPr>
      <w:r>
        <w:rPr>
          <w:noProof/>
        </w:rPr>
        <w:lastRenderedPageBreak/>
        <w:drawing>
          <wp:inline distT="0" distB="0" distL="0" distR="0" wp14:anchorId="72BF49AF" wp14:editId="0EB7E41D">
            <wp:extent cx="5229225" cy="610076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236081" cy="6108760"/>
                    </a:xfrm>
                    <a:prstGeom prst="rect">
                      <a:avLst/>
                    </a:prstGeom>
                    <a:noFill/>
                    <a:ln>
                      <a:noFill/>
                    </a:ln>
                  </pic:spPr>
                </pic:pic>
              </a:graphicData>
            </a:graphic>
          </wp:inline>
        </w:drawing>
      </w:r>
    </w:p>
    <w:p w14:paraId="5AC9C5C2" w14:textId="3D02A54C" w:rsidR="002602C5" w:rsidRPr="00F15D89" w:rsidRDefault="002602C5" w:rsidP="002602C5">
      <w:pPr>
        <w:pStyle w:val="Heading-Main"/>
        <w:spacing w:line="360" w:lineRule="auto"/>
        <w:rPr>
          <w:rFonts w:asciiTheme="minorHAnsi" w:hAnsiTheme="minorHAnsi" w:cstheme="minorHAnsi"/>
          <w:b w:val="0"/>
          <w:bCs w:val="0"/>
          <w:color w:val="FF0000"/>
          <w:lang w:val="en-AU"/>
        </w:rPr>
      </w:pPr>
      <w:r w:rsidRPr="00F15D89">
        <w:rPr>
          <w:rFonts w:asciiTheme="minorHAnsi" w:hAnsiTheme="minorHAnsi" w:cstheme="minorHAnsi"/>
          <w:lang w:val="en-AU"/>
        </w:rPr>
        <w:t>Figure 2</w:t>
      </w:r>
      <w:r w:rsidRPr="00F15D89">
        <w:rPr>
          <w:rFonts w:asciiTheme="minorHAnsi" w:hAnsiTheme="minorHAnsi" w:cstheme="minorHAnsi"/>
          <w:b w:val="0"/>
          <w:bCs w:val="0"/>
          <w:lang w:val="en-AU"/>
        </w:rPr>
        <w:t xml:space="preserve"> Alongshore velocity across the four cross shelf transects (Figure 1). Transects were conducted with an Acoustic Doppler Current Profiler during a CTD Transect. Grey lines join areas of equal velocity.</w:t>
      </w:r>
      <w:r w:rsidR="00F9043E">
        <w:rPr>
          <w:rFonts w:asciiTheme="minorHAnsi" w:hAnsiTheme="minorHAnsi" w:cstheme="minorHAnsi"/>
          <w:b w:val="0"/>
          <w:bCs w:val="0"/>
          <w:lang w:val="en-AU"/>
        </w:rPr>
        <w:t xml:space="preserve"> The red line shows the 21°C isotherm based on the </w:t>
      </w:r>
      <w:r w:rsidR="0080212F">
        <w:rPr>
          <w:rFonts w:asciiTheme="minorHAnsi" w:hAnsiTheme="minorHAnsi" w:cstheme="minorHAnsi"/>
          <w:b w:val="0"/>
          <w:bCs w:val="0"/>
          <w:lang w:val="en-AU"/>
        </w:rPr>
        <w:t>Bunyip</w:t>
      </w:r>
      <w:r w:rsidR="00F9043E">
        <w:rPr>
          <w:rFonts w:asciiTheme="minorHAnsi" w:hAnsiTheme="minorHAnsi" w:cstheme="minorHAnsi"/>
          <w:b w:val="0"/>
          <w:bCs w:val="0"/>
          <w:lang w:val="en-AU"/>
        </w:rPr>
        <w:t xml:space="preserve"> transect.</w:t>
      </w:r>
      <w:r w:rsidRPr="00F15D89">
        <w:rPr>
          <w:rFonts w:asciiTheme="minorHAnsi" w:hAnsiTheme="minorHAnsi" w:cstheme="minorHAnsi"/>
          <w:b w:val="0"/>
          <w:bCs w:val="0"/>
          <w:lang w:val="en-AU"/>
        </w:rPr>
        <w:t xml:space="preserve"> </w:t>
      </w:r>
      <w:r w:rsidR="0080212F">
        <w:rPr>
          <w:rFonts w:asciiTheme="minorHAnsi" w:hAnsiTheme="minorHAnsi" w:cstheme="minorHAnsi"/>
          <w:b w:val="0"/>
          <w:bCs w:val="0"/>
          <w:lang w:val="en-AU"/>
        </w:rPr>
        <w:t>Note there was no 21</w:t>
      </w:r>
      <w:r w:rsidR="00446080">
        <w:rPr>
          <w:rFonts w:asciiTheme="minorHAnsi" w:hAnsiTheme="minorHAnsi" w:cstheme="minorHAnsi"/>
          <w:b w:val="0"/>
          <w:bCs w:val="0"/>
          <w:lang w:val="en-AU"/>
        </w:rPr>
        <w:t>°</w:t>
      </w:r>
      <w:r w:rsidR="0080212F">
        <w:rPr>
          <w:rFonts w:asciiTheme="minorHAnsi" w:hAnsiTheme="minorHAnsi" w:cstheme="minorHAnsi"/>
          <w:b w:val="0"/>
          <w:bCs w:val="0"/>
          <w:lang w:val="en-AU"/>
        </w:rPr>
        <w:t>C isotherm for Diamond Head.</w:t>
      </w:r>
    </w:p>
    <w:p w14:paraId="51F5BBEB" w14:textId="77777777" w:rsidR="00A10C0E" w:rsidRPr="00F15D89" w:rsidRDefault="00A10C0E" w:rsidP="00A10C0E">
      <w:pPr>
        <w:pStyle w:val="Heading-Main"/>
        <w:spacing w:line="360" w:lineRule="auto"/>
        <w:rPr>
          <w:rFonts w:asciiTheme="minorHAnsi" w:hAnsiTheme="minorHAnsi" w:cstheme="minorHAnsi"/>
          <w:lang w:val="en-AU"/>
        </w:rPr>
      </w:pPr>
    </w:p>
    <w:p w14:paraId="4944CD92" w14:textId="77777777" w:rsidR="00A10C0E" w:rsidRPr="00F15D89" w:rsidRDefault="00A10C0E">
      <w:pPr>
        <w:rPr>
          <w:rFonts w:asciiTheme="minorHAnsi" w:hAnsiTheme="minorHAnsi" w:cstheme="minorHAnsi"/>
          <w:b/>
          <w:bCs/>
          <w:lang w:val="en-AU"/>
        </w:rPr>
      </w:pPr>
      <w:r w:rsidRPr="00F15D89">
        <w:rPr>
          <w:rFonts w:asciiTheme="minorHAnsi" w:hAnsiTheme="minorHAnsi" w:cstheme="minorHAnsi"/>
          <w:b/>
          <w:bCs/>
          <w:lang w:val="en-AU"/>
        </w:rPr>
        <w:br w:type="page"/>
      </w:r>
    </w:p>
    <w:p w14:paraId="378272F0" w14:textId="58A09AAE" w:rsidR="00A10C0E" w:rsidRPr="00F15D89" w:rsidRDefault="00E10671" w:rsidP="00A10C0E">
      <w:pPr>
        <w:pStyle w:val="Heading-Main"/>
        <w:spacing w:line="360" w:lineRule="auto"/>
        <w:rPr>
          <w:rFonts w:asciiTheme="minorHAnsi" w:hAnsiTheme="minorHAnsi" w:cstheme="minorHAnsi"/>
          <w:b w:val="0"/>
          <w:bCs w:val="0"/>
          <w:lang w:val="en-AU"/>
        </w:rPr>
      </w:pPr>
      <w:r>
        <w:rPr>
          <w:rFonts w:asciiTheme="minorHAnsi" w:hAnsiTheme="minorHAnsi" w:cstheme="minorHAnsi"/>
          <w:b w:val="0"/>
          <w:bCs w:val="0"/>
          <w:noProof/>
          <w:lang w:val="en-AU"/>
        </w:rPr>
        <w:lastRenderedPageBreak/>
        <w:drawing>
          <wp:inline distT="0" distB="0" distL="0" distR="0" wp14:anchorId="245AE1D3" wp14:editId="1FE7AB95">
            <wp:extent cx="5943600" cy="6935470"/>
            <wp:effectExtent l="0" t="0" r="0" b="0"/>
            <wp:docPr id="18" name="Picture 18"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Biomass_All.png"/>
                    <pic:cNvPicPr/>
                  </pic:nvPicPr>
                  <pic:blipFill>
                    <a:blip r:embed="rId16"/>
                    <a:stretch>
                      <a:fillRect/>
                    </a:stretch>
                  </pic:blipFill>
                  <pic:spPr>
                    <a:xfrm>
                      <a:off x="0" y="0"/>
                      <a:ext cx="5943600" cy="6935470"/>
                    </a:xfrm>
                    <a:prstGeom prst="rect">
                      <a:avLst/>
                    </a:prstGeom>
                  </pic:spPr>
                </pic:pic>
              </a:graphicData>
            </a:graphic>
          </wp:inline>
        </w:drawing>
      </w:r>
    </w:p>
    <w:p w14:paraId="22803496" w14:textId="461494B6" w:rsidR="00D13904" w:rsidRPr="00F15D89" w:rsidRDefault="00A10C0E" w:rsidP="00A10C0E">
      <w:pPr>
        <w:spacing w:line="360" w:lineRule="auto"/>
        <w:rPr>
          <w:rFonts w:asciiTheme="minorHAnsi" w:hAnsiTheme="minorHAnsi" w:cstheme="minorHAnsi"/>
          <w:lang w:val="en-AU"/>
        </w:rPr>
      </w:pPr>
      <w:r w:rsidRPr="00F15D89">
        <w:rPr>
          <w:rFonts w:asciiTheme="minorHAnsi" w:hAnsiTheme="minorHAnsi" w:cstheme="minorHAnsi"/>
          <w:b/>
          <w:bCs/>
          <w:lang w:val="en-AU"/>
        </w:rPr>
        <w:t xml:space="preserve">Figure </w:t>
      </w:r>
      <w:r w:rsidR="00D13904" w:rsidRPr="00F15D89">
        <w:rPr>
          <w:rFonts w:asciiTheme="minorHAnsi" w:hAnsiTheme="minorHAnsi" w:cstheme="minorHAnsi"/>
          <w:b/>
          <w:bCs/>
          <w:lang w:val="en-AU"/>
        </w:rPr>
        <w:t>3</w:t>
      </w:r>
      <w:r w:rsidRPr="00F15D89">
        <w:rPr>
          <w:rFonts w:asciiTheme="minorHAnsi" w:hAnsiTheme="minorHAnsi" w:cstheme="minorHAnsi"/>
          <w:lang w:val="en-AU"/>
        </w:rPr>
        <w:t xml:space="preserve"> Zooplankton biomass</w:t>
      </w:r>
      <w:r w:rsidR="00D409F8" w:rsidRPr="00F15D89">
        <w:rPr>
          <w:rFonts w:asciiTheme="minorHAnsi" w:hAnsiTheme="minorHAnsi" w:cstheme="minorHAnsi"/>
          <w:lang w:val="en-AU"/>
        </w:rPr>
        <w:t xml:space="preserve"> (mg m</w:t>
      </w:r>
      <w:r w:rsidR="00D409F8" w:rsidRPr="00F15D89">
        <w:rPr>
          <w:rFonts w:asciiTheme="minorHAnsi" w:hAnsiTheme="minorHAnsi" w:cstheme="minorHAnsi"/>
          <w:vertAlign w:val="superscript"/>
          <w:lang w:val="en-AU"/>
        </w:rPr>
        <w:t>-3</w:t>
      </w:r>
      <w:r w:rsidR="00D409F8" w:rsidRPr="00F15D89">
        <w:rPr>
          <w:rFonts w:asciiTheme="minorHAnsi" w:hAnsiTheme="minorHAnsi" w:cstheme="minorHAnsi"/>
          <w:lang w:val="en-AU"/>
        </w:rPr>
        <w:t>)</w:t>
      </w:r>
      <w:r w:rsidRPr="00F15D89">
        <w:rPr>
          <w:rFonts w:asciiTheme="minorHAnsi" w:hAnsiTheme="minorHAnsi" w:cstheme="minorHAnsi"/>
          <w:lang w:val="en-AU"/>
        </w:rPr>
        <w:t xml:space="preserve"> distributions from the four cross shelf transects (Figure 1). Transe</w:t>
      </w:r>
      <w:r w:rsidRPr="00F15D89">
        <w:rPr>
          <w:rFonts w:asciiTheme="minorHAnsi" w:hAnsiTheme="minorHAnsi" w:cstheme="minorHAnsi"/>
          <w:b/>
          <w:bCs/>
          <w:lang w:val="en-AU"/>
        </w:rPr>
        <w:t>c</w:t>
      </w:r>
      <w:r w:rsidRPr="00F15D89">
        <w:rPr>
          <w:rFonts w:asciiTheme="minorHAnsi" w:hAnsiTheme="minorHAnsi" w:cstheme="minorHAnsi"/>
          <w:lang w:val="en-AU"/>
        </w:rPr>
        <w:t>ts were conducted form inshore to offshore with an undulating towed body with the path shown by the grey line with midpoints of each sample shown as dots. Temperature (°C) isotherms are shown in black. Note the log transformed colour scale.</w:t>
      </w:r>
    </w:p>
    <w:p w14:paraId="12A5B8A1" w14:textId="709C4FE3" w:rsidR="00D13904" w:rsidRPr="00F15D89" w:rsidRDefault="00E10671" w:rsidP="00D13904">
      <w:pPr>
        <w:pStyle w:val="Heading-Main"/>
        <w:spacing w:line="360" w:lineRule="auto"/>
        <w:rPr>
          <w:rFonts w:asciiTheme="minorHAnsi" w:hAnsiTheme="minorHAnsi" w:cstheme="minorHAnsi"/>
          <w:b w:val="0"/>
          <w:bCs w:val="0"/>
          <w:lang w:val="en-AU"/>
        </w:rPr>
      </w:pPr>
      <w:r>
        <w:rPr>
          <w:rFonts w:asciiTheme="minorHAnsi" w:hAnsiTheme="minorHAnsi" w:cstheme="minorHAnsi"/>
          <w:b w:val="0"/>
          <w:bCs w:val="0"/>
          <w:noProof/>
          <w:lang w:val="en-AU"/>
        </w:rPr>
        <w:lastRenderedPageBreak/>
        <w:drawing>
          <wp:inline distT="0" distB="0" distL="0" distR="0" wp14:anchorId="37B1AF80" wp14:editId="4D8D5A00">
            <wp:extent cx="5467350" cy="6379744"/>
            <wp:effectExtent l="0" t="0" r="0" b="2540"/>
            <wp:docPr id="17" name="Picture 17"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GeoMn_All.png"/>
                    <pic:cNvPicPr/>
                  </pic:nvPicPr>
                  <pic:blipFill>
                    <a:blip r:embed="rId17"/>
                    <a:stretch>
                      <a:fillRect/>
                    </a:stretch>
                  </pic:blipFill>
                  <pic:spPr>
                    <a:xfrm>
                      <a:off x="0" y="0"/>
                      <a:ext cx="5470213" cy="6383085"/>
                    </a:xfrm>
                    <a:prstGeom prst="rect">
                      <a:avLst/>
                    </a:prstGeom>
                  </pic:spPr>
                </pic:pic>
              </a:graphicData>
            </a:graphic>
          </wp:inline>
        </w:drawing>
      </w:r>
    </w:p>
    <w:p w14:paraId="7AA8C091" w14:textId="55005A7F" w:rsidR="00D13904" w:rsidRPr="00F15D89" w:rsidRDefault="00D13904" w:rsidP="00D13904">
      <w:pPr>
        <w:spacing w:line="360" w:lineRule="auto"/>
        <w:rPr>
          <w:rFonts w:asciiTheme="minorHAnsi" w:hAnsiTheme="minorHAnsi" w:cstheme="minorHAnsi"/>
          <w:b/>
          <w:bCs/>
          <w:color w:val="FF0000"/>
          <w:lang w:val="en-AU"/>
        </w:rPr>
      </w:pPr>
      <w:r w:rsidRPr="00F15D89">
        <w:rPr>
          <w:rFonts w:asciiTheme="minorHAnsi" w:hAnsiTheme="minorHAnsi" w:cstheme="minorHAnsi"/>
          <w:b/>
          <w:bCs/>
          <w:lang w:val="en-AU"/>
        </w:rPr>
        <w:t>Figure 4</w:t>
      </w:r>
      <w:r w:rsidRPr="00F15D89">
        <w:rPr>
          <w:rFonts w:asciiTheme="minorHAnsi" w:hAnsiTheme="minorHAnsi" w:cstheme="minorHAnsi"/>
          <w:lang w:val="en-AU"/>
        </w:rPr>
        <w:t xml:space="preserve"> Geometric Mean Size</w:t>
      </w:r>
      <w:r w:rsidR="00D409F8" w:rsidRPr="00F15D89">
        <w:rPr>
          <w:rFonts w:asciiTheme="minorHAnsi" w:hAnsiTheme="minorHAnsi" w:cstheme="minorHAnsi"/>
          <w:lang w:val="en-AU"/>
        </w:rPr>
        <w:t xml:space="preserve"> (µm equivalent spherical diameter)</w:t>
      </w:r>
      <w:r w:rsidRPr="00F15D89">
        <w:rPr>
          <w:rFonts w:asciiTheme="minorHAnsi" w:hAnsiTheme="minorHAnsi" w:cstheme="minorHAnsi"/>
          <w:lang w:val="en-AU"/>
        </w:rPr>
        <w:t xml:space="preserve"> of zooplankton from the four cross shelf transects (Figure 1). Transects were conducted form inshore to offshore with an undulating towed body with the path shown by the grey line with midpoints of each sample shown as dots. Temperature (° C) isotherms are shown in black.</w:t>
      </w:r>
    </w:p>
    <w:p w14:paraId="263321D5" w14:textId="77777777" w:rsidR="00D13904" w:rsidRPr="00F15D89" w:rsidRDefault="00D13904">
      <w:pPr>
        <w:rPr>
          <w:rFonts w:asciiTheme="minorHAnsi" w:hAnsiTheme="minorHAnsi" w:cstheme="minorHAnsi"/>
          <w:lang w:val="en-AU"/>
        </w:rPr>
      </w:pPr>
      <w:r w:rsidRPr="00F15D89">
        <w:rPr>
          <w:rFonts w:asciiTheme="minorHAnsi" w:hAnsiTheme="minorHAnsi" w:cstheme="minorHAnsi"/>
          <w:lang w:val="en-AU"/>
        </w:rPr>
        <w:br w:type="page"/>
      </w:r>
    </w:p>
    <w:p w14:paraId="23A11459" w14:textId="77777777" w:rsidR="00A10C0E" w:rsidRPr="00F15D89" w:rsidRDefault="00A10C0E" w:rsidP="00A10C0E">
      <w:pPr>
        <w:spacing w:line="360" w:lineRule="auto"/>
        <w:rPr>
          <w:rFonts w:asciiTheme="minorHAnsi" w:hAnsiTheme="minorHAnsi" w:cstheme="minorHAnsi"/>
          <w:b/>
          <w:bCs/>
          <w:lang w:val="en-AU"/>
        </w:rPr>
      </w:pPr>
    </w:p>
    <w:p w14:paraId="165414AF" w14:textId="7B7D9E35" w:rsidR="00A10C0E" w:rsidRPr="00F15D89" w:rsidRDefault="00A10C0E" w:rsidP="00F34258">
      <w:pPr>
        <w:spacing w:line="360" w:lineRule="auto"/>
        <w:rPr>
          <w:rFonts w:asciiTheme="minorHAnsi" w:hAnsiTheme="minorHAnsi" w:cstheme="minorHAnsi"/>
          <w:b/>
          <w:bCs/>
          <w:lang w:val="en-AU"/>
        </w:rPr>
      </w:pPr>
    </w:p>
    <w:p w14:paraId="1F23B615" w14:textId="2C92DD3D" w:rsidR="00A10C0E" w:rsidRPr="00F15D89" w:rsidRDefault="004E02B5" w:rsidP="00A10C0E">
      <w:pPr>
        <w:pStyle w:val="Heading-Main"/>
        <w:spacing w:line="360" w:lineRule="auto"/>
        <w:rPr>
          <w:rFonts w:asciiTheme="minorHAnsi" w:hAnsiTheme="minorHAnsi" w:cstheme="minorHAnsi"/>
          <w:lang w:val="en-AU"/>
        </w:rPr>
      </w:pPr>
      <w:r>
        <w:rPr>
          <w:rFonts w:asciiTheme="minorHAnsi" w:hAnsiTheme="minorHAnsi" w:cstheme="minorHAnsi"/>
          <w:noProof/>
          <w:lang w:val="en-AU"/>
        </w:rPr>
        <w:drawing>
          <wp:inline distT="0" distB="0" distL="0" distR="0" wp14:anchorId="193E2A3B" wp14:editId="3603AFEA">
            <wp:extent cx="5003791" cy="5838825"/>
            <wp:effectExtent l="0" t="0" r="6985" b="0"/>
            <wp:docPr id="7" name="Picture 7"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aretoSlope_All.png"/>
                    <pic:cNvPicPr/>
                  </pic:nvPicPr>
                  <pic:blipFill>
                    <a:blip r:embed="rId18"/>
                    <a:stretch>
                      <a:fillRect/>
                    </a:stretch>
                  </pic:blipFill>
                  <pic:spPr>
                    <a:xfrm>
                      <a:off x="0" y="0"/>
                      <a:ext cx="5006214" cy="5841653"/>
                    </a:xfrm>
                    <a:prstGeom prst="rect">
                      <a:avLst/>
                    </a:prstGeom>
                  </pic:spPr>
                </pic:pic>
              </a:graphicData>
            </a:graphic>
          </wp:inline>
        </w:drawing>
      </w:r>
    </w:p>
    <w:p w14:paraId="380D0C76" w14:textId="35CF174A" w:rsidR="00A10C0E" w:rsidRPr="00F15D89" w:rsidRDefault="00A10C0E" w:rsidP="00A10C0E">
      <w:pPr>
        <w:spacing w:line="360" w:lineRule="auto"/>
        <w:rPr>
          <w:rFonts w:asciiTheme="minorHAnsi" w:hAnsiTheme="minorHAnsi" w:cstheme="minorHAnsi"/>
          <w:color w:val="FF0000"/>
          <w:lang w:val="en-AU"/>
        </w:rPr>
      </w:pPr>
      <w:r w:rsidRPr="00F15D89">
        <w:rPr>
          <w:rFonts w:asciiTheme="minorHAnsi" w:hAnsiTheme="minorHAnsi" w:cstheme="minorHAnsi"/>
          <w:b/>
          <w:bCs/>
          <w:lang w:val="en-AU"/>
        </w:rPr>
        <w:t xml:space="preserve">Figure </w:t>
      </w:r>
      <w:r w:rsidR="00D13904" w:rsidRPr="00F15D89">
        <w:rPr>
          <w:rFonts w:asciiTheme="minorHAnsi" w:hAnsiTheme="minorHAnsi" w:cstheme="minorHAnsi"/>
          <w:b/>
          <w:bCs/>
          <w:lang w:val="en-AU"/>
        </w:rPr>
        <w:t>5</w:t>
      </w:r>
      <w:r w:rsidRPr="00F15D89">
        <w:rPr>
          <w:rFonts w:asciiTheme="minorHAnsi" w:hAnsiTheme="minorHAnsi" w:cstheme="minorHAnsi"/>
          <w:lang w:val="en-AU"/>
        </w:rPr>
        <w:t xml:space="preserve"> Interpolations of the </w:t>
      </w:r>
      <w:r w:rsidR="004E02B5">
        <w:rPr>
          <w:rFonts w:asciiTheme="minorHAnsi" w:hAnsiTheme="minorHAnsi" w:cstheme="minorHAnsi"/>
          <w:lang w:val="en-AU"/>
        </w:rPr>
        <w:t xml:space="preserve">shape parameter </w:t>
      </w:r>
      <w:r w:rsidR="004E02B5">
        <w:rPr>
          <w:rFonts w:asciiTheme="minorHAnsi" w:hAnsiTheme="minorHAnsi" w:cstheme="minorHAnsi"/>
          <w:i/>
          <w:iCs/>
          <w:lang w:val="en-AU"/>
        </w:rPr>
        <w:t>c</w:t>
      </w:r>
      <w:r w:rsidR="004E02B5">
        <w:rPr>
          <w:rFonts w:asciiTheme="minorHAnsi" w:hAnsiTheme="minorHAnsi" w:cstheme="minorHAnsi"/>
          <w:lang w:val="en-AU"/>
        </w:rPr>
        <w:t xml:space="preserve"> from the Pareto distribution of zooplankton size </w:t>
      </w:r>
      <w:r w:rsidRPr="00F15D89">
        <w:rPr>
          <w:rFonts w:asciiTheme="minorHAnsi" w:hAnsiTheme="minorHAnsi" w:cstheme="minorHAnsi"/>
          <w:lang w:val="en-AU"/>
        </w:rPr>
        <w:t>from the four cross shelf transects (Figure 1).</w:t>
      </w:r>
      <w:r w:rsidR="004E02B5">
        <w:rPr>
          <w:rFonts w:asciiTheme="minorHAnsi" w:hAnsiTheme="minorHAnsi" w:cstheme="minorHAnsi"/>
          <w:lang w:val="en-AU"/>
        </w:rPr>
        <w:t xml:space="preserve"> This is an estimate of the normalised biomass size spectrum slope.</w:t>
      </w:r>
      <w:r w:rsidRPr="00F15D89">
        <w:rPr>
          <w:rFonts w:asciiTheme="minorHAnsi" w:hAnsiTheme="minorHAnsi" w:cstheme="minorHAnsi"/>
          <w:lang w:val="en-AU"/>
        </w:rPr>
        <w:t xml:space="preserve"> Transects were conducted form inshore to offshore with an undulating towed body with the path shown by the grey line with midpoints of each sample shown as dots. Temperature (° C) isotherms are shown in black.</w:t>
      </w:r>
    </w:p>
    <w:p w14:paraId="17407949" w14:textId="77777777" w:rsidR="003F6382" w:rsidRPr="00F15D89" w:rsidRDefault="003F6382" w:rsidP="003F6382">
      <w:pPr>
        <w:rPr>
          <w:rFonts w:asciiTheme="minorHAnsi" w:hAnsiTheme="minorHAnsi" w:cstheme="minorHAnsi"/>
          <w:b/>
          <w:bCs/>
          <w:lang w:val="en-AU"/>
        </w:rPr>
      </w:pPr>
      <w:r w:rsidRPr="00F15D89">
        <w:rPr>
          <w:noProof/>
          <w:lang w:val="en-AU" w:eastAsia="en-AU"/>
        </w:rPr>
        <w:lastRenderedPageBreak/>
        <w:drawing>
          <wp:inline distT="0" distB="0" distL="0" distR="0" wp14:anchorId="19E8FE0A" wp14:editId="1A668D1E">
            <wp:extent cx="5943600" cy="4187825"/>
            <wp:effectExtent l="0" t="0" r="0" b="317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43600" cy="4187825"/>
                    </a:xfrm>
                    <a:prstGeom prst="rect">
                      <a:avLst/>
                    </a:prstGeom>
                    <a:noFill/>
                    <a:ln>
                      <a:noFill/>
                    </a:ln>
                  </pic:spPr>
                </pic:pic>
              </a:graphicData>
            </a:graphic>
          </wp:inline>
        </w:drawing>
      </w:r>
    </w:p>
    <w:p w14:paraId="1F79ACDB" w14:textId="0AC2B46A" w:rsidR="003F6382" w:rsidRPr="00F15D89" w:rsidRDefault="003F6382" w:rsidP="003F6382">
      <w:pPr>
        <w:rPr>
          <w:rFonts w:asciiTheme="minorHAnsi" w:hAnsiTheme="minorHAnsi" w:cstheme="minorHAnsi"/>
          <w:b/>
          <w:bCs/>
          <w:lang w:val="en-AU"/>
        </w:rPr>
      </w:pPr>
      <w:r w:rsidRPr="00F15D89">
        <w:rPr>
          <w:rFonts w:asciiTheme="minorHAnsi" w:hAnsiTheme="minorHAnsi" w:cstheme="minorHAnsi"/>
          <w:b/>
          <w:bCs/>
          <w:lang w:val="en-AU"/>
        </w:rPr>
        <w:t xml:space="preserve">Figure 6 </w:t>
      </w:r>
      <w:r w:rsidRPr="00F15D89">
        <w:rPr>
          <w:rFonts w:asciiTheme="minorHAnsi" w:hAnsiTheme="minorHAnsi" w:cstheme="minorHAnsi"/>
          <w:lang w:val="en-AU"/>
        </w:rPr>
        <w:t xml:space="preserve">Seasonal changes in </w:t>
      </w:r>
      <w:r w:rsidR="00071EC6">
        <w:rPr>
          <w:rFonts w:asciiTheme="minorHAnsi" w:hAnsiTheme="minorHAnsi" w:cstheme="minorHAnsi"/>
          <w:lang w:val="en-AU"/>
        </w:rPr>
        <w:t xml:space="preserve">mean </w:t>
      </w:r>
      <w:r w:rsidRPr="00F15D89">
        <w:rPr>
          <w:rFonts w:asciiTheme="minorHAnsi" w:hAnsiTheme="minorHAnsi" w:cstheme="minorHAnsi"/>
          <w:lang w:val="en-AU"/>
        </w:rPr>
        <w:t xml:space="preserve">alongshore velocity at the </w:t>
      </w:r>
      <w:r w:rsidR="00071EC6">
        <w:rPr>
          <w:rFonts w:asciiTheme="minorHAnsi" w:hAnsiTheme="minorHAnsi" w:cstheme="minorHAnsi"/>
          <w:lang w:val="en-AU"/>
        </w:rPr>
        <w:t xml:space="preserve">Cape Byron (28.6° S), Evans Head (29° S), North Solitary Island (30° S) and Diamond Head (31.8° S) </w:t>
      </w:r>
      <w:r w:rsidRPr="00F15D89">
        <w:rPr>
          <w:rFonts w:asciiTheme="minorHAnsi" w:hAnsiTheme="minorHAnsi" w:cstheme="minorHAnsi"/>
          <w:lang w:val="en-AU"/>
        </w:rPr>
        <w:t>based upon</w:t>
      </w:r>
      <w:r w:rsidR="00270A8C">
        <w:rPr>
          <w:rFonts w:asciiTheme="minorHAnsi" w:hAnsiTheme="minorHAnsi" w:cstheme="minorHAnsi"/>
          <w:lang w:val="en-AU"/>
        </w:rPr>
        <w:t xml:space="preserve"> 10 years of</w:t>
      </w:r>
      <w:r w:rsidRPr="00F15D89">
        <w:rPr>
          <w:rFonts w:asciiTheme="minorHAnsi" w:hAnsiTheme="minorHAnsi" w:cstheme="minorHAnsi"/>
          <w:lang w:val="en-AU"/>
        </w:rPr>
        <w:t xml:space="preserve"> satellite altimetry</w:t>
      </w:r>
      <w:r w:rsidR="00270A8C">
        <w:rPr>
          <w:rFonts w:asciiTheme="minorHAnsi" w:hAnsiTheme="minorHAnsi" w:cstheme="minorHAnsi"/>
          <w:lang w:val="en-AU"/>
        </w:rPr>
        <w:t xml:space="preserve"> data (2004 – 2013)</w:t>
      </w:r>
      <w:r w:rsidRPr="00F15D89">
        <w:rPr>
          <w:rFonts w:asciiTheme="minorHAnsi" w:hAnsiTheme="minorHAnsi" w:cstheme="minorHAnsi"/>
          <w:lang w:val="en-AU"/>
        </w:rPr>
        <w:t>.</w:t>
      </w:r>
      <w:r w:rsidR="00071EC6">
        <w:rPr>
          <w:rFonts w:asciiTheme="minorHAnsi" w:hAnsiTheme="minorHAnsi" w:cstheme="minorHAnsi"/>
          <w:lang w:val="en-AU"/>
        </w:rPr>
        <w:t xml:space="preserve"> </w:t>
      </w:r>
      <w:r w:rsidR="00270A8C">
        <w:rPr>
          <w:rFonts w:asciiTheme="minorHAnsi" w:hAnsiTheme="minorHAnsi" w:cstheme="minorHAnsi"/>
          <w:lang w:val="en-AU"/>
        </w:rPr>
        <w:t xml:space="preserve">Velocity data was downloaded for the eastern edge of each transect (Table 1) from the </w:t>
      </w:r>
      <w:r w:rsidR="00270A8C" w:rsidRPr="00F15D89">
        <w:rPr>
          <w:rFonts w:asciiTheme="minorHAnsi" w:hAnsiTheme="minorHAnsi" w:cstheme="minorHAnsi"/>
          <w:szCs w:val="24"/>
          <w:lang w:val="en-AU"/>
        </w:rPr>
        <w:t>IMOS Data Portal (</w:t>
      </w:r>
      <w:hyperlink r:id="rId20" w:history="1">
        <w:r w:rsidR="00270A8C" w:rsidRPr="00F15D89">
          <w:rPr>
            <w:rStyle w:val="Hyperlink"/>
            <w:rFonts w:asciiTheme="minorHAnsi" w:hAnsiTheme="minorHAnsi" w:cstheme="minorHAnsi"/>
            <w:szCs w:val="24"/>
            <w:lang w:val="en-AU"/>
          </w:rPr>
          <w:t>http://imos.aodn.org.au/imos/</w:t>
        </w:r>
      </w:hyperlink>
      <w:r w:rsidR="00270A8C" w:rsidRPr="00F15D89">
        <w:rPr>
          <w:rFonts w:asciiTheme="minorHAnsi" w:hAnsiTheme="minorHAnsi" w:cstheme="minorHAnsi"/>
          <w:szCs w:val="24"/>
          <w:lang w:val="en-AU"/>
        </w:rPr>
        <w:t>)</w:t>
      </w:r>
      <w:r w:rsidR="00270A8C">
        <w:rPr>
          <w:rFonts w:asciiTheme="minorHAnsi" w:hAnsiTheme="minorHAnsi" w:cstheme="minorHAnsi"/>
          <w:lang w:val="en-AU"/>
        </w:rPr>
        <w:t xml:space="preserve">. </w:t>
      </w:r>
      <w:r w:rsidR="00071EC6">
        <w:rPr>
          <w:rFonts w:asciiTheme="minorHAnsi" w:hAnsiTheme="minorHAnsi" w:cstheme="minorHAnsi"/>
          <w:lang w:val="en-AU"/>
        </w:rPr>
        <w:t>The EAC separates from the coastline</w:t>
      </w:r>
      <w:r w:rsidR="008A70CE">
        <w:rPr>
          <w:rFonts w:asciiTheme="minorHAnsi" w:hAnsiTheme="minorHAnsi" w:cstheme="minorHAnsi"/>
          <w:lang w:val="en-AU"/>
        </w:rPr>
        <w:t xml:space="preserve"> varies</w:t>
      </w:r>
      <w:r w:rsidR="00071EC6">
        <w:rPr>
          <w:rFonts w:asciiTheme="minorHAnsi" w:hAnsiTheme="minorHAnsi" w:cstheme="minorHAnsi"/>
          <w:lang w:val="en-AU"/>
        </w:rPr>
        <w:t xml:space="preserve"> between approximate</w:t>
      </w:r>
      <w:r w:rsidR="008A70CE">
        <w:rPr>
          <w:rFonts w:asciiTheme="minorHAnsi" w:hAnsiTheme="minorHAnsi" w:cstheme="minorHAnsi"/>
          <w:lang w:val="en-AU"/>
        </w:rPr>
        <w:t>ly</w:t>
      </w:r>
      <w:r w:rsidR="00071EC6">
        <w:rPr>
          <w:rFonts w:asciiTheme="minorHAnsi" w:hAnsiTheme="minorHAnsi" w:cstheme="minorHAnsi"/>
          <w:lang w:val="en-AU"/>
        </w:rPr>
        <w:t xml:space="preserve"> </w:t>
      </w:r>
      <w:r w:rsidR="008A70CE">
        <w:rPr>
          <w:rFonts w:asciiTheme="minorHAnsi" w:hAnsiTheme="minorHAnsi" w:cstheme="minorHAnsi"/>
          <w:lang w:val="en-AU"/>
        </w:rPr>
        <w:t xml:space="preserve">28° S and 32° S </w:t>
      </w:r>
      <w:r w:rsidR="008A70CE">
        <w:rPr>
          <w:rFonts w:asciiTheme="minorHAnsi" w:hAnsiTheme="minorHAnsi" w:cstheme="minorHAnsi"/>
          <w:lang w:val="en-AU"/>
        </w:rPr>
        <w:fldChar w:fldCharType="begin"/>
      </w:r>
      <w:r w:rsidR="008A70CE">
        <w:rPr>
          <w:rFonts w:asciiTheme="minorHAnsi" w:hAnsiTheme="minorHAnsi" w:cstheme="minorHAnsi"/>
          <w:lang w:val="en-AU"/>
        </w:rPr>
        <w:instrText xml:space="preserve"> ADDIN ZOTERO_ITEM CSL_CITATION {"citationID":"943lFQN6","properties":{"formattedCitation":"(Cetina-Heredia {\\i{}et al.}, 2014)","plainCitation":"(Cetina-Heredia et al., 2014)","noteIndex":0},"citationItems":[{"id":415,"uris":["http://zotero.org/users/local/U6DoygBa/items/5I8IT9RM"],"uri":["http://zotero.org/users/local/U6DoygBa/items/5I8IT9RM"],"itemData":{"id":415,"type":"article-journal","abstract":"Abstract An observed warming of the Tasman Sea in recent decades has been linked to a poleward shift of the maximum wind stress curl, and a strengthening of the poleward flow along the coast of southeastern Australia. However, changes in the East Australian Current (EAC) separation latitude, as well as in the contribution of the EAC, the EAC extension and its eddy field to the total southward transport due to such a strengthening remain unknown. This study uses 30 years (1980–2010) of the Ocean Forecast for the Earth Simulator (OFES) sea surface height and velocity outputs to obtain a three decade long-time series of (i) the EAC separation latitude, (ii) the southward transport along the coast of southeastern Australia (28°S–39°S), and (iii) the southward transport across the EAC separation latitude. A Lagrangian approach is implemented and the spin parameter Ω is used to provide a quantitative distinction between the transports occurring outside and inside (cyclonic and anticyclonic) eddies. Significant positive trends of the low pass southward transports indicate that the intensification of the poleward flow has occurred both within the EAC and in the EAC extension. In addition, a significant increase in southward transport inside and outside eddies is found. Importantly, the contribution of eddy driven transport has a large temporal variability and shows a sharp increase from 2005 onward. Finally our results show that the EAC has not penetrated further south but it has separated more frequently at the southernmost latitudes within the region where it typically turns eastward.","container-title":"Journal of Geophysical Research: Oceans","DOI":"10.1002/2014jc010071","ISSN":"2169-9275","issue":"7","page":"4351-4366","title":"Long-term trends in the East Australian Current separation latitude and eddy driven transport","volume":"119","author":[{"family":"Cetina-Heredia","given":"P."},{"family":"Roughan","given":"M."},{"family":"Sebille","given":"E.","non-dropping-particle":"van"},{"family":"Coleman","given":"M. A."}],"issued":{"date-parts":[["2014"]]}}}],"schema":"https://github.com/citation-style-language/schema/raw/master/csl-citation.json"} </w:instrText>
      </w:r>
      <w:r w:rsidR="008A70CE">
        <w:rPr>
          <w:rFonts w:asciiTheme="minorHAnsi" w:hAnsiTheme="minorHAnsi" w:cstheme="minorHAnsi"/>
          <w:lang w:val="en-AU"/>
        </w:rPr>
        <w:fldChar w:fldCharType="separate"/>
      </w:r>
      <w:r w:rsidR="008A70CE" w:rsidRPr="008A70CE">
        <w:rPr>
          <w:rFonts w:ascii="Calibri" w:hAnsi="Calibri" w:cs="Calibri"/>
          <w:szCs w:val="24"/>
        </w:rPr>
        <w:t xml:space="preserve">(Cetina-Heredia </w:t>
      </w:r>
      <w:r w:rsidR="008A70CE" w:rsidRPr="008A70CE">
        <w:rPr>
          <w:rFonts w:ascii="Calibri" w:hAnsi="Calibri" w:cs="Calibri"/>
          <w:i/>
          <w:iCs/>
          <w:szCs w:val="24"/>
        </w:rPr>
        <w:t>et al.</w:t>
      </w:r>
      <w:r w:rsidR="008A70CE" w:rsidRPr="008A70CE">
        <w:rPr>
          <w:rFonts w:ascii="Calibri" w:hAnsi="Calibri" w:cs="Calibri"/>
          <w:szCs w:val="24"/>
        </w:rPr>
        <w:t>, 2014)</w:t>
      </w:r>
      <w:r w:rsidR="008A70CE">
        <w:rPr>
          <w:rFonts w:asciiTheme="minorHAnsi" w:hAnsiTheme="minorHAnsi" w:cstheme="minorHAnsi"/>
          <w:lang w:val="en-AU"/>
        </w:rPr>
        <w:fldChar w:fldCharType="end"/>
      </w:r>
      <w:r w:rsidR="008A70CE">
        <w:rPr>
          <w:rFonts w:asciiTheme="minorHAnsi" w:hAnsiTheme="minorHAnsi" w:cstheme="minorHAnsi"/>
          <w:lang w:val="en-AU"/>
        </w:rPr>
        <w:t>.</w:t>
      </w:r>
    </w:p>
    <w:p w14:paraId="0A5C38DF" w14:textId="77777777" w:rsidR="003F6382" w:rsidRPr="00F15D89" w:rsidRDefault="003F6382" w:rsidP="00A10C0E">
      <w:pPr>
        <w:spacing w:line="360" w:lineRule="auto"/>
        <w:rPr>
          <w:rFonts w:asciiTheme="minorHAnsi" w:hAnsiTheme="minorHAnsi" w:cstheme="minorHAnsi"/>
          <w:b/>
          <w:bCs/>
          <w:color w:val="FF0000"/>
          <w:lang w:val="en-AU"/>
        </w:rPr>
      </w:pPr>
    </w:p>
    <w:p w14:paraId="1D2B3F2F" w14:textId="27205DEB" w:rsidR="00A10C0E" w:rsidRPr="00F15D89" w:rsidRDefault="00A10C0E" w:rsidP="00F34258">
      <w:pPr>
        <w:spacing w:line="360" w:lineRule="auto"/>
        <w:rPr>
          <w:rFonts w:asciiTheme="minorHAnsi" w:hAnsiTheme="minorHAnsi" w:cstheme="minorHAnsi"/>
          <w:b/>
          <w:bCs/>
          <w:lang w:val="en-AU"/>
        </w:rPr>
      </w:pPr>
      <w:r w:rsidRPr="00F15D89">
        <w:rPr>
          <w:rFonts w:asciiTheme="minorHAnsi" w:hAnsiTheme="minorHAnsi" w:cstheme="minorHAnsi"/>
          <w:b/>
          <w:bCs/>
          <w:noProof/>
          <w:lang w:val="en-AU" w:eastAsia="en-AU"/>
        </w:rPr>
        <w:lastRenderedPageBreak/>
        <w:drawing>
          <wp:inline distT="0" distB="0" distL="0" distR="0" wp14:anchorId="7E16E594" wp14:editId="4F725454">
            <wp:extent cx="5915025" cy="5915025"/>
            <wp:effectExtent l="0" t="0" r="9525" b="9525"/>
            <wp:docPr id="5" name="Content Placeholder 4">
              <a:extLst xmlns:a="http://schemas.openxmlformats.org/drawingml/2006/main">
                <a:ext uri="{FF2B5EF4-FFF2-40B4-BE49-F238E27FC236}">
                  <a16:creationId xmlns:a16="http://schemas.microsoft.com/office/drawing/2014/main" id="{1BF821A5-58C0-4B14-842E-A82A07FCC924}"/>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5" name="Content Placeholder 4">
                      <a:extLst>
                        <a:ext uri="{FF2B5EF4-FFF2-40B4-BE49-F238E27FC236}">
                          <a16:creationId xmlns:a16="http://schemas.microsoft.com/office/drawing/2014/main" id="{1BF821A5-58C0-4B14-842E-A82A07FCC924}"/>
                        </a:ext>
                      </a:extLst>
                    </pic:cNvPr>
                    <pic:cNvPicPr>
                      <a:picLocks noGrp="1" noChangeAspect="1"/>
                    </pic:cNvPicPr>
                  </pic:nvPicPr>
                  <pic:blipFill>
                    <a:blip r:embed="rId21">
                      <a:extLst>
                        <a:ext uri="{28A0092B-C50C-407E-A947-70E740481C1C}">
                          <a14:useLocalDpi xmlns:a14="http://schemas.microsoft.com/office/drawing/2010/main" val="0"/>
                        </a:ext>
                      </a:extLst>
                    </a:blip>
                    <a:stretch>
                      <a:fillRect/>
                    </a:stretch>
                  </pic:blipFill>
                  <pic:spPr>
                    <a:xfrm>
                      <a:off x="0" y="0"/>
                      <a:ext cx="5915025" cy="5915025"/>
                    </a:xfrm>
                    <a:prstGeom prst="rect">
                      <a:avLst/>
                    </a:prstGeom>
                  </pic:spPr>
                </pic:pic>
              </a:graphicData>
            </a:graphic>
          </wp:inline>
        </w:drawing>
      </w:r>
    </w:p>
    <w:p w14:paraId="4FDF7FA5" w14:textId="33090748" w:rsidR="003F6382" w:rsidRPr="00F15D89" w:rsidRDefault="00A10C0E" w:rsidP="00F34258">
      <w:pPr>
        <w:spacing w:line="360" w:lineRule="auto"/>
        <w:rPr>
          <w:rFonts w:asciiTheme="minorHAnsi" w:hAnsiTheme="minorHAnsi" w:cstheme="minorHAnsi"/>
          <w:b/>
          <w:bCs/>
          <w:lang w:val="en-AU"/>
        </w:rPr>
      </w:pPr>
      <w:r w:rsidRPr="00F15D89">
        <w:rPr>
          <w:rFonts w:asciiTheme="minorHAnsi" w:hAnsiTheme="minorHAnsi" w:cstheme="minorHAnsi"/>
          <w:b/>
          <w:bCs/>
          <w:lang w:val="en-AU"/>
        </w:rPr>
        <w:t xml:space="preserve">Figure </w:t>
      </w:r>
      <w:r w:rsidR="003F6382" w:rsidRPr="00F15D89">
        <w:rPr>
          <w:rFonts w:asciiTheme="minorHAnsi" w:hAnsiTheme="minorHAnsi" w:cstheme="minorHAnsi"/>
          <w:b/>
          <w:bCs/>
          <w:lang w:val="en-AU"/>
        </w:rPr>
        <w:t>7</w:t>
      </w:r>
      <w:r w:rsidR="001321FD" w:rsidRPr="00F15D89">
        <w:rPr>
          <w:rFonts w:asciiTheme="minorHAnsi" w:hAnsiTheme="minorHAnsi" w:cstheme="minorHAnsi"/>
          <w:lang w:val="en-AU"/>
        </w:rPr>
        <w:t xml:space="preserve"> Log</w:t>
      </w:r>
      <w:r w:rsidR="001321FD" w:rsidRPr="00F15D89">
        <w:rPr>
          <w:rFonts w:asciiTheme="minorHAnsi" w:hAnsiTheme="minorHAnsi" w:cstheme="minorHAnsi"/>
          <w:vertAlign w:val="subscript"/>
          <w:lang w:val="en-AU"/>
        </w:rPr>
        <w:t>10</w:t>
      </w:r>
      <w:r w:rsidR="001321FD" w:rsidRPr="00F15D89">
        <w:rPr>
          <w:rFonts w:asciiTheme="minorHAnsi" w:hAnsiTheme="minorHAnsi" w:cstheme="minorHAnsi"/>
          <w:lang w:val="en-AU"/>
        </w:rPr>
        <w:t>(Biomass) by distance from the coast for the four transects. Each dot represents a 6 s integration from the OPC mounted on the undulating towed body.</w:t>
      </w:r>
      <w:r w:rsidR="004C0170">
        <w:rPr>
          <w:rFonts w:asciiTheme="minorHAnsi" w:hAnsiTheme="minorHAnsi" w:cstheme="minorHAnsi"/>
          <w:lang w:val="en-AU"/>
        </w:rPr>
        <w:t xml:space="preserve"> Blue lines represent the linear trend line with the 95% confidence intervals shown in grey.</w:t>
      </w:r>
    </w:p>
    <w:p w14:paraId="03E987F2" w14:textId="77777777" w:rsidR="003F6382" w:rsidRPr="00F15D89" w:rsidRDefault="003F6382" w:rsidP="00F34258">
      <w:pPr>
        <w:spacing w:line="360" w:lineRule="auto"/>
        <w:rPr>
          <w:rFonts w:asciiTheme="minorHAnsi" w:hAnsiTheme="minorHAnsi" w:cstheme="minorHAnsi"/>
          <w:b/>
          <w:bCs/>
          <w:lang w:val="en-AU"/>
        </w:rPr>
      </w:pPr>
    </w:p>
    <w:p w14:paraId="72A9FE1D" w14:textId="77777777" w:rsidR="003F6382" w:rsidRPr="00F15D89" w:rsidRDefault="003F6382">
      <w:pPr>
        <w:rPr>
          <w:rFonts w:asciiTheme="minorHAnsi" w:hAnsiTheme="minorHAnsi" w:cstheme="minorHAnsi"/>
          <w:b/>
          <w:bCs/>
          <w:lang w:val="en-AU"/>
        </w:rPr>
      </w:pPr>
      <w:r w:rsidRPr="00F15D89">
        <w:rPr>
          <w:rFonts w:asciiTheme="minorHAnsi" w:hAnsiTheme="minorHAnsi" w:cstheme="minorHAnsi"/>
          <w:b/>
          <w:bCs/>
          <w:lang w:val="en-AU"/>
        </w:rPr>
        <w:br w:type="page"/>
      </w:r>
    </w:p>
    <w:p w14:paraId="1FBFBE44" w14:textId="68421821" w:rsidR="00A10C0E" w:rsidRPr="00F15D89" w:rsidRDefault="003F6382" w:rsidP="00F34258">
      <w:pPr>
        <w:spacing w:line="360" w:lineRule="auto"/>
        <w:rPr>
          <w:rFonts w:asciiTheme="minorHAnsi" w:hAnsiTheme="minorHAnsi" w:cstheme="minorHAnsi"/>
          <w:lang w:val="en-AU"/>
        </w:rPr>
      </w:pPr>
      <w:r w:rsidRPr="00F15D89">
        <w:rPr>
          <w:noProof/>
          <w:lang w:val="en-AU" w:eastAsia="en-AU"/>
        </w:rPr>
        <w:lastRenderedPageBreak/>
        <w:drawing>
          <wp:inline distT="0" distB="0" distL="0" distR="0" wp14:anchorId="7843620E" wp14:editId="5B235242">
            <wp:extent cx="5943600" cy="59436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r w:rsidR="00A10C0E" w:rsidRPr="00F15D89">
        <w:rPr>
          <w:rFonts w:asciiTheme="minorHAnsi" w:hAnsiTheme="minorHAnsi" w:cstheme="minorHAnsi"/>
          <w:lang w:val="en-AU"/>
        </w:rPr>
        <w:t xml:space="preserve"> </w:t>
      </w:r>
    </w:p>
    <w:p w14:paraId="5C1FB5D7" w14:textId="4B007178" w:rsidR="00A10C0E" w:rsidRPr="00F15D89" w:rsidRDefault="003F6382">
      <w:pPr>
        <w:rPr>
          <w:rFonts w:asciiTheme="minorHAnsi" w:hAnsiTheme="minorHAnsi" w:cstheme="minorHAnsi"/>
          <w:b/>
          <w:bCs/>
          <w:lang w:val="en-AU"/>
        </w:rPr>
      </w:pPr>
      <w:r w:rsidRPr="00F15D89">
        <w:rPr>
          <w:rFonts w:asciiTheme="minorHAnsi" w:hAnsiTheme="minorHAnsi" w:cstheme="minorHAnsi"/>
          <w:b/>
          <w:bCs/>
          <w:lang w:val="en-AU"/>
        </w:rPr>
        <w:t xml:space="preserve">Figure 8 </w:t>
      </w:r>
      <w:r w:rsidRPr="00F15D89">
        <w:rPr>
          <w:rFonts w:asciiTheme="minorHAnsi" w:hAnsiTheme="minorHAnsi" w:cstheme="minorHAnsi"/>
          <w:lang w:val="en-AU"/>
        </w:rPr>
        <w:t>Log</w:t>
      </w:r>
      <w:r w:rsidRPr="00F15D89">
        <w:rPr>
          <w:rFonts w:asciiTheme="minorHAnsi" w:hAnsiTheme="minorHAnsi" w:cstheme="minorHAnsi"/>
          <w:vertAlign w:val="subscript"/>
          <w:lang w:val="en-AU"/>
        </w:rPr>
        <w:t>10</w:t>
      </w:r>
      <w:r w:rsidRPr="00F15D89">
        <w:rPr>
          <w:rFonts w:asciiTheme="minorHAnsi" w:hAnsiTheme="minorHAnsi" w:cstheme="minorHAnsi"/>
          <w:lang w:val="en-AU"/>
        </w:rPr>
        <w:t xml:space="preserve">(Biomass) </w:t>
      </w:r>
      <w:r w:rsidR="001321FD" w:rsidRPr="00F15D89">
        <w:rPr>
          <w:rFonts w:asciiTheme="minorHAnsi" w:hAnsiTheme="minorHAnsi" w:cstheme="minorHAnsi"/>
          <w:lang w:val="en-AU"/>
        </w:rPr>
        <w:t>by sample depth for the four transects. Each dot represents a 6 s integration from the OPC mounted on the undulating towed body</w:t>
      </w:r>
      <w:commentRangeStart w:id="10"/>
      <w:r w:rsidR="001321FD" w:rsidRPr="00F15D89">
        <w:rPr>
          <w:rFonts w:asciiTheme="minorHAnsi" w:hAnsiTheme="minorHAnsi" w:cstheme="minorHAnsi"/>
          <w:lang w:val="en-AU"/>
        </w:rPr>
        <w:t>.</w:t>
      </w:r>
      <w:commentRangeEnd w:id="10"/>
      <w:r w:rsidR="00112698">
        <w:rPr>
          <w:rStyle w:val="CommentReference"/>
        </w:rPr>
        <w:commentReference w:id="10"/>
      </w:r>
      <w:r w:rsidR="004C0170">
        <w:rPr>
          <w:rFonts w:asciiTheme="minorHAnsi" w:hAnsiTheme="minorHAnsi" w:cstheme="minorHAnsi"/>
          <w:lang w:val="en-AU"/>
        </w:rPr>
        <w:t xml:space="preserve"> Blue lines represent the linear trend line with the 95% confidence intervals shown in grey.</w:t>
      </w:r>
      <w:r w:rsidR="00A10C0E" w:rsidRPr="00F15D89">
        <w:rPr>
          <w:rFonts w:asciiTheme="minorHAnsi" w:hAnsiTheme="minorHAnsi" w:cstheme="minorHAnsi"/>
          <w:b/>
          <w:bCs/>
          <w:lang w:val="en-AU"/>
        </w:rPr>
        <w:br w:type="page"/>
      </w:r>
    </w:p>
    <w:p w14:paraId="34E4EDE5" w14:textId="4BB1F08C" w:rsidR="008E52C9" w:rsidRPr="00F15D89" w:rsidRDefault="00F15D89">
      <w:pPr>
        <w:rPr>
          <w:rFonts w:asciiTheme="minorHAnsi" w:hAnsiTheme="minorHAnsi" w:cstheme="minorHAnsi"/>
          <w:b/>
          <w:bCs/>
          <w:lang w:val="en-AU"/>
        </w:rPr>
      </w:pPr>
      <w:r w:rsidRPr="00F15D89">
        <w:rPr>
          <w:noProof/>
          <w:lang w:val="en-AU" w:eastAsia="en-AU"/>
        </w:rPr>
        <w:lastRenderedPageBreak/>
        <w:drawing>
          <wp:inline distT="0" distB="0" distL="0" distR="0" wp14:anchorId="76CA6512" wp14:editId="74B27011">
            <wp:extent cx="5943600" cy="4069715"/>
            <wp:effectExtent l="0" t="0" r="0" b="698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943600" cy="4069715"/>
                    </a:xfrm>
                    <a:prstGeom prst="rect">
                      <a:avLst/>
                    </a:prstGeom>
                    <a:noFill/>
                    <a:ln>
                      <a:noFill/>
                    </a:ln>
                  </pic:spPr>
                </pic:pic>
              </a:graphicData>
            </a:graphic>
          </wp:inline>
        </w:drawing>
      </w:r>
    </w:p>
    <w:p w14:paraId="012F1213" w14:textId="456060BE" w:rsidR="00961B88" w:rsidRPr="00F15D89" w:rsidRDefault="00F15D89">
      <w:pPr>
        <w:rPr>
          <w:rFonts w:asciiTheme="minorHAnsi" w:hAnsiTheme="minorHAnsi" w:cstheme="minorHAnsi"/>
          <w:lang w:val="en-AU"/>
        </w:rPr>
      </w:pPr>
      <w:r w:rsidRPr="00F15D89">
        <w:rPr>
          <w:rFonts w:asciiTheme="minorHAnsi" w:hAnsiTheme="minorHAnsi" w:cstheme="minorHAnsi"/>
          <w:b/>
          <w:bCs/>
          <w:lang w:val="en-AU"/>
        </w:rPr>
        <w:t xml:space="preserve">Figure 9 </w:t>
      </w:r>
      <w:r w:rsidRPr="00F15D89">
        <w:rPr>
          <w:rFonts w:asciiTheme="minorHAnsi" w:hAnsiTheme="minorHAnsi" w:cstheme="minorHAnsi"/>
          <w:lang w:val="en-AU"/>
        </w:rPr>
        <w:t>Idealised concept diagram of the zooplankton community and how it changes over a continental shelf and with depth.</w:t>
      </w:r>
      <w:r>
        <w:rPr>
          <w:rFonts w:asciiTheme="minorHAnsi" w:hAnsiTheme="minorHAnsi" w:cstheme="minorHAnsi"/>
          <w:lang w:val="en-AU"/>
        </w:rPr>
        <w:t xml:space="preserve"> Note all zooplankton are represented by copepods in this </w:t>
      </w:r>
      <w:commentRangeStart w:id="11"/>
      <w:commentRangeStart w:id="12"/>
      <w:r>
        <w:rPr>
          <w:rFonts w:asciiTheme="minorHAnsi" w:hAnsiTheme="minorHAnsi" w:cstheme="minorHAnsi"/>
          <w:lang w:val="en-AU"/>
        </w:rPr>
        <w:t>image</w:t>
      </w:r>
      <w:commentRangeEnd w:id="11"/>
      <w:r w:rsidR="00F2307D">
        <w:rPr>
          <w:rStyle w:val="CommentReference"/>
        </w:rPr>
        <w:commentReference w:id="11"/>
      </w:r>
      <w:commentRangeEnd w:id="12"/>
      <w:r w:rsidR="00791E16">
        <w:rPr>
          <w:rStyle w:val="CommentReference"/>
        </w:rPr>
        <w:commentReference w:id="12"/>
      </w:r>
      <w:r>
        <w:rPr>
          <w:rFonts w:asciiTheme="minorHAnsi" w:hAnsiTheme="minorHAnsi" w:cstheme="minorHAnsi"/>
          <w:lang w:val="en-AU"/>
        </w:rPr>
        <w:t>.</w:t>
      </w:r>
      <w:commentRangeStart w:id="13"/>
      <w:commentRangeEnd w:id="13"/>
      <w:r w:rsidR="00112698">
        <w:rPr>
          <w:rStyle w:val="CommentReference"/>
        </w:rPr>
        <w:commentReference w:id="13"/>
      </w:r>
    </w:p>
    <w:p w14:paraId="626F1E05" w14:textId="5AF287C9" w:rsidR="00D409F8" w:rsidRPr="00F15D89" w:rsidRDefault="00D409F8" w:rsidP="00D13904">
      <w:pPr>
        <w:rPr>
          <w:rFonts w:asciiTheme="minorHAnsi" w:hAnsiTheme="minorHAnsi" w:cstheme="minorHAnsi"/>
          <w:lang w:val="en-AU"/>
        </w:rPr>
      </w:pPr>
    </w:p>
    <w:p w14:paraId="25501AA4" w14:textId="0D1AC7AB" w:rsidR="00A57D84" w:rsidRPr="00F15D89" w:rsidRDefault="00A57D84">
      <w:pPr>
        <w:rPr>
          <w:rFonts w:asciiTheme="minorHAnsi" w:hAnsiTheme="minorHAnsi" w:cstheme="minorHAnsi"/>
          <w:lang w:val="en-AU"/>
        </w:rPr>
      </w:pPr>
      <w:r w:rsidRPr="00F15D89">
        <w:rPr>
          <w:rFonts w:asciiTheme="minorHAnsi" w:hAnsiTheme="minorHAnsi" w:cstheme="minorHAnsi"/>
          <w:lang w:val="en-AU"/>
        </w:rPr>
        <w:br w:type="page"/>
      </w:r>
    </w:p>
    <w:p w14:paraId="17CCF4D8" w14:textId="10F3914A" w:rsidR="00A57D84" w:rsidRPr="00F15D89" w:rsidRDefault="00767381" w:rsidP="00D13904">
      <w:pPr>
        <w:rPr>
          <w:rFonts w:asciiTheme="minorHAnsi" w:hAnsiTheme="minorHAnsi" w:cstheme="minorHAnsi"/>
          <w:b/>
          <w:bCs/>
          <w:lang w:val="en-AU"/>
        </w:rPr>
      </w:pPr>
      <w:r w:rsidRPr="00F15D89">
        <w:rPr>
          <w:rFonts w:asciiTheme="minorHAnsi" w:hAnsiTheme="minorHAnsi" w:cstheme="minorHAnsi"/>
          <w:b/>
          <w:bCs/>
          <w:lang w:val="en-AU"/>
        </w:rPr>
        <w:lastRenderedPageBreak/>
        <w:t>Supplementary Material</w:t>
      </w:r>
    </w:p>
    <w:p w14:paraId="6B196D8A" w14:textId="498C4709" w:rsidR="00767381" w:rsidRPr="00F15D89" w:rsidRDefault="00767381" w:rsidP="00D13904">
      <w:pPr>
        <w:rPr>
          <w:rFonts w:asciiTheme="minorHAnsi" w:hAnsiTheme="minorHAnsi" w:cstheme="minorHAnsi"/>
          <w:lang w:val="en-AU"/>
        </w:rPr>
      </w:pPr>
    </w:p>
    <w:p w14:paraId="258E0082" w14:textId="7CA2E32D" w:rsidR="00767381" w:rsidRPr="00F15D89" w:rsidRDefault="00767381" w:rsidP="00D13904">
      <w:pPr>
        <w:rPr>
          <w:rFonts w:asciiTheme="minorHAnsi" w:hAnsiTheme="minorHAnsi" w:cstheme="minorHAnsi"/>
          <w:lang w:val="en-AU"/>
        </w:rPr>
      </w:pPr>
      <w:r w:rsidRPr="00F15D89">
        <w:rPr>
          <w:noProof/>
          <w:lang w:val="en-AU" w:eastAsia="en-AU"/>
        </w:rPr>
        <w:drawing>
          <wp:inline distT="0" distB="0" distL="0" distR="0" wp14:anchorId="2BF6473E" wp14:editId="7E1166D5">
            <wp:extent cx="5943600" cy="4189095"/>
            <wp:effectExtent l="0" t="0" r="0" b="190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943600" cy="4189095"/>
                    </a:xfrm>
                    <a:prstGeom prst="rect">
                      <a:avLst/>
                    </a:prstGeom>
                    <a:noFill/>
                    <a:ln>
                      <a:noFill/>
                    </a:ln>
                  </pic:spPr>
                </pic:pic>
              </a:graphicData>
            </a:graphic>
          </wp:inline>
        </w:drawing>
      </w:r>
    </w:p>
    <w:p w14:paraId="0FF22179" w14:textId="7C3FAFCD" w:rsidR="00767381" w:rsidRPr="00F15D89" w:rsidRDefault="00767381" w:rsidP="00D13904">
      <w:pPr>
        <w:rPr>
          <w:rFonts w:asciiTheme="minorHAnsi" w:hAnsiTheme="minorHAnsi" w:cstheme="minorHAnsi"/>
          <w:lang w:val="en-AU"/>
        </w:rPr>
      </w:pPr>
      <w:commentRangeStart w:id="14"/>
      <w:r w:rsidRPr="00F15D89">
        <w:rPr>
          <w:rFonts w:asciiTheme="minorHAnsi" w:hAnsiTheme="minorHAnsi" w:cstheme="minorHAnsi"/>
          <w:lang w:val="en-AU"/>
        </w:rPr>
        <w:t xml:space="preserve">Figure S1. </w:t>
      </w:r>
      <w:commentRangeEnd w:id="14"/>
      <w:r w:rsidR="00112698">
        <w:rPr>
          <w:rStyle w:val="CommentReference"/>
        </w:rPr>
        <w:commentReference w:id="14"/>
      </w:r>
      <w:r w:rsidRPr="00F15D89">
        <w:rPr>
          <w:rFonts w:asciiTheme="minorHAnsi" w:hAnsiTheme="minorHAnsi" w:cstheme="minorHAnsi"/>
          <w:lang w:val="en-AU"/>
        </w:rPr>
        <w:t xml:space="preserve">Satellite observed chlorophyll </w:t>
      </w:r>
      <w:r w:rsidRPr="00F15D89">
        <w:rPr>
          <w:rFonts w:asciiTheme="minorHAnsi" w:hAnsiTheme="minorHAnsi" w:cstheme="minorHAnsi"/>
          <w:i/>
          <w:iCs/>
          <w:lang w:val="en-AU"/>
        </w:rPr>
        <w:t>a</w:t>
      </w:r>
      <w:r w:rsidRPr="00F15D89">
        <w:rPr>
          <w:rFonts w:asciiTheme="minorHAnsi" w:hAnsiTheme="minorHAnsi" w:cstheme="minorHAnsi"/>
          <w:lang w:val="en-AU"/>
        </w:rPr>
        <w:t xml:space="preserve"> in the month prior to each transect based upon a 5 x 5 km region around the western and eastern edges of each transect. Gaps are due to days with no data due to cloud cover. The vertical red line shows the day each transect was sampled.</w:t>
      </w:r>
    </w:p>
    <w:p w14:paraId="2E27E671" w14:textId="4BC053AB" w:rsidR="00767381" w:rsidRPr="00F15D89" w:rsidRDefault="00767381" w:rsidP="00D13904">
      <w:pPr>
        <w:rPr>
          <w:rFonts w:asciiTheme="minorHAnsi" w:hAnsiTheme="minorHAnsi" w:cstheme="minorHAnsi"/>
          <w:lang w:val="en-AU"/>
        </w:rPr>
      </w:pPr>
    </w:p>
    <w:p w14:paraId="2C56A010" w14:textId="08F00159" w:rsidR="00767381" w:rsidRPr="00866BC8" w:rsidRDefault="00767381" w:rsidP="00D13904">
      <w:pPr>
        <w:rPr>
          <w:rFonts w:asciiTheme="minorHAnsi" w:hAnsiTheme="minorHAnsi" w:cstheme="minorHAnsi"/>
          <w:color w:val="FF0000"/>
          <w:lang w:val="en-AU"/>
        </w:rPr>
      </w:pPr>
      <w:r w:rsidRPr="00866BC8">
        <w:rPr>
          <w:rFonts w:asciiTheme="minorHAnsi" w:hAnsiTheme="minorHAnsi" w:cstheme="minorHAnsi"/>
          <w:color w:val="FF0000"/>
          <w:lang w:val="en-AU"/>
        </w:rPr>
        <w:t>To do – Tidy up plot labels etc.</w:t>
      </w:r>
    </w:p>
    <w:p w14:paraId="7A706143" w14:textId="44502E71" w:rsidR="0072168F" w:rsidRDefault="0072168F" w:rsidP="00D13904">
      <w:pPr>
        <w:rPr>
          <w:rFonts w:asciiTheme="minorHAnsi" w:hAnsiTheme="minorHAnsi" w:cstheme="minorHAnsi"/>
          <w:lang w:val="en-AU"/>
        </w:rPr>
      </w:pPr>
    </w:p>
    <w:p w14:paraId="073EC6A4" w14:textId="715B51D1" w:rsidR="0072168F" w:rsidRPr="00F15D89" w:rsidRDefault="006869A0" w:rsidP="0072168F">
      <w:pPr>
        <w:rPr>
          <w:rFonts w:asciiTheme="minorHAnsi" w:hAnsiTheme="minorHAnsi" w:cstheme="minorHAnsi"/>
          <w:lang w:val="en-AU"/>
        </w:rPr>
      </w:pPr>
      <w:r>
        <w:rPr>
          <w:noProof/>
          <w:sz w:val="16"/>
          <w:szCs w:val="16"/>
        </w:rPr>
        <w:lastRenderedPageBreak/>
        <w:drawing>
          <wp:inline distT="0" distB="0" distL="0" distR="0" wp14:anchorId="575EB191" wp14:editId="138B8E66">
            <wp:extent cx="4462495" cy="5110200"/>
            <wp:effectExtent l="0" t="0" r="0" b="0"/>
            <wp:docPr id="8" name="Picture 8"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HL_a NEW.png"/>
                    <pic:cNvPicPr/>
                  </pic:nvPicPr>
                  <pic:blipFill>
                    <a:blip r:embed="rId25"/>
                    <a:stretch>
                      <a:fillRect/>
                    </a:stretch>
                  </pic:blipFill>
                  <pic:spPr>
                    <a:xfrm>
                      <a:off x="0" y="0"/>
                      <a:ext cx="4462495" cy="5110200"/>
                    </a:xfrm>
                    <a:prstGeom prst="rect">
                      <a:avLst/>
                    </a:prstGeom>
                  </pic:spPr>
                </pic:pic>
              </a:graphicData>
            </a:graphic>
          </wp:inline>
        </w:drawing>
      </w:r>
    </w:p>
    <w:p w14:paraId="450DCF91" w14:textId="6466BF86" w:rsidR="0072168F" w:rsidRPr="0072168F" w:rsidRDefault="0072168F" w:rsidP="0072168F">
      <w:pPr>
        <w:rPr>
          <w:rFonts w:asciiTheme="minorHAnsi" w:hAnsiTheme="minorHAnsi" w:cstheme="minorHAnsi"/>
          <w:lang w:val="en-AU"/>
        </w:rPr>
      </w:pPr>
      <w:commentRangeStart w:id="15"/>
      <w:r>
        <w:rPr>
          <w:rFonts w:asciiTheme="minorHAnsi" w:hAnsiTheme="minorHAnsi" w:cstheme="minorHAnsi"/>
          <w:lang w:val="en-AU"/>
        </w:rPr>
        <w:t xml:space="preserve">Figure S2 MODIS </w:t>
      </w:r>
      <w:commentRangeEnd w:id="15"/>
      <w:r w:rsidR="00874F4E">
        <w:rPr>
          <w:rStyle w:val="CommentReference"/>
        </w:rPr>
        <w:commentReference w:id="15"/>
      </w:r>
      <w:r>
        <w:rPr>
          <w:rFonts w:asciiTheme="minorHAnsi" w:hAnsiTheme="minorHAnsi" w:cstheme="minorHAnsi"/>
          <w:lang w:val="en-AU"/>
        </w:rPr>
        <w:t xml:space="preserve">Chlorophyll </w:t>
      </w:r>
      <w:r w:rsidRPr="0072168F">
        <w:rPr>
          <w:rFonts w:asciiTheme="minorHAnsi" w:hAnsiTheme="minorHAnsi" w:cstheme="minorHAnsi"/>
          <w:i/>
          <w:iCs/>
          <w:lang w:val="en-AU"/>
        </w:rPr>
        <w:t>a</w:t>
      </w:r>
      <w:r>
        <w:rPr>
          <w:rFonts w:asciiTheme="minorHAnsi" w:hAnsiTheme="minorHAnsi" w:cstheme="minorHAnsi"/>
          <w:lang w:val="en-AU"/>
        </w:rPr>
        <w:t xml:space="preserve"> in the study region on the 6</w:t>
      </w:r>
      <w:r w:rsidRPr="0072168F">
        <w:rPr>
          <w:rFonts w:asciiTheme="minorHAnsi" w:hAnsiTheme="minorHAnsi" w:cstheme="minorHAnsi"/>
          <w:vertAlign w:val="superscript"/>
          <w:lang w:val="en-AU"/>
        </w:rPr>
        <w:t>th</w:t>
      </w:r>
      <w:r>
        <w:rPr>
          <w:rFonts w:asciiTheme="minorHAnsi" w:hAnsiTheme="minorHAnsi" w:cstheme="minorHAnsi"/>
          <w:lang w:val="en-AU"/>
        </w:rPr>
        <w:t xml:space="preserve"> and 10</w:t>
      </w:r>
      <w:r w:rsidRPr="0072168F">
        <w:rPr>
          <w:rFonts w:asciiTheme="minorHAnsi" w:hAnsiTheme="minorHAnsi" w:cstheme="minorHAnsi"/>
          <w:vertAlign w:val="superscript"/>
          <w:lang w:val="en-AU"/>
        </w:rPr>
        <w:t>th</w:t>
      </w:r>
      <w:r>
        <w:rPr>
          <w:rFonts w:asciiTheme="minorHAnsi" w:hAnsiTheme="minorHAnsi" w:cstheme="minorHAnsi"/>
          <w:lang w:val="en-AU"/>
        </w:rPr>
        <w:t xml:space="preserve"> of September showing </w:t>
      </w:r>
      <w:commentRangeStart w:id="16"/>
      <w:r>
        <w:rPr>
          <w:rFonts w:asciiTheme="minorHAnsi" w:hAnsiTheme="minorHAnsi" w:cstheme="minorHAnsi"/>
          <w:lang w:val="en-AU"/>
        </w:rPr>
        <w:t xml:space="preserve">no big </w:t>
      </w:r>
      <w:commentRangeEnd w:id="16"/>
      <w:r w:rsidR="00F2307D">
        <w:rPr>
          <w:rStyle w:val="CommentReference"/>
        </w:rPr>
        <w:commentReference w:id="16"/>
      </w:r>
      <w:r>
        <w:rPr>
          <w:rFonts w:asciiTheme="minorHAnsi" w:hAnsiTheme="minorHAnsi" w:cstheme="minorHAnsi"/>
          <w:lang w:val="en-AU"/>
        </w:rPr>
        <w:t>upwelling at the Diamond Head site.</w:t>
      </w:r>
    </w:p>
    <w:p w14:paraId="3DE0B708" w14:textId="2F3D57C2" w:rsidR="0072168F" w:rsidRPr="00F15D89" w:rsidRDefault="0072168F" w:rsidP="0072168F">
      <w:pPr>
        <w:rPr>
          <w:rFonts w:asciiTheme="minorHAnsi" w:hAnsiTheme="minorHAnsi" w:cstheme="minorHAnsi"/>
          <w:lang w:val="en-AU"/>
        </w:rPr>
      </w:pPr>
    </w:p>
    <w:p w14:paraId="53127C7E" w14:textId="3FB6E1E2" w:rsidR="00446080" w:rsidRDefault="00446080">
      <w:pPr>
        <w:rPr>
          <w:rFonts w:asciiTheme="minorHAnsi" w:hAnsiTheme="minorHAnsi" w:cstheme="minorHAnsi"/>
          <w:lang w:val="en-AU"/>
        </w:rPr>
      </w:pPr>
      <w:r>
        <w:rPr>
          <w:rFonts w:asciiTheme="minorHAnsi" w:hAnsiTheme="minorHAnsi" w:cstheme="minorHAnsi"/>
          <w:lang w:val="en-AU"/>
        </w:rPr>
        <w:br w:type="page"/>
      </w:r>
    </w:p>
    <w:p w14:paraId="66048187" w14:textId="7B24163E" w:rsidR="0072168F" w:rsidRDefault="00446080" w:rsidP="00D13904">
      <w:pPr>
        <w:rPr>
          <w:rFonts w:asciiTheme="minorHAnsi" w:hAnsiTheme="minorHAnsi" w:cstheme="minorHAnsi"/>
          <w:lang w:val="en-AU"/>
        </w:rPr>
      </w:pPr>
      <w:r>
        <w:rPr>
          <w:noProof/>
        </w:rPr>
        <w:lastRenderedPageBreak/>
        <w:drawing>
          <wp:inline distT="0" distB="0" distL="0" distR="0" wp14:anchorId="45471C66" wp14:editId="27DD982F">
            <wp:extent cx="5943600" cy="693991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943600" cy="6939915"/>
                    </a:xfrm>
                    <a:prstGeom prst="rect">
                      <a:avLst/>
                    </a:prstGeom>
                    <a:noFill/>
                    <a:ln>
                      <a:noFill/>
                    </a:ln>
                  </pic:spPr>
                </pic:pic>
              </a:graphicData>
            </a:graphic>
          </wp:inline>
        </w:drawing>
      </w:r>
    </w:p>
    <w:p w14:paraId="32763A31" w14:textId="49E630C2" w:rsidR="00B95729" w:rsidRDefault="00446080" w:rsidP="00D13904">
      <w:pPr>
        <w:rPr>
          <w:rFonts w:asciiTheme="minorHAnsi" w:hAnsiTheme="minorHAnsi" w:cstheme="minorHAnsi"/>
          <w:lang w:val="en-AU"/>
        </w:rPr>
      </w:pPr>
      <w:r>
        <w:rPr>
          <w:rFonts w:asciiTheme="minorHAnsi" w:hAnsiTheme="minorHAnsi" w:cstheme="minorHAnsi"/>
          <w:lang w:val="en-AU"/>
        </w:rPr>
        <w:t>Figure SX – Cross shelf velocity. Red line is 21°C isotherm.</w:t>
      </w:r>
    </w:p>
    <w:p w14:paraId="1EE958DF" w14:textId="77777777" w:rsidR="00B95729" w:rsidRDefault="00B95729">
      <w:pPr>
        <w:rPr>
          <w:rFonts w:asciiTheme="minorHAnsi" w:hAnsiTheme="minorHAnsi" w:cstheme="minorHAnsi"/>
          <w:lang w:val="en-AU"/>
        </w:rPr>
      </w:pPr>
      <w:r>
        <w:rPr>
          <w:rFonts w:asciiTheme="minorHAnsi" w:hAnsiTheme="minorHAnsi" w:cstheme="minorHAnsi"/>
          <w:lang w:val="en-AU"/>
        </w:rPr>
        <w:br w:type="page"/>
      </w:r>
    </w:p>
    <w:p w14:paraId="32E658B7" w14:textId="2B32B31C" w:rsidR="00446080" w:rsidRDefault="00B95729" w:rsidP="00D13904">
      <w:pPr>
        <w:rPr>
          <w:rFonts w:asciiTheme="minorHAnsi" w:hAnsiTheme="minorHAnsi" w:cstheme="minorHAnsi"/>
          <w:lang w:val="en-AU"/>
        </w:rPr>
      </w:pPr>
      <w:r>
        <w:rPr>
          <w:noProof/>
        </w:rPr>
        <w:lastRenderedPageBreak/>
        <w:drawing>
          <wp:inline distT="0" distB="0" distL="0" distR="0" wp14:anchorId="169EA442" wp14:editId="4282DA0B">
            <wp:extent cx="5943600" cy="1877060"/>
            <wp:effectExtent l="0" t="0" r="0" b="889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943600" cy="1877060"/>
                    </a:xfrm>
                    <a:prstGeom prst="rect">
                      <a:avLst/>
                    </a:prstGeom>
                    <a:noFill/>
                    <a:ln>
                      <a:noFill/>
                    </a:ln>
                  </pic:spPr>
                </pic:pic>
              </a:graphicData>
            </a:graphic>
          </wp:inline>
        </w:drawing>
      </w:r>
    </w:p>
    <w:p w14:paraId="79D3BBB4" w14:textId="77777777" w:rsidR="00B95729" w:rsidRDefault="00B95729" w:rsidP="00D13904">
      <w:pPr>
        <w:rPr>
          <w:rFonts w:asciiTheme="minorHAnsi" w:hAnsiTheme="minorHAnsi" w:cstheme="minorHAnsi"/>
          <w:lang w:val="en-AU"/>
        </w:rPr>
      </w:pPr>
    </w:p>
    <w:p w14:paraId="08FDCE81" w14:textId="6D81864E" w:rsidR="00B95729" w:rsidRPr="00F15D89" w:rsidRDefault="00B95729" w:rsidP="00D13904">
      <w:pPr>
        <w:rPr>
          <w:rFonts w:asciiTheme="minorHAnsi" w:hAnsiTheme="minorHAnsi" w:cstheme="minorHAnsi"/>
          <w:lang w:val="en-AU"/>
        </w:rPr>
      </w:pPr>
      <w:r>
        <w:rPr>
          <w:rFonts w:asciiTheme="minorHAnsi" w:hAnsiTheme="minorHAnsi" w:cstheme="minorHAnsi"/>
          <w:lang w:val="en-AU"/>
        </w:rPr>
        <w:t xml:space="preserve">Figure SX </w:t>
      </w:r>
      <w:r w:rsidR="006869A0">
        <w:rPr>
          <w:rFonts w:asciiTheme="minorHAnsi" w:hAnsiTheme="minorHAnsi" w:cstheme="minorHAnsi"/>
          <w:lang w:val="en-AU"/>
        </w:rPr>
        <w:t>Time-series of along-shelf (northward) wind stress component calculated from the observed wind at Coffs Harbour (30° S, local time). Negative values show upwelling favourable winds.</w:t>
      </w:r>
    </w:p>
    <w:sectPr w:rsidR="00B95729" w:rsidRPr="00F15D89" w:rsidSect="006C40C0">
      <w:footerReference w:type="default" r:id="rId28"/>
      <w:headerReference w:type="first" r:id="rId29"/>
      <w:pgSz w:w="12240" w:h="15840"/>
      <w:pgMar w:top="1440" w:right="1440" w:bottom="1276" w:left="1440" w:header="432"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Amandine S" w:date="2020-05-21T12:44:00Z" w:initials="A">
    <w:p w14:paraId="0D75C732" w14:textId="6D56A612" w:rsidR="00704A1F" w:rsidRDefault="00704A1F">
      <w:pPr>
        <w:pStyle w:val="CommentText"/>
      </w:pPr>
      <w:r>
        <w:rPr>
          <w:rStyle w:val="CommentReference"/>
        </w:rPr>
        <w:annotationRef/>
      </w:r>
      <w:r>
        <w:t>I like figure 8, I think it helps, even with figure 3</w:t>
      </w:r>
    </w:p>
  </w:comment>
  <w:comment w:id="1" w:author="Amandine S" w:date="2020-05-21T12:44:00Z" w:initials="A">
    <w:p w14:paraId="6BC33A1A" w14:textId="4B0FBFFC" w:rsidR="00704A1F" w:rsidRDefault="00704A1F">
      <w:pPr>
        <w:pStyle w:val="CommentText"/>
      </w:pPr>
      <w:r>
        <w:rPr>
          <w:rStyle w:val="CommentReference"/>
        </w:rPr>
        <w:annotationRef/>
      </w:r>
      <w:r>
        <w:t>I agree with Iain, good idea and it would give more substance</w:t>
      </w:r>
    </w:p>
  </w:comment>
  <w:comment w:id="2" w:author="Amandine S" w:date="2020-05-21T12:44:00Z" w:initials="A">
    <w:p w14:paraId="364504CF" w14:textId="35CE98F9" w:rsidR="00704A1F" w:rsidRDefault="00704A1F">
      <w:pPr>
        <w:pStyle w:val="CommentText"/>
      </w:pPr>
      <w:r>
        <w:rPr>
          <w:rStyle w:val="CommentReference"/>
        </w:rPr>
        <w:annotationRef/>
      </w:r>
      <w:r>
        <w:t>It’s missing mention of the fronts and especially the separation of the EAC, which is the dominant influence and explains the difference at DH.</w:t>
      </w:r>
    </w:p>
    <w:p w14:paraId="0C26566F" w14:textId="0CEC8086" w:rsidR="00704A1F" w:rsidRDefault="00704A1F">
      <w:pPr>
        <w:pStyle w:val="CommentText"/>
      </w:pPr>
      <w:r>
        <w:t>I feel like it’s a bit too focused on the uplift here</w:t>
      </w:r>
    </w:p>
  </w:comment>
  <w:comment w:id="3" w:author="Jason Everett" w:date="2020-05-27T14:57:00Z" w:initials="JE">
    <w:p w14:paraId="071E55D4" w14:textId="77777777" w:rsidR="00704A1F" w:rsidRDefault="00704A1F">
      <w:pPr>
        <w:pStyle w:val="CommentText"/>
      </w:pPr>
      <w:r>
        <w:rPr>
          <w:rStyle w:val="CommentReference"/>
        </w:rPr>
        <w:annotationRef/>
      </w:r>
      <w:r>
        <w:t xml:space="preserve">Agreed. </w:t>
      </w:r>
    </w:p>
    <w:p w14:paraId="7FAFCBDC" w14:textId="2F87C85D" w:rsidR="00704A1F" w:rsidRDefault="00704A1F">
      <w:pPr>
        <w:pStyle w:val="CommentText"/>
      </w:pPr>
      <w:r>
        <w:t>There are also some long sentences here. Try and be a bit snappier and more focused.</w:t>
      </w:r>
    </w:p>
  </w:comment>
  <w:comment w:id="4" w:author="Hayden Schilling" w:date="2020-07-17T11:31:00Z" w:initials="HS">
    <w:p w14:paraId="322EE251" w14:textId="269B3A2D" w:rsidR="00FA0A3C" w:rsidRDefault="00FA0A3C">
      <w:pPr>
        <w:pStyle w:val="CommentText"/>
      </w:pPr>
      <w:r>
        <w:rPr>
          <w:rStyle w:val="CommentReference"/>
        </w:rPr>
        <w:annotationRef/>
      </w:r>
      <w:r>
        <w:t>Still to fix abstract after everything else</w:t>
      </w:r>
    </w:p>
  </w:comment>
  <w:comment w:id="5" w:author="Hayden Schilling" w:date="2020-06-19T14:20:00Z" w:initials="HS">
    <w:p w14:paraId="4E3137F5" w14:textId="2988708D" w:rsidR="00704A1F" w:rsidRDefault="00704A1F">
      <w:pPr>
        <w:pStyle w:val="CommentText"/>
      </w:pPr>
      <w:r>
        <w:rPr>
          <w:rStyle w:val="CommentReference"/>
        </w:rPr>
        <w:annotationRef/>
      </w:r>
      <w:r>
        <w:t>I don’t know if this should go here or in the Introduction where it was before I moved it. I thought the introduction was way too long before I took this out.</w:t>
      </w:r>
    </w:p>
  </w:comment>
  <w:comment w:id="6" w:author="Jason Everett" w:date="2020-05-27T16:05:00Z" w:initials="JE">
    <w:p w14:paraId="0B7CC369" w14:textId="36AB96B3" w:rsidR="00704A1F" w:rsidRDefault="00704A1F">
      <w:pPr>
        <w:pStyle w:val="CommentText"/>
      </w:pPr>
      <w:r>
        <w:rPr>
          <w:rStyle w:val="CommentReference"/>
        </w:rPr>
        <w:annotationRef/>
      </w:r>
      <w:r>
        <w:t xml:space="preserve">Check out </w:t>
      </w:r>
      <w:proofErr w:type="spellStart"/>
      <w:r>
        <w:t>Bairds</w:t>
      </w:r>
      <w:proofErr w:type="spellEnd"/>
      <w:r>
        <w:t xml:space="preserve"> Tasman </w:t>
      </w:r>
      <w:proofErr w:type="spellStart"/>
      <w:r>
        <w:t>Frontn</w:t>
      </w:r>
      <w:proofErr w:type="spellEnd"/>
      <w:r>
        <w:t xml:space="preserve"> paper to get more specs of everything.</w:t>
      </w:r>
    </w:p>
  </w:comment>
  <w:comment w:id="7" w:author="Hayden Schilling" w:date="2020-06-05T11:21:00Z" w:initials="HS">
    <w:p w14:paraId="091D4EFC" w14:textId="754D45AD" w:rsidR="00704A1F" w:rsidRDefault="00704A1F">
      <w:pPr>
        <w:pStyle w:val="CommentText"/>
      </w:pPr>
      <w:r>
        <w:rPr>
          <w:rStyle w:val="CommentReference"/>
        </w:rPr>
        <w:annotationRef/>
      </w:r>
      <w:r>
        <w:t xml:space="preserve">Not in there… I found the ADCP model in the MNF database but nothing for the CTD on the </w:t>
      </w:r>
      <w:proofErr w:type="spellStart"/>
      <w:r>
        <w:t>Seasoar</w:t>
      </w:r>
      <w:proofErr w:type="spellEnd"/>
      <w:r>
        <w:t>, the CTD on the rosette was a combination of Seabird II plus, Seabird SBE-3, Seabird SBE-4 and Seabird Beckman depending on measurement but I did not use this data.</w:t>
      </w:r>
    </w:p>
  </w:comment>
  <w:comment w:id="8" w:author="Jason Everett" w:date="2020-05-27T16:29:00Z" w:initials="JE">
    <w:p w14:paraId="0A6ADC4F" w14:textId="0426F207" w:rsidR="00704A1F" w:rsidRDefault="00704A1F">
      <w:pPr>
        <w:pStyle w:val="CommentText"/>
      </w:pPr>
      <w:r>
        <w:rPr>
          <w:rStyle w:val="CommentReference"/>
        </w:rPr>
        <w:annotationRef/>
      </w:r>
      <w:r>
        <w:t>Do you have a figure in the supp or a data reference for this? Was wind data included in the methods?</w:t>
      </w:r>
    </w:p>
  </w:comment>
  <w:comment w:id="9" w:author="Amandine S" w:date="2020-05-21T12:44:00Z" w:initials="A">
    <w:p w14:paraId="7DC3263A" w14:textId="1067132E" w:rsidR="00704A1F" w:rsidRDefault="00704A1F">
      <w:pPr>
        <w:pStyle w:val="CommentText"/>
      </w:pPr>
      <w:r>
        <w:rPr>
          <w:rStyle w:val="CommentReference"/>
        </w:rPr>
        <w:annotationRef/>
      </w:r>
      <w:r>
        <w:t xml:space="preserve">No strong opinion. But if you keep it you </w:t>
      </w:r>
      <w:proofErr w:type="spellStart"/>
      <w:r>
        <w:t>shoule</w:t>
      </w:r>
      <w:proofErr w:type="spellEnd"/>
      <w:r>
        <w:t xml:space="preserve"> mention long-term studies in Port Hacking. </w:t>
      </w:r>
      <w:proofErr w:type="spellStart"/>
      <w:r>
        <w:t>E.g</w:t>
      </w:r>
      <w:proofErr w:type="spellEnd"/>
      <w:r>
        <w:t xml:space="preserve"> Thompson 2009, and maybe Penny has papers?</w:t>
      </w:r>
    </w:p>
    <w:p w14:paraId="5E76E261" w14:textId="77777777" w:rsidR="00704A1F" w:rsidRPr="00FF6DA1" w:rsidRDefault="00704A1F" w:rsidP="00FF6DA1">
      <w:pPr>
        <w:pStyle w:val="CommentText"/>
        <w:rPr>
          <w:lang w:val="en-AU"/>
        </w:rPr>
      </w:pPr>
      <w:r w:rsidRPr="00FF6DA1">
        <w:rPr>
          <w:lang w:val="en-AU"/>
        </w:rPr>
        <w:t>Thompson, P.; Baird, M.; Ingleton, T. &amp; Doblin, M.</w:t>
      </w:r>
      <w:r w:rsidRPr="00FF6DA1">
        <w:rPr>
          <w:lang w:val="en-AU"/>
        </w:rPr>
        <w:br/>
        <w:t>Long-term changes in temperate Australian coastal waters: Implications for phytoplankton</w:t>
      </w:r>
      <w:r w:rsidRPr="00FF6DA1">
        <w:rPr>
          <w:lang w:val="en-AU"/>
        </w:rPr>
        <w:br/>
      </w:r>
      <w:r w:rsidRPr="00FF6DA1">
        <w:rPr>
          <w:i/>
          <w:iCs/>
          <w:lang w:val="en-AU"/>
        </w:rPr>
        <w:t xml:space="preserve">Marine Ecology Progress Series, </w:t>
      </w:r>
      <w:r w:rsidRPr="00FF6DA1">
        <w:rPr>
          <w:b/>
          <w:bCs/>
          <w:lang w:val="en-AU"/>
        </w:rPr>
        <w:t>2009</w:t>
      </w:r>
      <w:r w:rsidRPr="00FF6DA1">
        <w:rPr>
          <w:i/>
          <w:iCs/>
          <w:lang w:val="en-AU"/>
        </w:rPr>
        <w:t>, 394</w:t>
      </w:r>
      <w:r w:rsidRPr="00FF6DA1">
        <w:rPr>
          <w:lang w:val="en-AU"/>
        </w:rPr>
        <w:t xml:space="preserve">, 1-19 </w:t>
      </w:r>
    </w:p>
    <w:p w14:paraId="01A77603" w14:textId="77777777" w:rsidR="00704A1F" w:rsidRDefault="00704A1F">
      <w:pPr>
        <w:pStyle w:val="CommentText"/>
      </w:pPr>
    </w:p>
  </w:comment>
  <w:comment w:id="10" w:author="Amandine S" w:date="2020-05-21T12:46:00Z" w:initials="A">
    <w:p w14:paraId="62CB52CC" w14:textId="237CC956" w:rsidR="00704A1F" w:rsidRDefault="00704A1F">
      <w:pPr>
        <w:pStyle w:val="CommentText"/>
      </w:pPr>
      <w:r>
        <w:rPr>
          <w:rStyle w:val="CommentReference"/>
        </w:rPr>
        <w:annotationRef/>
      </w:r>
      <w:r>
        <w:t>Have you tried biomass versus temperature? Since the 21deg is such a barrier…</w:t>
      </w:r>
    </w:p>
  </w:comment>
  <w:comment w:id="11" w:author="Peter Yates" w:date="2020-05-21T12:44:00Z" w:initials="PY">
    <w:p w14:paraId="3CC30FBF" w14:textId="4FB6E2AB" w:rsidR="00704A1F" w:rsidRDefault="00704A1F">
      <w:pPr>
        <w:pStyle w:val="CommentText"/>
        <w:rPr>
          <w:noProof/>
        </w:rPr>
      </w:pPr>
      <w:r>
        <w:rPr>
          <w:rStyle w:val="CommentReference"/>
        </w:rPr>
        <w:annotationRef/>
      </w:r>
      <w:r>
        <w:t xml:space="preserve">Nice! Perhaps </w:t>
      </w:r>
      <w:r w:rsidRPr="00F2307D">
        <w:t xml:space="preserve">exaggerate </w:t>
      </w:r>
      <w:r>
        <w:t xml:space="preserve">the differences in </w:t>
      </w:r>
      <w:r>
        <w:rPr>
          <w:noProof/>
        </w:rPr>
        <w:t xml:space="preserve">symbol </w:t>
      </w:r>
      <w:r>
        <w:t>size</w:t>
      </w:r>
      <w:r>
        <w:rPr>
          <w:noProof/>
        </w:rPr>
        <w:t>?</w:t>
      </w:r>
      <w:r>
        <w:t xml:space="preserve"> </w:t>
      </w:r>
      <w:r>
        <w:rPr>
          <w:noProof/>
        </w:rPr>
        <w:t>along the same lines, 'increasing biomass' could be made a bit more visual in the image.</w:t>
      </w:r>
    </w:p>
    <w:p w14:paraId="4A6A2A32" w14:textId="77777777" w:rsidR="00704A1F" w:rsidRDefault="00704A1F">
      <w:pPr>
        <w:pStyle w:val="CommentText"/>
        <w:rPr>
          <w:noProof/>
        </w:rPr>
      </w:pPr>
    </w:p>
    <w:p w14:paraId="33DABB8F" w14:textId="59978A6D" w:rsidR="00704A1F" w:rsidRDefault="00704A1F">
      <w:pPr>
        <w:pStyle w:val="CommentText"/>
      </w:pPr>
      <w:r>
        <w:t>Also,</w:t>
      </w:r>
      <w:r>
        <w:rPr>
          <w:noProof/>
        </w:rPr>
        <w:t xml:space="preserve"> </w:t>
      </w:r>
      <w:r>
        <w:t xml:space="preserve">the ‘smaller size’ arrows getting thicker with decreasing size </w:t>
      </w:r>
      <w:r>
        <w:rPr>
          <w:noProof/>
        </w:rPr>
        <w:t xml:space="preserve">might </w:t>
      </w:r>
      <w:r>
        <w:t>could be confusing.</w:t>
      </w:r>
    </w:p>
  </w:comment>
  <w:comment w:id="12" w:author="Baird, Mark (O&amp;A, Hobart)" w:date="2020-05-21T12:44:00Z" w:initials="BM(H">
    <w:p w14:paraId="2CC1E228" w14:textId="0FCA3318" w:rsidR="00704A1F" w:rsidRDefault="00704A1F">
      <w:pPr>
        <w:pStyle w:val="CommentText"/>
      </w:pPr>
      <w:r>
        <w:rPr>
          <w:rStyle w:val="CommentReference"/>
        </w:rPr>
        <w:annotationRef/>
      </w:r>
      <w:r>
        <w:t>You could put some isotherms, to show how the uplift works.</w:t>
      </w:r>
    </w:p>
  </w:comment>
  <w:comment w:id="13" w:author="Amandine S" w:date="2020-05-21T12:48:00Z" w:initials="A">
    <w:p w14:paraId="0544A131" w14:textId="5355355B" w:rsidR="00704A1F" w:rsidRDefault="00704A1F">
      <w:pPr>
        <w:pStyle w:val="CommentText"/>
      </w:pPr>
      <w:r>
        <w:rPr>
          <w:rStyle w:val="CommentReference"/>
        </w:rPr>
        <w:annotationRef/>
      </w:r>
      <w:r>
        <w:t>Good idea! I agree with previous comments, and add more info on the slope? It took me a while to understand that the top graphs were the NBSS</w:t>
      </w:r>
    </w:p>
  </w:comment>
  <w:comment w:id="14" w:author="Amandine S" w:date="2020-05-21T12:49:00Z" w:initials="A">
    <w:p w14:paraId="06ECB476" w14:textId="5AC9C3E3" w:rsidR="00704A1F" w:rsidRDefault="00704A1F">
      <w:pPr>
        <w:pStyle w:val="CommentText"/>
      </w:pPr>
      <w:r>
        <w:rPr>
          <w:rStyle w:val="CommentReference"/>
        </w:rPr>
        <w:annotationRef/>
      </w:r>
      <w:r>
        <w:t>A bit confusing. Why not having west and east on the same plot?</w:t>
      </w:r>
    </w:p>
  </w:comment>
  <w:comment w:id="15" w:author="Amandine S" w:date="2020-05-21T12:50:00Z" w:initials="A">
    <w:p w14:paraId="096CD0E2" w14:textId="3EE637C8" w:rsidR="00704A1F" w:rsidRDefault="00704A1F">
      <w:pPr>
        <w:pStyle w:val="CommentText"/>
      </w:pPr>
      <w:r>
        <w:rPr>
          <w:rStyle w:val="CommentReference"/>
        </w:rPr>
        <w:annotationRef/>
      </w:r>
      <w:r>
        <w:t>Do you want me to redo it?</w:t>
      </w:r>
    </w:p>
  </w:comment>
  <w:comment w:id="16" w:author="Peter Yates" w:date="2020-05-21T12:44:00Z" w:initials="PY">
    <w:p w14:paraId="1F1DFAD8" w14:textId="7F94001C" w:rsidR="00704A1F" w:rsidRDefault="00704A1F">
      <w:pPr>
        <w:pStyle w:val="CommentText"/>
      </w:pPr>
      <w:r>
        <w:rPr>
          <w:rStyle w:val="CommentReference"/>
        </w:rPr>
        <w:annotationRef/>
      </w:r>
      <w:r>
        <w:t>wording</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0D75C732" w15:done="0"/>
  <w15:commentEx w15:paraId="6BC33A1A" w15:done="0"/>
  <w15:commentEx w15:paraId="0C26566F" w15:done="0"/>
  <w15:commentEx w15:paraId="7FAFCBDC" w15:paraIdParent="0C26566F" w15:done="0"/>
  <w15:commentEx w15:paraId="322EE251" w15:paraIdParent="0C26566F" w15:done="0"/>
  <w15:commentEx w15:paraId="4E3137F5" w15:done="0"/>
  <w15:commentEx w15:paraId="0B7CC369" w15:done="0"/>
  <w15:commentEx w15:paraId="091D4EFC" w15:paraIdParent="0B7CC369" w15:done="0"/>
  <w15:commentEx w15:paraId="0A6ADC4F" w15:done="0"/>
  <w15:commentEx w15:paraId="01A77603" w15:done="0"/>
  <w15:commentEx w15:paraId="62CB52CC" w15:done="0"/>
  <w15:commentEx w15:paraId="33DABB8F" w15:done="0"/>
  <w15:commentEx w15:paraId="2CC1E228" w15:done="0"/>
  <w15:commentEx w15:paraId="0544A131" w15:done="0"/>
  <w15:commentEx w15:paraId="06ECB476" w15:done="0"/>
  <w15:commentEx w15:paraId="096CD0E2" w15:done="0"/>
  <w15:commentEx w15:paraId="1F1DFAD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78FE4B" w16cex:dateUtc="2020-05-27T04:57:00Z"/>
  <w16cex:commentExtensible w16cex:durableId="22BC0AAA" w16cex:dateUtc="2020-07-17T01:31:00Z"/>
  <w16cex:commentExtensible w16cex:durableId="22974815" w16cex:dateUtc="2020-06-19T04:20:00Z"/>
  <w16cex:commentExtensible w16cex:durableId="22790E43" w16cex:dateUtc="2020-05-27T06:05:00Z"/>
  <w16cex:commentExtensible w16cex:durableId="2284A922" w16cex:dateUtc="2020-06-05T01:21:00Z"/>
  <w16cex:commentExtensible w16cex:durableId="227913F6" w16cex:dateUtc="2020-05-27T06:2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0D75C732" w16cid:durableId="2278FC91"/>
  <w16cid:commentId w16cid:paraId="6BC33A1A" w16cid:durableId="2278FC92"/>
  <w16cid:commentId w16cid:paraId="0C26566F" w16cid:durableId="2278FC93"/>
  <w16cid:commentId w16cid:paraId="7FAFCBDC" w16cid:durableId="2278FE4B"/>
  <w16cid:commentId w16cid:paraId="322EE251" w16cid:durableId="22BC0AAA"/>
  <w16cid:commentId w16cid:paraId="4E3137F5" w16cid:durableId="22974815"/>
  <w16cid:commentId w16cid:paraId="0B7CC369" w16cid:durableId="22790E43"/>
  <w16cid:commentId w16cid:paraId="091D4EFC" w16cid:durableId="2284A922"/>
  <w16cid:commentId w16cid:paraId="0A6ADC4F" w16cid:durableId="227913F6"/>
  <w16cid:commentId w16cid:paraId="01A77603" w16cid:durableId="2278FCB7"/>
  <w16cid:commentId w16cid:paraId="62CB52CC" w16cid:durableId="2278FCBF"/>
  <w16cid:commentId w16cid:paraId="33DABB8F" w16cid:durableId="226806C1"/>
  <w16cid:commentId w16cid:paraId="2CC1E228" w16cid:durableId="226C16F3"/>
  <w16cid:commentId w16cid:paraId="0544A131" w16cid:durableId="2278FCC2"/>
  <w16cid:commentId w16cid:paraId="06ECB476" w16cid:durableId="2278FCC3"/>
  <w16cid:commentId w16cid:paraId="096CD0E2" w16cid:durableId="2278FCC6"/>
  <w16cid:commentId w16cid:paraId="1F1DFAD8" w16cid:durableId="2268084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6E5A2CD" w14:textId="77777777" w:rsidR="00752EF0" w:rsidRDefault="00752EF0" w:rsidP="000379AB">
      <w:r>
        <w:separator/>
      </w:r>
    </w:p>
  </w:endnote>
  <w:endnote w:type="continuationSeparator" w:id="0">
    <w:p w14:paraId="7145B8D4" w14:textId="77777777" w:rsidR="00752EF0" w:rsidRDefault="00752EF0" w:rsidP="000379A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94ED28E" w14:textId="2FE9AD18" w:rsidR="00704A1F" w:rsidRDefault="00704A1F" w:rsidP="00B719C8">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6B7E017" w14:textId="77777777" w:rsidR="00752EF0" w:rsidRDefault="00752EF0" w:rsidP="000379AB">
      <w:r>
        <w:separator/>
      </w:r>
    </w:p>
  </w:footnote>
  <w:footnote w:type="continuationSeparator" w:id="0">
    <w:p w14:paraId="783F4443" w14:textId="77777777" w:rsidR="00752EF0" w:rsidRDefault="00752EF0" w:rsidP="000379A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5B75CCC" w14:textId="2816AD77" w:rsidR="00704A1F" w:rsidRDefault="00704A1F" w:rsidP="00E31404">
    <w:pPr>
      <w:pStyle w:val="Header"/>
      <w:jc w:val="center"/>
    </w:pPr>
    <w:r>
      <w:t xml:space="preserve">Confidential manuscript submitted to </w:t>
    </w:r>
    <w:r>
      <w:rPr>
        <w:i/>
      </w:rPr>
      <w:t xml:space="preserve">replace this text with name of </w:t>
    </w:r>
    <w:r w:rsidRPr="007778ED">
      <w:rPr>
        <w:i/>
      </w:rPr>
      <w:t>AGU journal</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92D38A7"/>
    <w:multiLevelType w:val="hybridMultilevel"/>
    <w:tmpl w:val="EA36D59C"/>
    <w:lvl w:ilvl="0" w:tplc="856E2DE4">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 w15:restartNumberingAfterBreak="0">
    <w:nsid w:val="0EE33FF4"/>
    <w:multiLevelType w:val="hybridMultilevel"/>
    <w:tmpl w:val="467C78B8"/>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125E64BC"/>
    <w:multiLevelType w:val="hybridMultilevel"/>
    <w:tmpl w:val="A4B063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478067D"/>
    <w:multiLevelType w:val="hybridMultilevel"/>
    <w:tmpl w:val="9FB67F7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17177C95"/>
    <w:multiLevelType w:val="hybridMultilevel"/>
    <w:tmpl w:val="52DADC7E"/>
    <w:lvl w:ilvl="0" w:tplc="0C090001">
      <w:start w:val="1"/>
      <w:numFmt w:val="bullet"/>
      <w:lvlText w:val=""/>
      <w:lvlJc w:val="left"/>
      <w:pPr>
        <w:ind w:left="4326" w:hanging="360"/>
      </w:pPr>
      <w:rPr>
        <w:rFonts w:ascii="Symbol" w:hAnsi="Symbol" w:hint="default"/>
      </w:rPr>
    </w:lvl>
    <w:lvl w:ilvl="1" w:tplc="0C090003" w:tentative="1">
      <w:start w:val="1"/>
      <w:numFmt w:val="bullet"/>
      <w:lvlText w:val="o"/>
      <w:lvlJc w:val="left"/>
      <w:pPr>
        <w:ind w:left="5046" w:hanging="360"/>
      </w:pPr>
      <w:rPr>
        <w:rFonts w:ascii="Courier New" w:hAnsi="Courier New" w:cs="Courier New" w:hint="default"/>
      </w:rPr>
    </w:lvl>
    <w:lvl w:ilvl="2" w:tplc="0C090005" w:tentative="1">
      <w:start w:val="1"/>
      <w:numFmt w:val="bullet"/>
      <w:lvlText w:val=""/>
      <w:lvlJc w:val="left"/>
      <w:pPr>
        <w:ind w:left="5766" w:hanging="360"/>
      </w:pPr>
      <w:rPr>
        <w:rFonts w:ascii="Wingdings" w:hAnsi="Wingdings" w:hint="default"/>
      </w:rPr>
    </w:lvl>
    <w:lvl w:ilvl="3" w:tplc="0C090001" w:tentative="1">
      <w:start w:val="1"/>
      <w:numFmt w:val="bullet"/>
      <w:lvlText w:val=""/>
      <w:lvlJc w:val="left"/>
      <w:pPr>
        <w:ind w:left="6486" w:hanging="360"/>
      </w:pPr>
      <w:rPr>
        <w:rFonts w:ascii="Symbol" w:hAnsi="Symbol" w:hint="default"/>
      </w:rPr>
    </w:lvl>
    <w:lvl w:ilvl="4" w:tplc="0C090003" w:tentative="1">
      <w:start w:val="1"/>
      <w:numFmt w:val="bullet"/>
      <w:lvlText w:val="o"/>
      <w:lvlJc w:val="left"/>
      <w:pPr>
        <w:ind w:left="7206" w:hanging="360"/>
      </w:pPr>
      <w:rPr>
        <w:rFonts w:ascii="Courier New" w:hAnsi="Courier New" w:cs="Courier New" w:hint="default"/>
      </w:rPr>
    </w:lvl>
    <w:lvl w:ilvl="5" w:tplc="0C090005" w:tentative="1">
      <w:start w:val="1"/>
      <w:numFmt w:val="bullet"/>
      <w:lvlText w:val=""/>
      <w:lvlJc w:val="left"/>
      <w:pPr>
        <w:ind w:left="7926" w:hanging="360"/>
      </w:pPr>
      <w:rPr>
        <w:rFonts w:ascii="Wingdings" w:hAnsi="Wingdings" w:hint="default"/>
      </w:rPr>
    </w:lvl>
    <w:lvl w:ilvl="6" w:tplc="0C090001" w:tentative="1">
      <w:start w:val="1"/>
      <w:numFmt w:val="bullet"/>
      <w:lvlText w:val=""/>
      <w:lvlJc w:val="left"/>
      <w:pPr>
        <w:ind w:left="8646" w:hanging="360"/>
      </w:pPr>
      <w:rPr>
        <w:rFonts w:ascii="Symbol" w:hAnsi="Symbol" w:hint="default"/>
      </w:rPr>
    </w:lvl>
    <w:lvl w:ilvl="7" w:tplc="0C090003" w:tentative="1">
      <w:start w:val="1"/>
      <w:numFmt w:val="bullet"/>
      <w:lvlText w:val="o"/>
      <w:lvlJc w:val="left"/>
      <w:pPr>
        <w:ind w:left="9366" w:hanging="360"/>
      </w:pPr>
      <w:rPr>
        <w:rFonts w:ascii="Courier New" w:hAnsi="Courier New" w:cs="Courier New" w:hint="default"/>
      </w:rPr>
    </w:lvl>
    <w:lvl w:ilvl="8" w:tplc="0C090005" w:tentative="1">
      <w:start w:val="1"/>
      <w:numFmt w:val="bullet"/>
      <w:lvlText w:val=""/>
      <w:lvlJc w:val="left"/>
      <w:pPr>
        <w:ind w:left="10086" w:hanging="360"/>
      </w:pPr>
      <w:rPr>
        <w:rFonts w:ascii="Wingdings" w:hAnsi="Wingdings" w:hint="default"/>
      </w:rPr>
    </w:lvl>
  </w:abstractNum>
  <w:abstractNum w:abstractNumId="5" w15:restartNumberingAfterBreak="0">
    <w:nsid w:val="21CD7349"/>
    <w:multiLevelType w:val="hybridMultilevel"/>
    <w:tmpl w:val="71344FE0"/>
    <w:lvl w:ilvl="0" w:tplc="E0DA9EE6">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6" w15:restartNumberingAfterBreak="0">
    <w:nsid w:val="24A61D63"/>
    <w:multiLevelType w:val="hybridMultilevel"/>
    <w:tmpl w:val="36769D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78B424B"/>
    <w:multiLevelType w:val="hybridMultilevel"/>
    <w:tmpl w:val="CFE88E20"/>
    <w:lvl w:ilvl="0" w:tplc="0C090001">
      <w:start w:val="1"/>
      <w:numFmt w:val="bullet"/>
      <w:lvlText w:val=""/>
      <w:lvlJc w:val="left"/>
      <w:pPr>
        <w:ind w:left="3600" w:hanging="360"/>
      </w:pPr>
      <w:rPr>
        <w:rFonts w:ascii="Symbol" w:hAnsi="Symbol" w:hint="default"/>
      </w:rPr>
    </w:lvl>
    <w:lvl w:ilvl="1" w:tplc="0C090003" w:tentative="1">
      <w:start w:val="1"/>
      <w:numFmt w:val="bullet"/>
      <w:lvlText w:val="o"/>
      <w:lvlJc w:val="left"/>
      <w:pPr>
        <w:ind w:left="4320" w:hanging="360"/>
      </w:pPr>
      <w:rPr>
        <w:rFonts w:ascii="Courier New" w:hAnsi="Courier New" w:cs="Courier New" w:hint="default"/>
      </w:rPr>
    </w:lvl>
    <w:lvl w:ilvl="2" w:tplc="0C090005" w:tentative="1">
      <w:start w:val="1"/>
      <w:numFmt w:val="bullet"/>
      <w:lvlText w:val=""/>
      <w:lvlJc w:val="left"/>
      <w:pPr>
        <w:ind w:left="5040" w:hanging="360"/>
      </w:pPr>
      <w:rPr>
        <w:rFonts w:ascii="Wingdings" w:hAnsi="Wingdings" w:hint="default"/>
      </w:rPr>
    </w:lvl>
    <w:lvl w:ilvl="3" w:tplc="0C090001" w:tentative="1">
      <w:start w:val="1"/>
      <w:numFmt w:val="bullet"/>
      <w:lvlText w:val=""/>
      <w:lvlJc w:val="left"/>
      <w:pPr>
        <w:ind w:left="5760" w:hanging="360"/>
      </w:pPr>
      <w:rPr>
        <w:rFonts w:ascii="Symbol" w:hAnsi="Symbol" w:hint="default"/>
      </w:rPr>
    </w:lvl>
    <w:lvl w:ilvl="4" w:tplc="0C090003" w:tentative="1">
      <w:start w:val="1"/>
      <w:numFmt w:val="bullet"/>
      <w:lvlText w:val="o"/>
      <w:lvlJc w:val="left"/>
      <w:pPr>
        <w:ind w:left="6480" w:hanging="360"/>
      </w:pPr>
      <w:rPr>
        <w:rFonts w:ascii="Courier New" w:hAnsi="Courier New" w:cs="Courier New" w:hint="default"/>
      </w:rPr>
    </w:lvl>
    <w:lvl w:ilvl="5" w:tplc="0C090005" w:tentative="1">
      <w:start w:val="1"/>
      <w:numFmt w:val="bullet"/>
      <w:lvlText w:val=""/>
      <w:lvlJc w:val="left"/>
      <w:pPr>
        <w:ind w:left="7200" w:hanging="360"/>
      </w:pPr>
      <w:rPr>
        <w:rFonts w:ascii="Wingdings" w:hAnsi="Wingdings" w:hint="default"/>
      </w:rPr>
    </w:lvl>
    <w:lvl w:ilvl="6" w:tplc="0C090001" w:tentative="1">
      <w:start w:val="1"/>
      <w:numFmt w:val="bullet"/>
      <w:lvlText w:val=""/>
      <w:lvlJc w:val="left"/>
      <w:pPr>
        <w:ind w:left="7920" w:hanging="360"/>
      </w:pPr>
      <w:rPr>
        <w:rFonts w:ascii="Symbol" w:hAnsi="Symbol" w:hint="default"/>
      </w:rPr>
    </w:lvl>
    <w:lvl w:ilvl="7" w:tplc="0C090003" w:tentative="1">
      <w:start w:val="1"/>
      <w:numFmt w:val="bullet"/>
      <w:lvlText w:val="o"/>
      <w:lvlJc w:val="left"/>
      <w:pPr>
        <w:ind w:left="8640" w:hanging="360"/>
      </w:pPr>
      <w:rPr>
        <w:rFonts w:ascii="Courier New" w:hAnsi="Courier New" w:cs="Courier New" w:hint="default"/>
      </w:rPr>
    </w:lvl>
    <w:lvl w:ilvl="8" w:tplc="0C090005" w:tentative="1">
      <w:start w:val="1"/>
      <w:numFmt w:val="bullet"/>
      <w:lvlText w:val=""/>
      <w:lvlJc w:val="left"/>
      <w:pPr>
        <w:ind w:left="9360" w:hanging="360"/>
      </w:pPr>
      <w:rPr>
        <w:rFonts w:ascii="Wingdings" w:hAnsi="Wingdings" w:hint="default"/>
      </w:rPr>
    </w:lvl>
  </w:abstractNum>
  <w:abstractNum w:abstractNumId="8" w15:restartNumberingAfterBreak="0">
    <w:nsid w:val="3AE06E8B"/>
    <w:multiLevelType w:val="hybridMultilevel"/>
    <w:tmpl w:val="452293C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3C9B5536"/>
    <w:multiLevelType w:val="hybridMultilevel"/>
    <w:tmpl w:val="CBCCF77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04E3973"/>
    <w:multiLevelType w:val="hybridMultilevel"/>
    <w:tmpl w:val="8C6689B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0FD43D8"/>
    <w:multiLevelType w:val="hybridMultilevel"/>
    <w:tmpl w:val="00E46F2E"/>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2" w15:restartNumberingAfterBreak="0">
    <w:nsid w:val="5C4E6358"/>
    <w:multiLevelType w:val="hybridMultilevel"/>
    <w:tmpl w:val="EB1627A0"/>
    <w:lvl w:ilvl="0" w:tplc="0C090001">
      <w:start w:val="1"/>
      <w:numFmt w:val="bullet"/>
      <w:lvlText w:val=""/>
      <w:lvlJc w:val="left"/>
      <w:pPr>
        <w:ind w:left="3600" w:hanging="360"/>
      </w:pPr>
      <w:rPr>
        <w:rFonts w:ascii="Symbol" w:hAnsi="Symbol" w:hint="default"/>
      </w:rPr>
    </w:lvl>
    <w:lvl w:ilvl="1" w:tplc="0C090003" w:tentative="1">
      <w:start w:val="1"/>
      <w:numFmt w:val="bullet"/>
      <w:lvlText w:val="o"/>
      <w:lvlJc w:val="left"/>
      <w:pPr>
        <w:ind w:left="4320" w:hanging="360"/>
      </w:pPr>
      <w:rPr>
        <w:rFonts w:ascii="Courier New" w:hAnsi="Courier New" w:cs="Courier New" w:hint="default"/>
      </w:rPr>
    </w:lvl>
    <w:lvl w:ilvl="2" w:tplc="0C090005" w:tentative="1">
      <w:start w:val="1"/>
      <w:numFmt w:val="bullet"/>
      <w:lvlText w:val=""/>
      <w:lvlJc w:val="left"/>
      <w:pPr>
        <w:ind w:left="5040" w:hanging="360"/>
      </w:pPr>
      <w:rPr>
        <w:rFonts w:ascii="Wingdings" w:hAnsi="Wingdings" w:hint="default"/>
      </w:rPr>
    </w:lvl>
    <w:lvl w:ilvl="3" w:tplc="0C090001" w:tentative="1">
      <w:start w:val="1"/>
      <w:numFmt w:val="bullet"/>
      <w:lvlText w:val=""/>
      <w:lvlJc w:val="left"/>
      <w:pPr>
        <w:ind w:left="5760" w:hanging="360"/>
      </w:pPr>
      <w:rPr>
        <w:rFonts w:ascii="Symbol" w:hAnsi="Symbol" w:hint="default"/>
      </w:rPr>
    </w:lvl>
    <w:lvl w:ilvl="4" w:tplc="0C090003" w:tentative="1">
      <w:start w:val="1"/>
      <w:numFmt w:val="bullet"/>
      <w:lvlText w:val="o"/>
      <w:lvlJc w:val="left"/>
      <w:pPr>
        <w:ind w:left="6480" w:hanging="360"/>
      </w:pPr>
      <w:rPr>
        <w:rFonts w:ascii="Courier New" w:hAnsi="Courier New" w:cs="Courier New" w:hint="default"/>
      </w:rPr>
    </w:lvl>
    <w:lvl w:ilvl="5" w:tplc="0C090005" w:tentative="1">
      <w:start w:val="1"/>
      <w:numFmt w:val="bullet"/>
      <w:lvlText w:val=""/>
      <w:lvlJc w:val="left"/>
      <w:pPr>
        <w:ind w:left="7200" w:hanging="360"/>
      </w:pPr>
      <w:rPr>
        <w:rFonts w:ascii="Wingdings" w:hAnsi="Wingdings" w:hint="default"/>
      </w:rPr>
    </w:lvl>
    <w:lvl w:ilvl="6" w:tplc="0C090001" w:tentative="1">
      <w:start w:val="1"/>
      <w:numFmt w:val="bullet"/>
      <w:lvlText w:val=""/>
      <w:lvlJc w:val="left"/>
      <w:pPr>
        <w:ind w:left="7920" w:hanging="360"/>
      </w:pPr>
      <w:rPr>
        <w:rFonts w:ascii="Symbol" w:hAnsi="Symbol" w:hint="default"/>
      </w:rPr>
    </w:lvl>
    <w:lvl w:ilvl="7" w:tplc="0C090003" w:tentative="1">
      <w:start w:val="1"/>
      <w:numFmt w:val="bullet"/>
      <w:lvlText w:val="o"/>
      <w:lvlJc w:val="left"/>
      <w:pPr>
        <w:ind w:left="8640" w:hanging="360"/>
      </w:pPr>
      <w:rPr>
        <w:rFonts w:ascii="Courier New" w:hAnsi="Courier New" w:cs="Courier New" w:hint="default"/>
      </w:rPr>
    </w:lvl>
    <w:lvl w:ilvl="8" w:tplc="0C090005" w:tentative="1">
      <w:start w:val="1"/>
      <w:numFmt w:val="bullet"/>
      <w:lvlText w:val=""/>
      <w:lvlJc w:val="left"/>
      <w:pPr>
        <w:ind w:left="9360" w:hanging="360"/>
      </w:pPr>
      <w:rPr>
        <w:rFonts w:ascii="Wingdings" w:hAnsi="Wingdings" w:hint="default"/>
      </w:rPr>
    </w:lvl>
  </w:abstractNum>
  <w:abstractNum w:abstractNumId="13" w15:restartNumberingAfterBreak="0">
    <w:nsid w:val="5C811597"/>
    <w:multiLevelType w:val="hybridMultilevel"/>
    <w:tmpl w:val="4E48B8C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40D0A31"/>
    <w:multiLevelType w:val="multilevel"/>
    <w:tmpl w:val="65BEAD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64351C9F"/>
    <w:multiLevelType w:val="multilevel"/>
    <w:tmpl w:val="8196B8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66D67D2E"/>
    <w:multiLevelType w:val="hybridMultilevel"/>
    <w:tmpl w:val="2DBE4B16"/>
    <w:lvl w:ilvl="0" w:tplc="0C09000F">
      <w:start w:val="1"/>
      <w:numFmt w:val="decimal"/>
      <w:lvlText w:val="%1."/>
      <w:lvlJc w:val="left"/>
      <w:pPr>
        <w:ind w:left="1440" w:hanging="360"/>
      </w:pPr>
    </w:lvl>
    <w:lvl w:ilvl="1" w:tplc="0C090019" w:tentative="1">
      <w:start w:val="1"/>
      <w:numFmt w:val="lowerLetter"/>
      <w:lvlText w:val="%2."/>
      <w:lvlJc w:val="left"/>
      <w:pPr>
        <w:ind w:left="2160" w:hanging="360"/>
      </w:pPr>
    </w:lvl>
    <w:lvl w:ilvl="2" w:tplc="0C09001B" w:tentative="1">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abstractNum w:abstractNumId="17" w15:restartNumberingAfterBreak="0">
    <w:nsid w:val="670A405B"/>
    <w:multiLevelType w:val="hybridMultilevel"/>
    <w:tmpl w:val="5344CD7A"/>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8" w15:restartNumberingAfterBreak="0">
    <w:nsid w:val="6B5208B2"/>
    <w:multiLevelType w:val="hybridMultilevel"/>
    <w:tmpl w:val="EF94B784"/>
    <w:lvl w:ilvl="0" w:tplc="9B9AD5D6">
      <w:start w:val="1"/>
      <w:numFmt w:val="upperLetter"/>
      <w:lvlText w:val="%1t"/>
      <w:lvlJc w:val="left"/>
      <w:pPr>
        <w:ind w:left="440" w:hanging="360"/>
      </w:pPr>
      <w:rPr>
        <w:rFonts w:hint="default"/>
      </w:rPr>
    </w:lvl>
    <w:lvl w:ilvl="1" w:tplc="04090019" w:tentative="1">
      <w:start w:val="1"/>
      <w:numFmt w:val="lowerLetter"/>
      <w:lvlText w:val="%2."/>
      <w:lvlJc w:val="left"/>
      <w:pPr>
        <w:ind w:left="1160" w:hanging="360"/>
      </w:pPr>
    </w:lvl>
    <w:lvl w:ilvl="2" w:tplc="0409001B" w:tentative="1">
      <w:start w:val="1"/>
      <w:numFmt w:val="lowerRoman"/>
      <w:lvlText w:val="%3."/>
      <w:lvlJc w:val="right"/>
      <w:pPr>
        <w:ind w:left="1880" w:hanging="180"/>
      </w:pPr>
    </w:lvl>
    <w:lvl w:ilvl="3" w:tplc="0409000F" w:tentative="1">
      <w:start w:val="1"/>
      <w:numFmt w:val="decimal"/>
      <w:lvlText w:val="%4."/>
      <w:lvlJc w:val="left"/>
      <w:pPr>
        <w:ind w:left="2600" w:hanging="360"/>
      </w:pPr>
    </w:lvl>
    <w:lvl w:ilvl="4" w:tplc="04090019" w:tentative="1">
      <w:start w:val="1"/>
      <w:numFmt w:val="lowerLetter"/>
      <w:lvlText w:val="%5."/>
      <w:lvlJc w:val="left"/>
      <w:pPr>
        <w:ind w:left="3320" w:hanging="360"/>
      </w:pPr>
    </w:lvl>
    <w:lvl w:ilvl="5" w:tplc="0409001B" w:tentative="1">
      <w:start w:val="1"/>
      <w:numFmt w:val="lowerRoman"/>
      <w:lvlText w:val="%6."/>
      <w:lvlJc w:val="right"/>
      <w:pPr>
        <w:ind w:left="4040" w:hanging="180"/>
      </w:pPr>
    </w:lvl>
    <w:lvl w:ilvl="6" w:tplc="0409000F" w:tentative="1">
      <w:start w:val="1"/>
      <w:numFmt w:val="decimal"/>
      <w:lvlText w:val="%7."/>
      <w:lvlJc w:val="left"/>
      <w:pPr>
        <w:ind w:left="4760" w:hanging="360"/>
      </w:pPr>
    </w:lvl>
    <w:lvl w:ilvl="7" w:tplc="04090019" w:tentative="1">
      <w:start w:val="1"/>
      <w:numFmt w:val="lowerLetter"/>
      <w:lvlText w:val="%8."/>
      <w:lvlJc w:val="left"/>
      <w:pPr>
        <w:ind w:left="5480" w:hanging="360"/>
      </w:pPr>
    </w:lvl>
    <w:lvl w:ilvl="8" w:tplc="0409001B" w:tentative="1">
      <w:start w:val="1"/>
      <w:numFmt w:val="lowerRoman"/>
      <w:lvlText w:val="%9."/>
      <w:lvlJc w:val="right"/>
      <w:pPr>
        <w:ind w:left="6200" w:hanging="180"/>
      </w:pPr>
    </w:lvl>
  </w:abstractNum>
  <w:abstractNum w:abstractNumId="19" w15:restartNumberingAfterBreak="0">
    <w:nsid w:val="6ED23CEB"/>
    <w:multiLevelType w:val="hybridMultilevel"/>
    <w:tmpl w:val="9FE247D8"/>
    <w:lvl w:ilvl="0" w:tplc="0C090001">
      <w:start w:val="1"/>
      <w:numFmt w:val="bullet"/>
      <w:lvlText w:val=""/>
      <w:lvlJc w:val="left"/>
      <w:pPr>
        <w:ind w:left="3600" w:hanging="360"/>
      </w:pPr>
      <w:rPr>
        <w:rFonts w:ascii="Symbol" w:hAnsi="Symbol" w:hint="default"/>
      </w:rPr>
    </w:lvl>
    <w:lvl w:ilvl="1" w:tplc="0C090003" w:tentative="1">
      <w:start w:val="1"/>
      <w:numFmt w:val="bullet"/>
      <w:lvlText w:val="o"/>
      <w:lvlJc w:val="left"/>
      <w:pPr>
        <w:ind w:left="4320" w:hanging="360"/>
      </w:pPr>
      <w:rPr>
        <w:rFonts w:ascii="Courier New" w:hAnsi="Courier New" w:cs="Courier New" w:hint="default"/>
      </w:rPr>
    </w:lvl>
    <w:lvl w:ilvl="2" w:tplc="0C090005" w:tentative="1">
      <w:start w:val="1"/>
      <w:numFmt w:val="bullet"/>
      <w:lvlText w:val=""/>
      <w:lvlJc w:val="left"/>
      <w:pPr>
        <w:ind w:left="5040" w:hanging="360"/>
      </w:pPr>
      <w:rPr>
        <w:rFonts w:ascii="Wingdings" w:hAnsi="Wingdings" w:hint="default"/>
      </w:rPr>
    </w:lvl>
    <w:lvl w:ilvl="3" w:tplc="0C090001" w:tentative="1">
      <w:start w:val="1"/>
      <w:numFmt w:val="bullet"/>
      <w:lvlText w:val=""/>
      <w:lvlJc w:val="left"/>
      <w:pPr>
        <w:ind w:left="5760" w:hanging="360"/>
      </w:pPr>
      <w:rPr>
        <w:rFonts w:ascii="Symbol" w:hAnsi="Symbol" w:hint="default"/>
      </w:rPr>
    </w:lvl>
    <w:lvl w:ilvl="4" w:tplc="0C090003" w:tentative="1">
      <w:start w:val="1"/>
      <w:numFmt w:val="bullet"/>
      <w:lvlText w:val="o"/>
      <w:lvlJc w:val="left"/>
      <w:pPr>
        <w:ind w:left="6480" w:hanging="360"/>
      </w:pPr>
      <w:rPr>
        <w:rFonts w:ascii="Courier New" w:hAnsi="Courier New" w:cs="Courier New" w:hint="default"/>
      </w:rPr>
    </w:lvl>
    <w:lvl w:ilvl="5" w:tplc="0C090005" w:tentative="1">
      <w:start w:val="1"/>
      <w:numFmt w:val="bullet"/>
      <w:lvlText w:val=""/>
      <w:lvlJc w:val="left"/>
      <w:pPr>
        <w:ind w:left="7200" w:hanging="360"/>
      </w:pPr>
      <w:rPr>
        <w:rFonts w:ascii="Wingdings" w:hAnsi="Wingdings" w:hint="default"/>
      </w:rPr>
    </w:lvl>
    <w:lvl w:ilvl="6" w:tplc="0C090001" w:tentative="1">
      <w:start w:val="1"/>
      <w:numFmt w:val="bullet"/>
      <w:lvlText w:val=""/>
      <w:lvlJc w:val="left"/>
      <w:pPr>
        <w:ind w:left="7920" w:hanging="360"/>
      </w:pPr>
      <w:rPr>
        <w:rFonts w:ascii="Symbol" w:hAnsi="Symbol" w:hint="default"/>
      </w:rPr>
    </w:lvl>
    <w:lvl w:ilvl="7" w:tplc="0C090003" w:tentative="1">
      <w:start w:val="1"/>
      <w:numFmt w:val="bullet"/>
      <w:lvlText w:val="o"/>
      <w:lvlJc w:val="left"/>
      <w:pPr>
        <w:ind w:left="8640" w:hanging="360"/>
      </w:pPr>
      <w:rPr>
        <w:rFonts w:ascii="Courier New" w:hAnsi="Courier New" w:cs="Courier New" w:hint="default"/>
      </w:rPr>
    </w:lvl>
    <w:lvl w:ilvl="8" w:tplc="0C090005" w:tentative="1">
      <w:start w:val="1"/>
      <w:numFmt w:val="bullet"/>
      <w:lvlText w:val=""/>
      <w:lvlJc w:val="left"/>
      <w:pPr>
        <w:ind w:left="9360" w:hanging="360"/>
      </w:pPr>
      <w:rPr>
        <w:rFonts w:ascii="Wingdings" w:hAnsi="Wingdings" w:hint="default"/>
      </w:rPr>
    </w:lvl>
  </w:abstractNum>
  <w:num w:numId="1">
    <w:abstractNumId w:val="3"/>
  </w:num>
  <w:num w:numId="2">
    <w:abstractNumId w:val="2"/>
  </w:num>
  <w:num w:numId="3">
    <w:abstractNumId w:val="18"/>
  </w:num>
  <w:num w:numId="4">
    <w:abstractNumId w:val="9"/>
  </w:num>
  <w:num w:numId="5">
    <w:abstractNumId w:val="10"/>
  </w:num>
  <w:num w:numId="6">
    <w:abstractNumId w:val="13"/>
  </w:num>
  <w:num w:numId="7">
    <w:abstractNumId w:val="14"/>
  </w:num>
  <w:num w:numId="8">
    <w:abstractNumId w:val="15"/>
  </w:num>
  <w:num w:numId="9">
    <w:abstractNumId w:val="6"/>
  </w:num>
  <w:num w:numId="10">
    <w:abstractNumId w:val="11"/>
  </w:num>
  <w:num w:numId="11">
    <w:abstractNumId w:val="17"/>
  </w:num>
  <w:num w:numId="12">
    <w:abstractNumId w:val="16"/>
  </w:num>
  <w:num w:numId="13">
    <w:abstractNumId w:val="1"/>
  </w:num>
  <w:num w:numId="14">
    <w:abstractNumId w:val="8"/>
  </w:num>
  <w:num w:numId="15">
    <w:abstractNumId w:val="4"/>
  </w:num>
  <w:num w:numId="16">
    <w:abstractNumId w:val="7"/>
  </w:num>
  <w:num w:numId="17">
    <w:abstractNumId w:val="12"/>
  </w:num>
  <w:num w:numId="18">
    <w:abstractNumId w:val="19"/>
  </w:num>
  <w:num w:numId="19">
    <w:abstractNumId w:val="0"/>
  </w:num>
  <w:num w:numId="20">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Jason Everett">
    <w15:presenceInfo w15:providerId="AD" w15:userId="S::z9902002@ad.unsw.edu.au::d60a8139-4a1d-4875-a972-35d90206b900"/>
  </w15:person>
  <w15:person w15:author="Hayden Schilling">
    <w15:presenceInfo w15:providerId="None" w15:userId="Hayden Schilling"/>
  </w15:person>
  <w15:person w15:author="Peter Yates">
    <w15:presenceInfo w15:providerId="AD" w15:userId="S::Peter.Yates@sims.org.au::4d46cf7e-febe-48d0-bf3e-b79dd449e030"/>
  </w15:person>
  <w15:person w15:author="Baird, Mark (O&amp;A, Hobart)">
    <w15:presenceInfo w15:providerId="AD" w15:userId="S::bai155@csiro.au::a648c43f-01cf-473f-b3bf-d94c3863c45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Marine Biology Copy&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dxddr0f3fperrezrxj5tr9952w22spd092z&quot;&gt;Yates SIMS Library June19&lt;record-ids&gt;&lt;item&gt;19&lt;/item&gt;&lt;item&gt;41&lt;/item&gt;&lt;item&gt;42&lt;/item&gt;&lt;item&gt;43&lt;/item&gt;&lt;item&gt;44&lt;/item&gt;&lt;item&gt;46&lt;/item&gt;&lt;item&gt;47&lt;/item&gt;&lt;item&gt;54&lt;/item&gt;&lt;item&gt;55&lt;/item&gt;&lt;item&gt;80&lt;/item&gt;&lt;item&gt;120&lt;/item&gt;&lt;item&gt;137&lt;/item&gt;&lt;item&gt;151&lt;/item&gt;&lt;item&gt;153&lt;/item&gt;&lt;item&gt;162&lt;/item&gt;&lt;item&gt;187&lt;/item&gt;&lt;item&gt;292&lt;/item&gt;&lt;item&gt;293&lt;/item&gt;&lt;item&gt;294&lt;/item&gt;&lt;item&gt;295&lt;/item&gt;&lt;item&gt;296&lt;/item&gt;&lt;item&gt;297&lt;/item&gt;&lt;item&gt;298&lt;/item&gt;&lt;item&gt;299&lt;/item&gt;&lt;item&gt;300&lt;/item&gt;&lt;item&gt;301&lt;/item&gt;&lt;item&gt;302&lt;/item&gt;&lt;item&gt;303&lt;/item&gt;&lt;item&gt;304&lt;/item&gt;&lt;item&gt;305&lt;/item&gt;&lt;item&gt;306&lt;/item&gt;&lt;item&gt;307&lt;/item&gt;&lt;item&gt;309&lt;/item&gt;&lt;item&gt;311&lt;/item&gt;&lt;item&gt;312&lt;/item&gt;&lt;item&gt;314&lt;/item&gt;&lt;item&gt;321&lt;/item&gt;&lt;item&gt;322&lt;/item&gt;&lt;/record-ids&gt;&lt;/item&gt;&lt;/Libraries&gt;"/>
  </w:docVars>
  <w:rsids>
    <w:rsidRoot w:val="008A6077"/>
    <w:rsid w:val="00000154"/>
    <w:rsid w:val="000037BC"/>
    <w:rsid w:val="00005980"/>
    <w:rsid w:val="00016F07"/>
    <w:rsid w:val="000202B2"/>
    <w:rsid w:val="00031829"/>
    <w:rsid w:val="000379AB"/>
    <w:rsid w:val="0004013A"/>
    <w:rsid w:val="000406A0"/>
    <w:rsid w:val="00046E7A"/>
    <w:rsid w:val="00063B54"/>
    <w:rsid w:val="00071EC6"/>
    <w:rsid w:val="0007414F"/>
    <w:rsid w:val="00077949"/>
    <w:rsid w:val="00077CDD"/>
    <w:rsid w:val="00087B81"/>
    <w:rsid w:val="0009116A"/>
    <w:rsid w:val="000928AB"/>
    <w:rsid w:val="00095ADB"/>
    <w:rsid w:val="000A5294"/>
    <w:rsid w:val="000A77C9"/>
    <w:rsid w:val="000B035A"/>
    <w:rsid w:val="000B14C1"/>
    <w:rsid w:val="000B40C8"/>
    <w:rsid w:val="000C11C9"/>
    <w:rsid w:val="000C3CE9"/>
    <w:rsid w:val="000C5530"/>
    <w:rsid w:val="000D6CE0"/>
    <w:rsid w:val="000E25FA"/>
    <w:rsid w:val="000E48B4"/>
    <w:rsid w:val="000F24D1"/>
    <w:rsid w:val="000F68EC"/>
    <w:rsid w:val="000F6FF5"/>
    <w:rsid w:val="00112698"/>
    <w:rsid w:val="00120B3D"/>
    <w:rsid w:val="0012458B"/>
    <w:rsid w:val="0012564A"/>
    <w:rsid w:val="00131D0E"/>
    <w:rsid w:val="001321FD"/>
    <w:rsid w:val="00135B5A"/>
    <w:rsid w:val="00135CD1"/>
    <w:rsid w:val="00142E2E"/>
    <w:rsid w:val="001473FC"/>
    <w:rsid w:val="001606DA"/>
    <w:rsid w:val="00161CA3"/>
    <w:rsid w:val="001620D6"/>
    <w:rsid w:val="001622D3"/>
    <w:rsid w:val="001623A4"/>
    <w:rsid w:val="00166354"/>
    <w:rsid w:val="00171D77"/>
    <w:rsid w:val="001764E7"/>
    <w:rsid w:val="00184DA3"/>
    <w:rsid w:val="00184F1B"/>
    <w:rsid w:val="00185202"/>
    <w:rsid w:val="00187221"/>
    <w:rsid w:val="00196D4E"/>
    <w:rsid w:val="001A16EB"/>
    <w:rsid w:val="001B4E60"/>
    <w:rsid w:val="001C01D1"/>
    <w:rsid w:val="001C1DFC"/>
    <w:rsid w:val="001C2B0D"/>
    <w:rsid w:val="001C4269"/>
    <w:rsid w:val="001C4E68"/>
    <w:rsid w:val="001D170A"/>
    <w:rsid w:val="001D27AD"/>
    <w:rsid w:val="001D4991"/>
    <w:rsid w:val="001D5CFE"/>
    <w:rsid w:val="001D78AC"/>
    <w:rsid w:val="001E33EF"/>
    <w:rsid w:val="001E3923"/>
    <w:rsid w:val="001E5056"/>
    <w:rsid w:val="00205464"/>
    <w:rsid w:val="00206556"/>
    <w:rsid w:val="00206C1A"/>
    <w:rsid w:val="002112B8"/>
    <w:rsid w:val="00212329"/>
    <w:rsid w:val="00214E00"/>
    <w:rsid w:val="002208F0"/>
    <w:rsid w:val="002227B0"/>
    <w:rsid w:val="00224AB9"/>
    <w:rsid w:val="00230E0E"/>
    <w:rsid w:val="0023202E"/>
    <w:rsid w:val="00232BF7"/>
    <w:rsid w:val="00243202"/>
    <w:rsid w:val="0024589D"/>
    <w:rsid w:val="0025013B"/>
    <w:rsid w:val="00250C10"/>
    <w:rsid w:val="00253C14"/>
    <w:rsid w:val="002602C5"/>
    <w:rsid w:val="00263693"/>
    <w:rsid w:val="00265C5B"/>
    <w:rsid w:val="002671A7"/>
    <w:rsid w:val="00270A8C"/>
    <w:rsid w:val="00275344"/>
    <w:rsid w:val="00276F14"/>
    <w:rsid w:val="002775C5"/>
    <w:rsid w:val="00290645"/>
    <w:rsid w:val="002922EB"/>
    <w:rsid w:val="0029753A"/>
    <w:rsid w:val="002A3D19"/>
    <w:rsid w:val="002B2B19"/>
    <w:rsid w:val="002B2D63"/>
    <w:rsid w:val="002B4DF7"/>
    <w:rsid w:val="002B66D7"/>
    <w:rsid w:val="002B6748"/>
    <w:rsid w:val="002B67C8"/>
    <w:rsid w:val="002B6F74"/>
    <w:rsid w:val="002C1CD6"/>
    <w:rsid w:val="002C1E5F"/>
    <w:rsid w:val="002C212A"/>
    <w:rsid w:val="002C3263"/>
    <w:rsid w:val="002D2DE6"/>
    <w:rsid w:val="002E1FC2"/>
    <w:rsid w:val="002E79FD"/>
    <w:rsid w:val="002F1A2B"/>
    <w:rsid w:val="002F2289"/>
    <w:rsid w:val="002F3B11"/>
    <w:rsid w:val="002F723E"/>
    <w:rsid w:val="003042BC"/>
    <w:rsid w:val="00307499"/>
    <w:rsid w:val="00312ECF"/>
    <w:rsid w:val="003137C3"/>
    <w:rsid w:val="00317953"/>
    <w:rsid w:val="00321596"/>
    <w:rsid w:val="003238FC"/>
    <w:rsid w:val="00325FF1"/>
    <w:rsid w:val="0033184D"/>
    <w:rsid w:val="00332728"/>
    <w:rsid w:val="003354D2"/>
    <w:rsid w:val="00340107"/>
    <w:rsid w:val="003408E4"/>
    <w:rsid w:val="00343B57"/>
    <w:rsid w:val="00345DCA"/>
    <w:rsid w:val="00353BB9"/>
    <w:rsid w:val="00353C6A"/>
    <w:rsid w:val="00366C81"/>
    <w:rsid w:val="003717E7"/>
    <w:rsid w:val="0037466A"/>
    <w:rsid w:val="003810EC"/>
    <w:rsid w:val="00383C20"/>
    <w:rsid w:val="00386D4E"/>
    <w:rsid w:val="00390CE4"/>
    <w:rsid w:val="00391447"/>
    <w:rsid w:val="003A1011"/>
    <w:rsid w:val="003A1F87"/>
    <w:rsid w:val="003A6543"/>
    <w:rsid w:val="003A6CE0"/>
    <w:rsid w:val="003B01EB"/>
    <w:rsid w:val="003B1584"/>
    <w:rsid w:val="003B3D2C"/>
    <w:rsid w:val="003B4A79"/>
    <w:rsid w:val="003C09A6"/>
    <w:rsid w:val="003C160C"/>
    <w:rsid w:val="003C6A98"/>
    <w:rsid w:val="003C7453"/>
    <w:rsid w:val="003D311B"/>
    <w:rsid w:val="003D5788"/>
    <w:rsid w:val="003D57AB"/>
    <w:rsid w:val="003E012B"/>
    <w:rsid w:val="003E660A"/>
    <w:rsid w:val="003F0C59"/>
    <w:rsid w:val="003F199B"/>
    <w:rsid w:val="003F1E6F"/>
    <w:rsid w:val="003F3F71"/>
    <w:rsid w:val="003F6382"/>
    <w:rsid w:val="003F6989"/>
    <w:rsid w:val="00400425"/>
    <w:rsid w:val="00400648"/>
    <w:rsid w:val="004009A6"/>
    <w:rsid w:val="004062C6"/>
    <w:rsid w:val="004117EC"/>
    <w:rsid w:val="00413FCF"/>
    <w:rsid w:val="00423820"/>
    <w:rsid w:val="00423CFC"/>
    <w:rsid w:val="00435CCA"/>
    <w:rsid w:val="00436479"/>
    <w:rsid w:val="00441F69"/>
    <w:rsid w:val="0044352F"/>
    <w:rsid w:val="00446080"/>
    <w:rsid w:val="004529AC"/>
    <w:rsid w:val="00455559"/>
    <w:rsid w:val="00467F45"/>
    <w:rsid w:val="00470E3B"/>
    <w:rsid w:val="00471343"/>
    <w:rsid w:val="00472630"/>
    <w:rsid w:val="004737AE"/>
    <w:rsid w:val="0048653A"/>
    <w:rsid w:val="0049115A"/>
    <w:rsid w:val="0049331C"/>
    <w:rsid w:val="00493DD1"/>
    <w:rsid w:val="004A138E"/>
    <w:rsid w:val="004A328F"/>
    <w:rsid w:val="004B23E9"/>
    <w:rsid w:val="004B3DD6"/>
    <w:rsid w:val="004B4655"/>
    <w:rsid w:val="004B4D38"/>
    <w:rsid w:val="004C0170"/>
    <w:rsid w:val="004C2592"/>
    <w:rsid w:val="004C365F"/>
    <w:rsid w:val="004C4CDE"/>
    <w:rsid w:val="004C4E24"/>
    <w:rsid w:val="004D38BA"/>
    <w:rsid w:val="004D3C70"/>
    <w:rsid w:val="004D5BD8"/>
    <w:rsid w:val="004E02B5"/>
    <w:rsid w:val="004E1275"/>
    <w:rsid w:val="004E3D1F"/>
    <w:rsid w:val="004E5A8A"/>
    <w:rsid w:val="004F563B"/>
    <w:rsid w:val="004F7772"/>
    <w:rsid w:val="0050019D"/>
    <w:rsid w:val="00500F16"/>
    <w:rsid w:val="00515D4B"/>
    <w:rsid w:val="005167EA"/>
    <w:rsid w:val="00520827"/>
    <w:rsid w:val="00525F50"/>
    <w:rsid w:val="0053211D"/>
    <w:rsid w:val="00533B5B"/>
    <w:rsid w:val="0053533D"/>
    <w:rsid w:val="005358D5"/>
    <w:rsid w:val="00535B83"/>
    <w:rsid w:val="00542F18"/>
    <w:rsid w:val="00543728"/>
    <w:rsid w:val="00544732"/>
    <w:rsid w:val="00545B6C"/>
    <w:rsid w:val="0055187B"/>
    <w:rsid w:val="00551F23"/>
    <w:rsid w:val="005555B7"/>
    <w:rsid w:val="00562C9F"/>
    <w:rsid w:val="00566E2B"/>
    <w:rsid w:val="00570DF1"/>
    <w:rsid w:val="00572DCF"/>
    <w:rsid w:val="00573114"/>
    <w:rsid w:val="0057441D"/>
    <w:rsid w:val="00575C0B"/>
    <w:rsid w:val="005820F9"/>
    <w:rsid w:val="0058280A"/>
    <w:rsid w:val="00585981"/>
    <w:rsid w:val="0058684B"/>
    <w:rsid w:val="00591676"/>
    <w:rsid w:val="005955F1"/>
    <w:rsid w:val="005A1B72"/>
    <w:rsid w:val="005A285F"/>
    <w:rsid w:val="005A3260"/>
    <w:rsid w:val="005A4539"/>
    <w:rsid w:val="005A5E97"/>
    <w:rsid w:val="005B12C8"/>
    <w:rsid w:val="005B1377"/>
    <w:rsid w:val="005B31C3"/>
    <w:rsid w:val="005B5304"/>
    <w:rsid w:val="005C282A"/>
    <w:rsid w:val="005C4713"/>
    <w:rsid w:val="005C5E3F"/>
    <w:rsid w:val="005C7A03"/>
    <w:rsid w:val="005E080D"/>
    <w:rsid w:val="005E2732"/>
    <w:rsid w:val="005E4BAF"/>
    <w:rsid w:val="005E6B6E"/>
    <w:rsid w:val="005F0C51"/>
    <w:rsid w:val="005F5960"/>
    <w:rsid w:val="0061112D"/>
    <w:rsid w:val="00615557"/>
    <w:rsid w:val="00622210"/>
    <w:rsid w:val="00623977"/>
    <w:rsid w:val="00627CA7"/>
    <w:rsid w:val="00630F96"/>
    <w:rsid w:val="00631A1B"/>
    <w:rsid w:val="0063430E"/>
    <w:rsid w:val="00637061"/>
    <w:rsid w:val="00640CC5"/>
    <w:rsid w:val="00643B29"/>
    <w:rsid w:val="00646040"/>
    <w:rsid w:val="00647DD0"/>
    <w:rsid w:val="00652394"/>
    <w:rsid w:val="00676EF9"/>
    <w:rsid w:val="00680FBD"/>
    <w:rsid w:val="006842EE"/>
    <w:rsid w:val="006869A0"/>
    <w:rsid w:val="006963FD"/>
    <w:rsid w:val="006A1FF8"/>
    <w:rsid w:val="006A27E3"/>
    <w:rsid w:val="006A4363"/>
    <w:rsid w:val="006A558B"/>
    <w:rsid w:val="006A6D93"/>
    <w:rsid w:val="006B15E4"/>
    <w:rsid w:val="006B3E53"/>
    <w:rsid w:val="006C0A39"/>
    <w:rsid w:val="006C40C0"/>
    <w:rsid w:val="006C4619"/>
    <w:rsid w:val="006D0156"/>
    <w:rsid w:val="006D2A0E"/>
    <w:rsid w:val="006D707C"/>
    <w:rsid w:val="006E13C8"/>
    <w:rsid w:val="006E61D9"/>
    <w:rsid w:val="006F19F9"/>
    <w:rsid w:val="006F301F"/>
    <w:rsid w:val="006F62EC"/>
    <w:rsid w:val="006F662E"/>
    <w:rsid w:val="00700005"/>
    <w:rsid w:val="00704A1F"/>
    <w:rsid w:val="0070771F"/>
    <w:rsid w:val="007123BD"/>
    <w:rsid w:val="00716DDF"/>
    <w:rsid w:val="00716EB1"/>
    <w:rsid w:val="0072168F"/>
    <w:rsid w:val="0072649C"/>
    <w:rsid w:val="00727580"/>
    <w:rsid w:val="00731BD2"/>
    <w:rsid w:val="00732A12"/>
    <w:rsid w:val="0073606B"/>
    <w:rsid w:val="00752EF0"/>
    <w:rsid w:val="0075388E"/>
    <w:rsid w:val="0075608D"/>
    <w:rsid w:val="007615B9"/>
    <w:rsid w:val="00764CE9"/>
    <w:rsid w:val="00767381"/>
    <w:rsid w:val="00773539"/>
    <w:rsid w:val="00773BA1"/>
    <w:rsid w:val="007778ED"/>
    <w:rsid w:val="00780493"/>
    <w:rsid w:val="00781CDD"/>
    <w:rsid w:val="00783F10"/>
    <w:rsid w:val="0078463A"/>
    <w:rsid w:val="00790FAD"/>
    <w:rsid w:val="00791E16"/>
    <w:rsid w:val="00796FB8"/>
    <w:rsid w:val="007A1FD2"/>
    <w:rsid w:val="007A3AC3"/>
    <w:rsid w:val="007A68ED"/>
    <w:rsid w:val="007B2C01"/>
    <w:rsid w:val="007B4B93"/>
    <w:rsid w:val="007C0CBD"/>
    <w:rsid w:val="007C6749"/>
    <w:rsid w:val="007D2CB5"/>
    <w:rsid w:val="007D707C"/>
    <w:rsid w:val="007E36E7"/>
    <w:rsid w:val="007F7C69"/>
    <w:rsid w:val="0080212F"/>
    <w:rsid w:val="00813315"/>
    <w:rsid w:val="008150A7"/>
    <w:rsid w:val="00822419"/>
    <w:rsid w:val="00823626"/>
    <w:rsid w:val="008548BE"/>
    <w:rsid w:val="00855B07"/>
    <w:rsid w:val="00855F3F"/>
    <w:rsid w:val="00865E62"/>
    <w:rsid w:val="00866BC8"/>
    <w:rsid w:val="008729A3"/>
    <w:rsid w:val="00873D45"/>
    <w:rsid w:val="00874F4E"/>
    <w:rsid w:val="008776C9"/>
    <w:rsid w:val="00880D57"/>
    <w:rsid w:val="008858D9"/>
    <w:rsid w:val="008872B5"/>
    <w:rsid w:val="0089099C"/>
    <w:rsid w:val="00893955"/>
    <w:rsid w:val="00895E09"/>
    <w:rsid w:val="00897167"/>
    <w:rsid w:val="008A152A"/>
    <w:rsid w:val="008A3A3E"/>
    <w:rsid w:val="008A40AD"/>
    <w:rsid w:val="008A542F"/>
    <w:rsid w:val="008A6077"/>
    <w:rsid w:val="008A6420"/>
    <w:rsid w:val="008A70CE"/>
    <w:rsid w:val="008A74F4"/>
    <w:rsid w:val="008B01E2"/>
    <w:rsid w:val="008B0330"/>
    <w:rsid w:val="008B1DE1"/>
    <w:rsid w:val="008B20BC"/>
    <w:rsid w:val="008B3E4F"/>
    <w:rsid w:val="008B7392"/>
    <w:rsid w:val="008C1687"/>
    <w:rsid w:val="008C187F"/>
    <w:rsid w:val="008D27F6"/>
    <w:rsid w:val="008D3087"/>
    <w:rsid w:val="008D4C89"/>
    <w:rsid w:val="008D4D83"/>
    <w:rsid w:val="008D7B3F"/>
    <w:rsid w:val="008E2BD0"/>
    <w:rsid w:val="008E52C9"/>
    <w:rsid w:val="008E58E5"/>
    <w:rsid w:val="008F0F74"/>
    <w:rsid w:val="008F136C"/>
    <w:rsid w:val="00900430"/>
    <w:rsid w:val="00906D99"/>
    <w:rsid w:val="00907AB2"/>
    <w:rsid w:val="009137A2"/>
    <w:rsid w:val="00931DE0"/>
    <w:rsid w:val="00932B6E"/>
    <w:rsid w:val="00936B53"/>
    <w:rsid w:val="0094275A"/>
    <w:rsid w:val="00945322"/>
    <w:rsid w:val="00945E55"/>
    <w:rsid w:val="00950588"/>
    <w:rsid w:val="009545C3"/>
    <w:rsid w:val="009557F9"/>
    <w:rsid w:val="00956C57"/>
    <w:rsid w:val="00961B88"/>
    <w:rsid w:val="00962664"/>
    <w:rsid w:val="0097213C"/>
    <w:rsid w:val="009723D5"/>
    <w:rsid w:val="0097460E"/>
    <w:rsid w:val="00974A9E"/>
    <w:rsid w:val="00975D9D"/>
    <w:rsid w:val="0097684E"/>
    <w:rsid w:val="00985346"/>
    <w:rsid w:val="009877A1"/>
    <w:rsid w:val="00990EAC"/>
    <w:rsid w:val="009922F4"/>
    <w:rsid w:val="00995EF5"/>
    <w:rsid w:val="009A4270"/>
    <w:rsid w:val="009A61CC"/>
    <w:rsid w:val="009B1FB8"/>
    <w:rsid w:val="009B7711"/>
    <w:rsid w:val="009C1BC0"/>
    <w:rsid w:val="009C63D9"/>
    <w:rsid w:val="009D1FCC"/>
    <w:rsid w:val="009E5029"/>
    <w:rsid w:val="009F767B"/>
    <w:rsid w:val="00A02962"/>
    <w:rsid w:val="00A03B72"/>
    <w:rsid w:val="00A06397"/>
    <w:rsid w:val="00A07D65"/>
    <w:rsid w:val="00A10C0E"/>
    <w:rsid w:val="00A11BF8"/>
    <w:rsid w:val="00A13AD9"/>
    <w:rsid w:val="00A13F5C"/>
    <w:rsid w:val="00A15E79"/>
    <w:rsid w:val="00A17076"/>
    <w:rsid w:val="00A1712E"/>
    <w:rsid w:val="00A238C1"/>
    <w:rsid w:val="00A34360"/>
    <w:rsid w:val="00A4501C"/>
    <w:rsid w:val="00A47FEA"/>
    <w:rsid w:val="00A569CF"/>
    <w:rsid w:val="00A57D84"/>
    <w:rsid w:val="00A63423"/>
    <w:rsid w:val="00A65AFE"/>
    <w:rsid w:val="00A667CA"/>
    <w:rsid w:val="00A85440"/>
    <w:rsid w:val="00A86CCC"/>
    <w:rsid w:val="00A871F3"/>
    <w:rsid w:val="00A92212"/>
    <w:rsid w:val="00A931C2"/>
    <w:rsid w:val="00A937AC"/>
    <w:rsid w:val="00A93D59"/>
    <w:rsid w:val="00A9649E"/>
    <w:rsid w:val="00AA19B1"/>
    <w:rsid w:val="00AA482E"/>
    <w:rsid w:val="00AA6496"/>
    <w:rsid w:val="00AB1995"/>
    <w:rsid w:val="00AB46CF"/>
    <w:rsid w:val="00AB488D"/>
    <w:rsid w:val="00AB6573"/>
    <w:rsid w:val="00AB7532"/>
    <w:rsid w:val="00AB7ACF"/>
    <w:rsid w:val="00AC0C00"/>
    <w:rsid w:val="00AC1E97"/>
    <w:rsid w:val="00AC31AF"/>
    <w:rsid w:val="00AC3B63"/>
    <w:rsid w:val="00AE27F1"/>
    <w:rsid w:val="00AE3253"/>
    <w:rsid w:val="00AE4C55"/>
    <w:rsid w:val="00AE6BAB"/>
    <w:rsid w:val="00AF1F4D"/>
    <w:rsid w:val="00AF33DA"/>
    <w:rsid w:val="00AF3DB9"/>
    <w:rsid w:val="00AF5CDD"/>
    <w:rsid w:val="00AF7149"/>
    <w:rsid w:val="00B0498E"/>
    <w:rsid w:val="00B05638"/>
    <w:rsid w:val="00B05955"/>
    <w:rsid w:val="00B063C5"/>
    <w:rsid w:val="00B07253"/>
    <w:rsid w:val="00B120F3"/>
    <w:rsid w:val="00B134C2"/>
    <w:rsid w:val="00B15349"/>
    <w:rsid w:val="00B20719"/>
    <w:rsid w:val="00B239A3"/>
    <w:rsid w:val="00B251AC"/>
    <w:rsid w:val="00B3397D"/>
    <w:rsid w:val="00B47706"/>
    <w:rsid w:val="00B52BE5"/>
    <w:rsid w:val="00B5573F"/>
    <w:rsid w:val="00B6688A"/>
    <w:rsid w:val="00B710EB"/>
    <w:rsid w:val="00B719C8"/>
    <w:rsid w:val="00B72021"/>
    <w:rsid w:val="00B74C08"/>
    <w:rsid w:val="00B81C79"/>
    <w:rsid w:val="00B82556"/>
    <w:rsid w:val="00B85213"/>
    <w:rsid w:val="00B860F8"/>
    <w:rsid w:val="00B86BC0"/>
    <w:rsid w:val="00B93FE6"/>
    <w:rsid w:val="00B95729"/>
    <w:rsid w:val="00B9765B"/>
    <w:rsid w:val="00B97EA6"/>
    <w:rsid w:val="00BA00E3"/>
    <w:rsid w:val="00BB52FA"/>
    <w:rsid w:val="00BC4719"/>
    <w:rsid w:val="00BC48C6"/>
    <w:rsid w:val="00BC7DDC"/>
    <w:rsid w:val="00BE00AE"/>
    <w:rsid w:val="00BE1D1A"/>
    <w:rsid w:val="00BE3A29"/>
    <w:rsid w:val="00BE4E88"/>
    <w:rsid w:val="00BF0028"/>
    <w:rsid w:val="00BF04EA"/>
    <w:rsid w:val="00BF5500"/>
    <w:rsid w:val="00BF6477"/>
    <w:rsid w:val="00C06610"/>
    <w:rsid w:val="00C06DE0"/>
    <w:rsid w:val="00C07196"/>
    <w:rsid w:val="00C10581"/>
    <w:rsid w:val="00C14F63"/>
    <w:rsid w:val="00C21BB7"/>
    <w:rsid w:val="00C21FF5"/>
    <w:rsid w:val="00C3475A"/>
    <w:rsid w:val="00C364FC"/>
    <w:rsid w:val="00C4213E"/>
    <w:rsid w:val="00C42E06"/>
    <w:rsid w:val="00C44347"/>
    <w:rsid w:val="00C445BE"/>
    <w:rsid w:val="00C45A99"/>
    <w:rsid w:val="00C46EC3"/>
    <w:rsid w:val="00C4769C"/>
    <w:rsid w:val="00C52A34"/>
    <w:rsid w:val="00C606A7"/>
    <w:rsid w:val="00C63458"/>
    <w:rsid w:val="00C770B8"/>
    <w:rsid w:val="00C809B9"/>
    <w:rsid w:val="00C80C12"/>
    <w:rsid w:val="00C81368"/>
    <w:rsid w:val="00C81692"/>
    <w:rsid w:val="00C82D42"/>
    <w:rsid w:val="00C838BE"/>
    <w:rsid w:val="00C84F6D"/>
    <w:rsid w:val="00C907AC"/>
    <w:rsid w:val="00C917CD"/>
    <w:rsid w:val="00C93048"/>
    <w:rsid w:val="00C94AA5"/>
    <w:rsid w:val="00C95B3A"/>
    <w:rsid w:val="00C96F71"/>
    <w:rsid w:val="00CB3F3C"/>
    <w:rsid w:val="00CB47E2"/>
    <w:rsid w:val="00CB62D3"/>
    <w:rsid w:val="00CB7BED"/>
    <w:rsid w:val="00CC587F"/>
    <w:rsid w:val="00CD67FB"/>
    <w:rsid w:val="00CE2008"/>
    <w:rsid w:val="00CE2EE2"/>
    <w:rsid w:val="00CF05B6"/>
    <w:rsid w:val="00CF0AF2"/>
    <w:rsid w:val="00CF4BD9"/>
    <w:rsid w:val="00CF4DFA"/>
    <w:rsid w:val="00D0639D"/>
    <w:rsid w:val="00D06637"/>
    <w:rsid w:val="00D10A4F"/>
    <w:rsid w:val="00D13904"/>
    <w:rsid w:val="00D1493F"/>
    <w:rsid w:val="00D21982"/>
    <w:rsid w:val="00D23210"/>
    <w:rsid w:val="00D32402"/>
    <w:rsid w:val="00D35734"/>
    <w:rsid w:val="00D37A51"/>
    <w:rsid w:val="00D409F8"/>
    <w:rsid w:val="00D41212"/>
    <w:rsid w:val="00D4640E"/>
    <w:rsid w:val="00D47255"/>
    <w:rsid w:val="00D52E89"/>
    <w:rsid w:val="00D56FF1"/>
    <w:rsid w:val="00D57724"/>
    <w:rsid w:val="00D62A3F"/>
    <w:rsid w:val="00D66BDE"/>
    <w:rsid w:val="00D66FD9"/>
    <w:rsid w:val="00D672EA"/>
    <w:rsid w:val="00D7296B"/>
    <w:rsid w:val="00D74636"/>
    <w:rsid w:val="00D80250"/>
    <w:rsid w:val="00D810E5"/>
    <w:rsid w:val="00D82F4D"/>
    <w:rsid w:val="00D8300C"/>
    <w:rsid w:val="00D83769"/>
    <w:rsid w:val="00D8489E"/>
    <w:rsid w:val="00D84E2F"/>
    <w:rsid w:val="00D94839"/>
    <w:rsid w:val="00D9528F"/>
    <w:rsid w:val="00DA04A6"/>
    <w:rsid w:val="00DA0A4D"/>
    <w:rsid w:val="00DA1913"/>
    <w:rsid w:val="00DA3303"/>
    <w:rsid w:val="00DC4907"/>
    <w:rsid w:val="00DC7E4E"/>
    <w:rsid w:val="00DD0CEE"/>
    <w:rsid w:val="00DD0EA9"/>
    <w:rsid w:val="00DD1662"/>
    <w:rsid w:val="00DD3138"/>
    <w:rsid w:val="00DD6401"/>
    <w:rsid w:val="00DE275B"/>
    <w:rsid w:val="00DE3F91"/>
    <w:rsid w:val="00DF208C"/>
    <w:rsid w:val="00DF69F8"/>
    <w:rsid w:val="00E00383"/>
    <w:rsid w:val="00E0561A"/>
    <w:rsid w:val="00E10671"/>
    <w:rsid w:val="00E14016"/>
    <w:rsid w:val="00E162E9"/>
    <w:rsid w:val="00E163A9"/>
    <w:rsid w:val="00E301B3"/>
    <w:rsid w:val="00E31404"/>
    <w:rsid w:val="00E323ED"/>
    <w:rsid w:val="00E3355F"/>
    <w:rsid w:val="00E3389B"/>
    <w:rsid w:val="00E35486"/>
    <w:rsid w:val="00E36C52"/>
    <w:rsid w:val="00E37A7A"/>
    <w:rsid w:val="00E418CB"/>
    <w:rsid w:val="00E425AA"/>
    <w:rsid w:val="00E458E1"/>
    <w:rsid w:val="00E473C9"/>
    <w:rsid w:val="00E53F74"/>
    <w:rsid w:val="00E5720E"/>
    <w:rsid w:val="00E57C62"/>
    <w:rsid w:val="00E61383"/>
    <w:rsid w:val="00E664DF"/>
    <w:rsid w:val="00E67B96"/>
    <w:rsid w:val="00E715A7"/>
    <w:rsid w:val="00E75F20"/>
    <w:rsid w:val="00E85BDE"/>
    <w:rsid w:val="00E86C04"/>
    <w:rsid w:val="00E9251F"/>
    <w:rsid w:val="00E973D0"/>
    <w:rsid w:val="00EA72EB"/>
    <w:rsid w:val="00EB0EB8"/>
    <w:rsid w:val="00EB1319"/>
    <w:rsid w:val="00EB429B"/>
    <w:rsid w:val="00EC0FC2"/>
    <w:rsid w:val="00EC1400"/>
    <w:rsid w:val="00EC26A3"/>
    <w:rsid w:val="00ED3E08"/>
    <w:rsid w:val="00ED6C89"/>
    <w:rsid w:val="00EE046C"/>
    <w:rsid w:val="00EE0B0A"/>
    <w:rsid w:val="00EE0D3C"/>
    <w:rsid w:val="00EE0FF9"/>
    <w:rsid w:val="00EE3E2B"/>
    <w:rsid w:val="00EF524A"/>
    <w:rsid w:val="00EF7B65"/>
    <w:rsid w:val="00F110AE"/>
    <w:rsid w:val="00F15D89"/>
    <w:rsid w:val="00F17EEB"/>
    <w:rsid w:val="00F20487"/>
    <w:rsid w:val="00F21080"/>
    <w:rsid w:val="00F21FAB"/>
    <w:rsid w:val="00F2254C"/>
    <w:rsid w:val="00F2307D"/>
    <w:rsid w:val="00F23CE2"/>
    <w:rsid w:val="00F34258"/>
    <w:rsid w:val="00F403A1"/>
    <w:rsid w:val="00F45E57"/>
    <w:rsid w:val="00F47E9C"/>
    <w:rsid w:val="00F51082"/>
    <w:rsid w:val="00F52C85"/>
    <w:rsid w:val="00F607B1"/>
    <w:rsid w:val="00F6359A"/>
    <w:rsid w:val="00F63D95"/>
    <w:rsid w:val="00F71CD1"/>
    <w:rsid w:val="00F73988"/>
    <w:rsid w:val="00F7620B"/>
    <w:rsid w:val="00F80EFA"/>
    <w:rsid w:val="00F845D2"/>
    <w:rsid w:val="00F85421"/>
    <w:rsid w:val="00F9043E"/>
    <w:rsid w:val="00F9259F"/>
    <w:rsid w:val="00FA0A3C"/>
    <w:rsid w:val="00FA4EB5"/>
    <w:rsid w:val="00FB0E7F"/>
    <w:rsid w:val="00FB62DE"/>
    <w:rsid w:val="00FC312D"/>
    <w:rsid w:val="00FC3EAC"/>
    <w:rsid w:val="00FC54B8"/>
    <w:rsid w:val="00FD415E"/>
    <w:rsid w:val="00FD7F69"/>
    <w:rsid w:val="00FE16DB"/>
    <w:rsid w:val="00FE1956"/>
    <w:rsid w:val="00FF1316"/>
    <w:rsid w:val="00FF42EC"/>
    <w:rsid w:val="00FF4300"/>
    <w:rsid w:val="00FF6405"/>
    <w:rsid w:val="00FF6DA1"/>
    <w:rsid w:val="00FF7892"/>
    <w:rsid w:val="1ACF987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609C9FC"/>
  <w14:defaultImageDpi w14:val="300"/>
  <w15:docId w15:val="{2A2ED0F4-91D7-CA4C-B042-BEA05E7A10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F3DB9"/>
    <w:rPr>
      <w:rFonts w:ascii="Times New Roman" w:eastAsia="Calibri" w:hAnsi="Times New Roman" w:cs="Times New Roman"/>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400425"/>
    <w:pPr>
      <w:contextualSpacing/>
      <w:jc w:val="center"/>
    </w:pPr>
    <w:rPr>
      <w:rFonts w:eastAsiaTheme="majorEastAsia" w:cstheme="majorBidi"/>
      <w:b/>
      <w:spacing w:val="-10"/>
      <w:kern w:val="28"/>
      <w:sz w:val="28"/>
      <w:szCs w:val="56"/>
    </w:rPr>
  </w:style>
  <w:style w:type="paragraph" w:customStyle="1" w:styleId="Reference">
    <w:name w:val="Reference"/>
    <w:basedOn w:val="Normal"/>
    <w:rsid w:val="008A6077"/>
    <w:pPr>
      <w:spacing w:before="120"/>
      <w:ind w:left="720" w:hanging="720"/>
    </w:pPr>
    <w:rPr>
      <w:rFonts w:eastAsia="Times New Roman"/>
      <w:szCs w:val="24"/>
    </w:rPr>
  </w:style>
  <w:style w:type="paragraph" w:styleId="Header">
    <w:name w:val="header"/>
    <w:basedOn w:val="Normal"/>
    <w:link w:val="HeaderChar"/>
    <w:uiPriority w:val="99"/>
    <w:unhideWhenUsed/>
    <w:rsid w:val="000379AB"/>
    <w:pPr>
      <w:tabs>
        <w:tab w:val="center" w:pos="4680"/>
        <w:tab w:val="right" w:pos="9360"/>
      </w:tabs>
    </w:pPr>
  </w:style>
  <w:style w:type="paragraph" w:customStyle="1" w:styleId="Heading-Secondary">
    <w:name w:val="Heading-Secondary"/>
    <w:basedOn w:val="Heading-Main"/>
    <w:qFormat/>
    <w:rsid w:val="00C81368"/>
    <w:pPr>
      <w:ind w:left="720"/>
    </w:pPr>
    <w:rPr>
      <w:b w:val="0"/>
    </w:rPr>
  </w:style>
  <w:style w:type="paragraph" w:customStyle="1" w:styleId="Authors">
    <w:name w:val="Authors"/>
    <w:basedOn w:val="Normal"/>
    <w:rsid w:val="00B120F3"/>
    <w:pPr>
      <w:spacing w:before="120" w:after="360"/>
    </w:pPr>
    <w:rPr>
      <w:rFonts w:eastAsia="Times New Roman"/>
      <w:b/>
      <w:szCs w:val="24"/>
    </w:rPr>
  </w:style>
  <w:style w:type="paragraph" w:customStyle="1" w:styleId="Text">
    <w:name w:val="Text"/>
    <w:basedOn w:val="Normal"/>
    <w:link w:val="TextChar"/>
    <w:rsid w:val="008A6077"/>
    <w:pPr>
      <w:spacing w:before="120"/>
      <w:ind w:firstLine="720"/>
    </w:pPr>
    <w:rPr>
      <w:rFonts w:eastAsia="Times New Roman"/>
      <w:szCs w:val="24"/>
    </w:rPr>
  </w:style>
  <w:style w:type="paragraph" w:customStyle="1" w:styleId="FigureorTableCaption">
    <w:name w:val="Figure or Table Caption"/>
    <w:basedOn w:val="Normal"/>
    <w:rsid w:val="008A6077"/>
    <w:pPr>
      <w:keepNext/>
      <w:spacing w:before="240"/>
      <w:outlineLvl w:val="0"/>
    </w:pPr>
    <w:rPr>
      <w:rFonts w:eastAsia="Times New Roman"/>
      <w:kern w:val="28"/>
      <w:szCs w:val="24"/>
    </w:rPr>
  </w:style>
  <w:style w:type="character" w:customStyle="1" w:styleId="HeaderChar">
    <w:name w:val="Header Char"/>
    <w:basedOn w:val="DefaultParagraphFont"/>
    <w:link w:val="Header"/>
    <w:uiPriority w:val="99"/>
    <w:rsid w:val="000379AB"/>
    <w:rPr>
      <w:rFonts w:ascii="Times New Roman" w:eastAsia="Calibri" w:hAnsi="Times New Roman" w:cs="Times New Roman"/>
      <w:sz w:val="20"/>
      <w:szCs w:val="20"/>
    </w:rPr>
  </w:style>
  <w:style w:type="character" w:styleId="Hyperlink">
    <w:name w:val="Hyperlink"/>
    <w:rsid w:val="008A6077"/>
    <w:rPr>
      <w:color w:val="0000FF"/>
      <w:u w:val="single"/>
    </w:rPr>
  </w:style>
  <w:style w:type="paragraph" w:customStyle="1" w:styleId="Heading-Main">
    <w:name w:val="Heading-Main"/>
    <w:basedOn w:val="Normal"/>
    <w:rsid w:val="005358D5"/>
    <w:pPr>
      <w:keepNext/>
      <w:spacing w:before="240" w:after="120"/>
      <w:outlineLvl w:val="0"/>
    </w:pPr>
    <w:rPr>
      <w:rFonts w:eastAsia="Times New Roman"/>
      <w:b/>
      <w:bCs/>
      <w:kern w:val="28"/>
      <w:szCs w:val="24"/>
    </w:rPr>
  </w:style>
  <w:style w:type="paragraph" w:customStyle="1" w:styleId="Affiliation">
    <w:name w:val="Affiliation"/>
    <w:basedOn w:val="Text"/>
    <w:qFormat/>
    <w:rsid w:val="00B719C8"/>
    <w:pPr>
      <w:ind w:firstLine="0"/>
    </w:pPr>
  </w:style>
  <w:style w:type="paragraph" w:customStyle="1" w:styleId="KeyPoints">
    <w:name w:val="Key Points"/>
    <w:basedOn w:val="Normal"/>
    <w:rsid w:val="008A6077"/>
    <w:pPr>
      <w:spacing w:before="120"/>
    </w:pPr>
    <w:rPr>
      <w:rFonts w:eastAsia="Times New Roman"/>
      <w:szCs w:val="24"/>
    </w:rPr>
  </w:style>
  <w:style w:type="paragraph" w:customStyle="1" w:styleId="Abstract">
    <w:name w:val="Abstract"/>
    <w:basedOn w:val="Normal"/>
    <w:qFormat/>
    <w:rsid w:val="00400425"/>
    <w:pPr>
      <w:spacing w:before="120"/>
    </w:pPr>
    <w:rPr>
      <w:rFonts w:eastAsia="Times New Roman"/>
      <w:szCs w:val="24"/>
    </w:rPr>
  </w:style>
  <w:style w:type="character" w:customStyle="1" w:styleId="TitleChar">
    <w:name w:val="Title Char"/>
    <w:basedOn w:val="DefaultParagraphFont"/>
    <w:link w:val="Title"/>
    <w:uiPriority w:val="10"/>
    <w:rsid w:val="00400425"/>
    <w:rPr>
      <w:rFonts w:ascii="Times New Roman" w:eastAsiaTheme="majorEastAsia" w:hAnsi="Times New Roman" w:cstheme="majorBidi"/>
      <w:b/>
      <w:spacing w:val="-10"/>
      <w:kern w:val="28"/>
      <w:sz w:val="28"/>
      <w:szCs w:val="56"/>
    </w:rPr>
  </w:style>
  <w:style w:type="paragraph" w:customStyle="1" w:styleId="Note">
    <w:name w:val="Note"/>
    <w:basedOn w:val="Normal"/>
    <w:qFormat/>
    <w:rsid w:val="0037466A"/>
    <w:pPr>
      <w:spacing w:before="240" w:after="240"/>
    </w:pPr>
    <w:rPr>
      <w:color w:val="00B0F0"/>
    </w:rPr>
  </w:style>
  <w:style w:type="paragraph" w:styleId="NormalWeb">
    <w:name w:val="Normal (Web)"/>
    <w:basedOn w:val="Normal"/>
    <w:uiPriority w:val="99"/>
    <w:semiHidden/>
    <w:unhideWhenUsed/>
    <w:rsid w:val="002F3B11"/>
    <w:rPr>
      <w:szCs w:val="24"/>
    </w:rPr>
  </w:style>
  <w:style w:type="paragraph" w:styleId="Footer">
    <w:name w:val="footer"/>
    <w:basedOn w:val="Normal"/>
    <w:link w:val="FooterChar"/>
    <w:uiPriority w:val="99"/>
    <w:unhideWhenUsed/>
    <w:rsid w:val="000379AB"/>
    <w:pPr>
      <w:tabs>
        <w:tab w:val="center" w:pos="4680"/>
        <w:tab w:val="right" w:pos="9360"/>
      </w:tabs>
    </w:pPr>
  </w:style>
  <w:style w:type="character" w:customStyle="1" w:styleId="FooterChar">
    <w:name w:val="Footer Char"/>
    <w:basedOn w:val="DefaultParagraphFont"/>
    <w:link w:val="Footer"/>
    <w:uiPriority w:val="99"/>
    <w:rsid w:val="000379AB"/>
    <w:rPr>
      <w:rFonts w:ascii="Times New Roman" w:eastAsia="Calibri" w:hAnsi="Times New Roman" w:cs="Times New Roman"/>
      <w:sz w:val="20"/>
      <w:szCs w:val="20"/>
    </w:rPr>
  </w:style>
  <w:style w:type="paragraph" w:styleId="ListParagraph">
    <w:name w:val="List Paragraph"/>
    <w:basedOn w:val="Normal"/>
    <w:uiPriority w:val="34"/>
    <w:qFormat/>
    <w:rsid w:val="00D810E5"/>
    <w:pPr>
      <w:spacing w:after="200"/>
      <w:ind w:left="720"/>
      <w:contextualSpacing/>
    </w:pPr>
    <w:rPr>
      <w:rFonts w:asciiTheme="minorHAnsi" w:eastAsiaTheme="minorEastAsia" w:hAnsiTheme="minorHAnsi" w:cstheme="minorBidi"/>
      <w:szCs w:val="24"/>
      <w:lang w:eastAsia="ja-JP"/>
    </w:rPr>
  </w:style>
  <w:style w:type="character" w:customStyle="1" w:styleId="UnresolvedMention1">
    <w:name w:val="Unresolved Mention1"/>
    <w:basedOn w:val="DefaultParagraphFont"/>
    <w:uiPriority w:val="99"/>
    <w:rsid w:val="00B81C79"/>
    <w:rPr>
      <w:color w:val="808080"/>
      <w:shd w:val="clear" w:color="auto" w:fill="E6E6E6"/>
    </w:rPr>
  </w:style>
  <w:style w:type="paragraph" w:styleId="BalloonText">
    <w:name w:val="Balloon Text"/>
    <w:basedOn w:val="Normal"/>
    <w:link w:val="BalloonTextChar"/>
    <w:uiPriority w:val="99"/>
    <w:semiHidden/>
    <w:unhideWhenUsed/>
    <w:rsid w:val="007B4B93"/>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B4B93"/>
    <w:rPr>
      <w:rFonts w:ascii="Segoe UI" w:eastAsia="Calibri" w:hAnsi="Segoe UI" w:cs="Segoe UI"/>
      <w:sz w:val="18"/>
      <w:szCs w:val="18"/>
    </w:rPr>
  </w:style>
  <w:style w:type="character" w:styleId="Emphasis">
    <w:name w:val="Emphasis"/>
    <w:basedOn w:val="DefaultParagraphFont"/>
    <w:uiPriority w:val="20"/>
    <w:qFormat/>
    <w:rsid w:val="007B4B93"/>
    <w:rPr>
      <w:i/>
      <w:iCs/>
    </w:rPr>
  </w:style>
  <w:style w:type="character" w:styleId="FollowedHyperlink">
    <w:name w:val="FollowedHyperlink"/>
    <w:basedOn w:val="DefaultParagraphFont"/>
    <w:uiPriority w:val="99"/>
    <w:semiHidden/>
    <w:unhideWhenUsed/>
    <w:rsid w:val="00F45E57"/>
    <w:rPr>
      <w:color w:val="954F72" w:themeColor="followedHyperlink"/>
      <w:u w:val="single"/>
    </w:rPr>
  </w:style>
  <w:style w:type="paragraph" w:customStyle="1" w:styleId="EndNoteBibliographyTitle">
    <w:name w:val="EndNote Bibliography Title"/>
    <w:basedOn w:val="Normal"/>
    <w:link w:val="EndNoteBibliographyTitleChar"/>
    <w:rsid w:val="001E3923"/>
    <w:pPr>
      <w:jc w:val="center"/>
    </w:pPr>
    <w:rPr>
      <w:noProof/>
      <w:sz w:val="20"/>
    </w:rPr>
  </w:style>
  <w:style w:type="character" w:customStyle="1" w:styleId="TextChar">
    <w:name w:val="Text Char"/>
    <w:basedOn w:val="DefaultParagraphFont"/>
    <w:link w:val="Text"/>
    <w:rsid w:val="001E3923"/>
    <w:rPr>
      <w:rFonts w:ascii="Times New Roman" w:eastAsia="Times New Roman" w:hAnsi="Times New Roman" w:cs="Times New Roman"/>
    </w:rPr>
  </w:style>
  <w:style w:type="character" w:customStyle="1" w:styleId="EndNoteBibliographyTitleChar">
    <w:name w:val="EndNote Bibliography Title Char"/>
    <w:basedOn w:val="TextChar"/>
    <w:link w:val="EndNoteBibliographyTitle"/>
    <w:rsid w:val="001E3923"/>
    <w:rPr>
      <w:rFonts w:ascii="Times New Roman" w:eastAsia="Calibri" w:hAnsi="Times New Roman" w:cs="Times New Roman"/>
      <w:noProof/>
      <w:sz w:val="20"/>
      <w:szCs w:val="20"/>
    </w:rPr>
  </w:style>
  <w:style w:type="paragraph" w:customStyle="1" w:styleId="EndNoteBibliography">
    <w:name w:val="EndNote Bibliography"/>
    <w:basedOn w:val="Normal"/>
    <w:link w:val="EndNoteBibliographyChar"/>
    <w:rsid w:val="001E3923"/>
    <w:rPr>
      <w:noProof/>
      <w:sz w:val="20"/>
    </w:rPr>
  </w:style>
  <w:style w:type="character" w:customStyle="1" w:styleId="EndNoteBibliographyChar">
    <w:name w:val="EndNote Bibliography Char"/>
    <w:basedOn w:val="TextChar"/>
    <w:link w:val="EndNoteBibliography"/>
    <w:rsid w:val="001E3923"/>
    <w:rPr>
      <w:rFonts w:ascii="Times New Roman" w:eastAsia="Calibri" w:hAnsi="Times New Roman" w:cs="Times New Roman"/>
      <w:noProof/>
      <w:sz w:val="20"/>
      <w:szCs w:val="20"/>
    </w:rPr>
  </w:style>
  <w:style w:type="character" w:customStyle="1" w:styleId="captions">
    <w:name w:val="captions"/>
    <w:basedOn w:val="DefaultParagraphFont"/>
    <w:rsid w:val="003A6CE0"/>
  </w:style>
  <w:style w:type="character" w:styleId="PlaceholderText">
    <w:name w:val="Placeholder Text"/>
    <w:basedOn w:val="DefaultParagraphFont"/>
    <w:uiPriority w:val="99"/>
    <w:semiHidden/>
    <w:rsid w:val="00E57C62"/>
    <w:rPr>
      <w:color w:val="808080"/>
    </w:rPr>
  </w:style>
  <w:style w:type="table" w:styleId="TableGrid">
    <w:name w:val="Table Grid"/>
    <w:basedOn w:val="TableNormal"/>
    <w:uiPriority w:val="39"/>
    <w:rsid w:val="005F5960"/>
    <w:rPr>
      <w:sz w:val="22"/>
      <w:szCs w:val="22"/>
      <w:lang w:val="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D13904"/>
    <w:rPr>
      <w:sz w:val="16"/>
      <w:szCs w:val="16"/>
    </w:rPr>
  </w:style>
  <w:style w:type="paragraph" w:styleId="CommentText">
    <w:name w:val="annotation text"/>
    <w:basedOn w:val="Normal"/>
    <w:link w:val="CommentTextChar"/>
    <w:uiPriority w:val="99"/>
    <w:semiHidden/>
    <w:unhideWhenUsed/>
    <w:rsid w:val="00D13904"/>
    <w:rPr>
      <w:sz w:val="20"/>
    </w:rPr>
  </w:style>
  <w:style w:type="character" w:customStyle="1" w:styleId="CommentTextChar">
    <w:name w:val="Comment Text Char"/>
    <w:basedOn w:val="DefaultParagraphFont"/>
    <w:link w:val="CommentText"/>
    <w:uiPriority w:val="99"/>
    <w:semiHidden/>
    <w:rsid w:val="00D13904"/>
    <w:rPr>
      <w:rFonts w:ascii="Times New Roman" w:eastAsia="Calibri"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D13904"/>
    <w:rPr>
      <w:b/>
      <w:bCs/>
    </w:rPr>
  </w:style>
  <w:style w:type="character" w:customStyle="1" w:styleId="CommentSubjectChar">
    <w:name w:val="Comment Subject Char"/>
    <w:basedOn w:val="CommentTextChar"/>
    <w:link w:val="CommentSubject"/>
    <w:uiPriority w:val="99"/>
    <w:semiHidden/>
    <w:rsid w:val="00D13904"/>
    <w:rPr>
      <w:rFonts w:ascii="Times New Roman" w:eastAsia="Calibri" w:hAnsi="Times New Roman" w:cs="Times New Roman"/>
      <w:b/>
      <w:bCs/>
      <w:sz w:val="20"/>
      <w:szCs w:val="20"/>
    </w:rPr>
  </w:style>
  <w:style w:type="paragraph" w:styleId="Revision">
    <w:name w:val="Revision"/>
    <w:hidden/>
    <w:uiPriority w:val="99"/>
    <w:semiHidden/>
    <w:rsid w:val="00EA72EB"/>
    <w:rPr>
      <w:rFonts w:ascii="Times New Roman" w:eastAsia="Calibri" w:hAnsi="Times New Roman" w:cs="Times New Roman"/>
      <w:szCs w:val="20"/>
    </w:rPr>
  </w:style>
  <w:style w:type="paragraph" w:styleId="Bibliography">
    <w:name w:val="Bibliography"/>
    <w:basedOn w:val="Normal"/>
    <w:next w:val="Normal"/>
    <w:uiPriority w:val="37"/>
    <w:unhideWhenUsed/>
    <w:rsid w:val="00232BF7"/>
    <w:pPr>
      <w:ind w:left="720" w:hanging="720"/>
    </w:pPr>
  </w:style>
  <w:style w:type="character" w:styleId="UnresolvedMention">
    <w:name w:val="Unresolved Mention"/>
    <w:basedOn w:val="DefaultParagraphFont"/>
    <w:uiPriority w:val="99"/>
    <w:semiHidden/>
    <w:unhideWhenUsed/>
    <w:rsid w:val="00270A8C"/>
    <w:rPr>
      <w:color w:val="605E5C"/>
      <w:shd w:val="clear" w:color="auto" w:fill="E1DFDD"/>
    </w:rPr>
  </w:style>
  <w:style w:type="character" w:styleId="LineNumber">
    <w:name w:val="line number"/>
    <w:basedOn w:val="DefaultParagraphFont"/>
    <w:uiPriority w:val="99"/>
    <w:semiHidden/>
    <w:unhideWhenUsed/>
    <w:rsid w:val="006C40C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10844717">
      <w:bodyDiv w:val="1"/>
      <w:marLeft w:val="0"/>
      <w:marRight w:val="0"/>
      <w:marTop w:val="0"/>
      <w:marBottom w:val="0"/>
      <w:divBdr>
        <w:top w:val="none" w:sz="0" w:space="0" w:color="auto"/>
        <w:left w:val="none" w:sz="0" w:space="0" w:color="auto"/>
        <w:bottom w:val="none" w:sz="0" w:space="0" w:color="auto"/>
        <w:right w:val="none" w:sz="0" w:space="0" w:color="auto"/>
      </w:divBdr>
    </w:div>
    <w:div w:id="241108731">
      <w:bodyDiv w:val="1"/>
      <w:marLeft w:val="0"/>
      <w:marRight w:val="0"/>
      <w:marTop w:val="0"/>
      <w:marBottom w:val="0"/>
      <w:divBdr>
        <w:top w:val="none" w:sz="0" w:space="0" w:color="auto"/>
        <w:left w:val="none" w:sz="0" w:space="0" w:color="auto"/>
        <w:bottom w:val="none" w:sz="0" w:space="0" w:color="auto"/>
        <w:right w:val="none" w:sz="0" w:space="0" w:color="auto"/>
      </w:divBdr>
    </w:div>
    <w:div w:id="345134175">
      <w:bodyDiv w:val="1"/>
      <w:marLeft w:val="0"/>
      <w:marRight w:val="0"/>
      <w:marTop w:val="0"/>
      <w:marBottom w:val="0"/>
      <w:divBdr>
        <w:top w:val="none" w:sz="0" w:space="0" w:color="auto"/>
        <w:left w:val="none" w:sz="0" w:space="0" w:color="auto"/>
        <w:bottom w:val="none" w:sz="0" w:space="0" w:color="auto"/>
        <w:right w:val="none" w:sz="0" w:space="0" w:color="auto"/>
      </w:divBdr>
    </w:div>
    <w:div w:id="351804355">
      <w:bodyDiv w:val="1"/>
      <w:marLeft w:val="0"/>
      <w:marRight w:val="0"/>
      <w:marTop w:val="0"/>
      <w:marBottom w:val="0"/>
      <w:divBdr>
        <w:top w:val="none" w:sz="0" w:space="0" w:color="auto"/>
        <w:left w:val="none" w:sz="0" w:space="0" w:color="auto"/>
        <w:bottom w:val="none" w:sz="0" w:space="0" w:color="auto"/>
        <w:right w:val="none" w:sz="0" w:space="0" w:color="auto"/>
      </w:divBdr>
    </w:div>
    <w:div w:id="704406528">
      <w:bodyDiv w:val="1"/>
      <w:marLeft w:val="0"/>
      <w:marRight w:val="0"/>
      <w:marTop w:val="0"/>
      <w:marBottom w:val="0"/>
      <w:divBdr>
        <w:top w:val="none" w:sz="0" w:space="0" w:color="auto"/>
        <w:left w:val="none" w:sz="0" w:space="0" w:color="auto"/>
        <w:bottom w:val="none" w:sz="0" w:space="0" w:color="auto"/>
        <w:right w:val="none" w:sz="0" w:space="0" w:color="auto"/>
      </w:divBdr>
    </w:div>
    <w:div w:id="812676312">
      <w:bodyDiv w:val="1"/>
      <w:marLeft w:val="0"/>
      <w:marRight w:val="0"/>
      <w:marTop w:val="0"/>
      <w:marBottom w:val="0"/>
      <w:divBdr>
        <w:top w:val="none" w:sz="0" w:space="0" w:color="auto"/>
        <w:left w:val="none" w:sz="0" w:space="0" w:color="auto"/>
        <w:bottom w:val="none" w:sz="0" w:space="0" w:color="auto"/>
        <w:right w:val="none" w:sz="0" w:space="0" w:color="auto"/>
      </w:divBdr>
    </w:div>
    <w:div w:id="877201397">
      <w:bodyDiv w:val="1"/>
      <w:marLeft w:val="0"/>
      <w:marRight w:val="0"/>
      <w:marTop w:val="0"/>
      <w:marBottom w:val="0"/>
      <w:divBdr>
        <w:top w:val="none" w:sz="0" w:space="0" w:color="auto"/>
        <w:left w:val="none" w:sz="0" w:space="0" w:color="auto"/>
        <w:bottom w:val="none" w:sz="0" w:space="0" w:color="auto"/>
        <w:right w:val="none" w:sz="0" w:space="0" w:color="auto"/>
      </w:divBdr>
    </w:div>
    <w:div w:id="941495713">
      <w:bodyDiv w:val="1"/>
      <w:marLeft w:val="0"/>
      <w:marRight w:val="0"/>
      <w:marTop w:val="0"/>
      <w:marBottom w:val="0"/>
      <w:divBdr>
        <w:top w:val="none" w:sz="0" w:space="0" w:color="auto"/>
        <w:left w:val="none" w:sz="0" w:space="0" w:color="auto"/>
        <w:bottom w:val="none" w:sz="0" w:space="0" w:color="auto"/>
        <w:right w:val="none" w:sz="0" w:space="0" w:color="auto"/>
      </w:divBdr>
    </w:div>
    <w:div w:id="1017734784">
      <w:bodyDiv w:val="1"/>
      <w:marLeft w:val="0"/>
      <w:marRight w:val="0"/>
      <w:marTop w:val="0"/>
      <w:marBottom w:val="0"/>
      <w:divBdr>
        <w:top w:val="none" w:sz="0" w:space="0" w:color="auto"/>
        <w:left w:val="none" w:sz="0" w:space="0" w:color="auto"/>
        <w:bottom w:val="none" w:sz="0" w:space="0" w:color="auto"/>
        <w:right w:val="none" w:sz="0" w:space="0" w:color="auto"/>
      </w:divBdr>
    </w:div>
    <w:div w:id="1110007327">
      <w:bodyDiv w:val="1"/>
      <w:marLeft w:val="0"/>
      <w:marRight w:val="0"/>
      <w:marTop w:val="0"/>
      <w:marBottom w:val="0"/>
      <w:divBdr>
        <w:top w:val="none" w:sz="0" w:space="0" w:color="auto"/>
        <w:left w:val="none" w:sz="0" w:space="0" w:color="auto"/>
        <w:bottom w:val="none" w:sz="0" w:space="0" w:color="auto"/>
        <w:right w:val="none" w:sz="0" w:space="0" w:color="auto"/>
      </w:divBdr>
    </w:div>
    <w:div w:id="1230269022">
      <w:bodyDiv w:val="1"/>
      <w:marLeft w:val="0"/>
      <w:marRight w:val="0"/>
      <w:marTop w:val="0"/>
      <w:marBottom w:val="0"/>
      <w:divBdr>
        <w:top w:val="none" w:sz="0" w:space="0" w:color="auto"/>
        <w:left w:val="none" w:sz="0" w:space="0" w:color="auto"/>
        <w:bottom w:val="none" w:sz="0" w:space="0" w:color="auto"/>
        <w:right w:val="none" w:sz="0" w:space="0" w:color="auto"/>
      </w:divBdr>
      <w:divsChild>
        <w:div w:id="11609719">
          <w:marLeft w:val="0"/>
          <w:marRight w:val="0"/>
          <w:marTop w:val="0"/>
          <w:marBottom w:val="0"/>
          <w:divBdr>
            <w:top w:val="none" w:sz="0" w:space="0" w:color="auto"/>
            <w:left w:val="none" w:sz="0" w:space="0" w:color="auto"/>
            <w:bottom w:val="none" w:sz="0" w:space="0" w:color="auto"/>
            <w:right w:val="none" w:sz="0" w:space="0" w:color="auto"/>
          </w:divBdr>
          <w:divsChild>
            <w:div w:id="71242033">
              <w:marLeft w:val="0"/>
              <w:marRight w:val="0"/>
              <w:marTop w:val="0"/>
              <w:marBottom w:val="0"/>
              <w:divBdr>
                <w:top w:val="none" w:sz="0" w:space="0" w:color="auto"/>
                <w:left w:val="none" w:sz="0" w:space="0" w:color="auto"/>
                <w:bottom w:val="none" w:sz="0" w:space="0" w:color="auto"/>
                <w:right w:val="none" w:sz="0" w:space="0" w:color="auto"/>
              </w:divBdr>
              <w:divsChild>
                <w:div w:id="438305465">
                  <w:marLeft w:val="0"/>
                  <w:marRight w:val="0"/>
                  <w:marTop w:val="0"/>
                  <w:marBottom w:val="0"/>
                  <w:divBdr>
                    <w:top w:val="none" w:sz="0" w:space="0" w:color="auto"/>
                    <w:left w:val="none" w:sz="0" w:space="0" w:color="auto"/>
                    <w:bottom w:val="none" w:sz="0" w:space="0" w:color="auto"/>
                    <w:right w:val="none" w:sz="0" w:space="0" w:color="auto"/>
                  </w:divBdr>
                  <w:divsChild>
                    <w:div w:id="407728999">
                      <w:marLeft w:val="0"/>
                      <w:marRight w:val="0"/>
                      <w:marTop w:val="0"/>
                      <w:marBottom w:val="0"/>
                      <w:divBdr>
                        <w:top w:val="none" w:sz="0" w:space="0" w:color="auto"/>
                        <w:left w:val="none" w:sz="0" w:space="0" w:color="auto"/>
                        <w:bottom w:val="none" w:sz="0" w:space="0" w:color="auto"/>
                        <w:right w:val="none" w:sz="0" w:space="0" w:color="auto"/>
                      </w:divBdr>
                    </w:div>
                    <w:div w:id="19046369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54120579">
      <w:bodyDiv w:val="1"/>
      <w:marLeft w:val="0"/>
      <w:marRight w:val="0"/>
      <w:marTop w:val="0"/>
      <w:marBottom w:val="0"/>
      <w:divBdr>
        <w:top w:val="none" w:sz="0" w:space="0" w:color="auto"/>
        <w:left w:val="none" w:sz="0" w:space="0" w:color="auto"/>
        <w:bottom w:val="none" w:sz="0" w:space="0" w:color="auto"/>
        <w:right w:val="none" w:sz="0" w:space="0" w:color="auto"/>
      </w:divBdr>
    </w:div>
    <w:div w:id="1326199967">
      <w:bodyDiv w:val="1"/>
      <w:marLeft w:val="0"/>
      <w:marRight w:val="0"/>
      <w:marTop w:val="0"/>
      <w:marBottom w:val="0"/>
      <w:divBdr>
        <w:top w:val="none" w:sz="0" w:space="0" w:color="auto"/>
        <w:left w:val="none" w:sz="0" w:space="0" w:color="auto"/>
        <w:bottom w:val="none" w:sz="0" w:space="0" w:color="auto"/>
        <w:right w:val="none" w:sz="0" w:space="0" w:color="auto"/>
      </w:divBdr>
    </w:div>
    <w:div w:id="1451315968">
      <w:bodyDiv w:val="1"/>
      <w:marLeft w:val="0"/>
      <w:marRight w:val="0"/>
      <w:marTop w:val="0"/>
      <w:marBottom w:val="0"/>
      <w:divBdr>
        <w:top w:val="none" w:sz="0" w:space="0" w:color="auto"/>
        <w:left w:val="none" w:sz="0" w:space="0" w:color="auto"/>
        <w:bottom w:val="none" w:sz="0" w:space="0" w:color="auto"/>
        <w:right w:val="none" w:sz="0" w:space="0" w:color="auto"/>
      </w:divBdr>
    </w:div>
    <w:div w:id="1524050897">
      <w:bodyDiv w:val="1"/>
      <w:marLeft w:val="0"/>
      <w:marRight w:val="0"/>
      <w:marTop w:val="0"/>
      <w:marBottom w:val="0"/>
      <w:divBdr>
        <w:top w:val="none" w:sz="0" w:space="0" w:color="auto"/>
        <w:left w:val="none" w:sz="0" w:space="0" w:color="auto"/>
        <w:bottom w:val="none" w:sz="0" w:space="0" w:color="auto"/>
        <w:right w:val="none" w:sz="0" w:space="0" w:color="auto"/>
      </w:divBdr>
    </w:div>
    <w:div w:id="1572689984">
      <w:bodyDiv w:val="1"/>
      <w:marLeft w:val="0"/>
      <w:marRight w:val="0"/>
      <w:marTop w:val="0"/>
      <w:marBottom w:val="0"/>
      <w:divBdr>
        <w:top w:val="none" w:sz="0" w:space="0" w:color="auto"/>
        <w:left w:val="none" w:sz="0" w:space="0" w:color="auto"/>
        <w:bottom w:val="none" w:sz="0" w:space="0" w:color="auto"/>
        <w:right w:val="none" w:sz="0" w:space="0" w:color="auto"/>
      </w:divBdr>
    </w:div>
    <w:div w:id="1653018542">
      <w:bodyDiv w:val="1"/>
      <w:marLeft w:val="0"/>
      <w:marRight w:val="0"/>
      <w:marTop w:val="0"/>
      <w:marBottom w:val="0"/>
      <w:divBdr>
        <w:top w:val="none" w:sz="0" w:space="0" w:color="auto"/>
        <w:left w:val="none" w:sz="0" w:space="0" w:color="auto"/>
        <w:bottom w:val="none" w:sz="0" w:space="0" w:color="auto"/>
        <w:right w:val="none" w:sz="0" w:space="0" w:color="auto"/>
      </w:divBdr>
    </w:div>
    <w:div w:id="1667778500">
      <w:bodyDiv w:val="1"/>
      <w:marLeft w:val="0"/>
      <w:marRight w:val="0"/>
      <w:marTop w:val="0"/>
      <w:marBottom w:val="0"/>
      <w:divBdr>
        <w:top w:val="none" w:sz="0" w:space="0" w:color="auto"/>
        <w:left w:val="none" w:sz="0" w:space="0" w:color="auto"/>
        <w:bottom w:val="none" w:sz="0" w:space="0" w:color="auto"/>
        <w:right w:val="none" w:sz="0" w:space="0" w:color="auto"/>
      </w:divBdr>
    </w:div>
    <w:div w:id="1699696663">
      <w:bodyDiv w:val="1"/>
      <w:marLeft w:val="0"/>
      <w:marRight w:val="0"/>
      <w:marTop w:val="0"/>
      <w:marBottom w:val="0"/>
      <w:divBdr>
        <w:top w:val="none" w:sz="0" w:space="0" w:color="auto"/>
        <w:left w:val="none" w:sz="0" w:space="0" w:color="auto"/>
        <w:bottom w:val="none" w:sz="0" w:space="0" w:color="auto"/>
        <w:right w:val="none" w:sz="0" w:space="0" w:color="auto"/>
      </w:divBdr>
    </w:div>
    <w:div w:id="1858538578">
      <w:bodyDiv w:val="1"/>
      <w:marLeft w:val="0"/>
      <w:marRight w:val="0"/>
      <w:marTop w:val="0"/>
      <w:marBottom w:val="0"/>
      <w:divBdr>
        <w:top w:val="none" w:sz="0" w:space="0" w:color="auto"/>
        <w:left w:val="none" w:sz="0" w:space="0" w:color="auto"/>
        <w:bottom w:val="none" w:sz="0" w:space="0" w:color="auto"/>
        <w:right w:val="none" w:sz="0" w:space="0" w:color="auto"/>
      </w:divBdr>
    </w:div>
    <w:div w:id="1950312008">
      <w:bodyDiv w:val="1"/>
      <w:marLeft w:val="0"/>
      <w:marRight w:val="0"/>
      <w:marTop w:val="0"/>
      <w:marBottom w:val="0"/>
      <w:divBdr>
        <w:top w:val="none" w:sz="0" w:space="0" w:color="auto"/>
        <w:left w:val="none" w:sz="0" w:space="0" w:color="auto"/>
        <w:bottom w:val="none" w:sz="0" w:space="0" w:color="auto"/>
        <w:right w:val="none" w:sz="0" w:space="0" w:color="auto"/>
      </w:divBdr>
    </w:div>
    <w:div w:id="208668407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imos.aodn.org.au/imos/" TargetMode="External"/><Relationship Id="rId18" Type="http://schemas.openxmlformats.org/officeDocument/2006/relationships/image" Target="media/image5.png"/><Relationship Id="rId26" Type="http://schemas.openxmlformats.org/officeDocument/2006/relationships/image" Target="media/image12.png"/><Relationship Id="rId3" Type="http://schemas.openxmlformats.org/officeDocument/2006/relationships/settings" Target="settings.xml"/><Relationship Id="rId21" Type="http://schemas.openxmlformats.org/officeDocument/2006/relationships/image" Target="media/image7.png"/><Relationship Id="rId7" Type="http://schemas.openxmlformats.org/officeDocument/2006/relationships/hyperlink" Target="mailto:Hayden.Schilling@sims.org.au" TargetMode="External"/><Relationship Id="rId12" Type="http://schemas.openxmlformats.org/officeDocument/2006/relationships/hyperlink" Target="http://imos.aodn.org.au/imos/" TargetMode="External"/><Relationship Id="rId17" Type="http://schemas.openxmlformats.org/officeDocument/2006/relationships/image" Target="media/image4.png"/><Relationship Id="rId25" Type="http://schemas.openxmlformats.org/officeDocument/2006/relationships/image" Target="media/image11.png"/><Relationship Id="rId2" Type="http://schemas.openxmlformats.org/officeDocument/2006/relationships/styles" Target="styles.xml"/><Relationship Id="rId16" Type="http://schemas.openxmlformats.org/officeDocument/2006/relationships/image" Target="media/image3.png"/><Relationship Id="rId20" Type="http://schemas.openxmlformats.org/officeDocument/2006/relationships/hyperlink" Target="http://imos.aodn.org.au/imos/" TargetMode="External"/><Relationship Id="rId29" Type="http://schemas.openxmlformats.org/officeDocument/2006/relationships/header" Target="header1.xml"/><Relationship Id="rId1" Type="http://schemas.openxmlformats.org/officeDocument/2006/relationships/numbering" Target="numbering.xml"/><Relationship Id="rId6" Type="http://schemas.openxmlformats.org/officeDocument/2006/relationships/endnotes" Target="endnotes.xml"/><Relationship Id="rId11" Type="http://schemas.microsoft.com/office/2018/08/relationships/commentsExtensible" Target="commentsExtensible.xml"/><Relationship Id="rId24" Type="http://schemas.openxmlformats.org/officeDocument/2006/relationships/image" Target="media/image10.png"/><Relationship Id="rId32"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image" Target="media/image2.png"/><Relationship Id="rId23" Type="http://schemas.openxmlformats.org/officeDocument/2006/relationships/image" Target="media/image9.png"/><Relationship Id="rId28" Type="http://schemas.openxmlformats.org/officeDocument/2006/relationships/footer" Target="footer1.xml"/><Relationship Id="rId10" Type="http://schemas.microsoft.com/office/2016/09/relationships/commentsIds" Target="commentsIds.xml"/><Relationship Id="rId19" Type="http://schemas.openxmlformats.org/officeDocument/2006/relationships/image" Target="media/image6.png"/><Relationship Id="rId31" Type="http://schemas.microsoft.com/office/2011/relationships/people" Target="people.xml"/><Relationship Id="rId4" Type="http://schemas.openxmlformats.org/officeDocument/2006/relationships/webSettings" Target="webSettings.xml"/><Relationship Id="rId9" Type="http://schemas.microsoft.com/office/2011/relationships/commentsExtended" Target="commentsExtended.xml"/><Relationship Id="rId14" Type="http://schemas.openxmlformats.org/officeDocument/2006/relationships/image" Target="media/image1.png"/><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7</TotalTime>
  <Pages>38</Pages>
  <Words>41166</Words>
  <Characters>234647</Characters>
  <Application>Microsoft Office Word</Application>
  <DocSecurity>0</DocSecurity>
  <Lines>1955</Lines>
  <Paragraphs>5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52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rooks Hanson</dc:creator>
  <cp:lastModifiedBy>Hayden Schilling</cp:lastModifiedBy>
  <cp:revision>5</cp:revision>
  <cp:lastPrinted>2020-04-28T00:41:00Z</cp:lastPrinted>
  <dcterms:created xsi:type="dcterms:W3CDTF">2020-07-17T01:31:00Z</dcterms:created>
  <dcterms:modified xsi:type="dcterms:W3CDTF">2020-07-19T23: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8"&gt;&lt;session id="6eFEXPGB"/&gt;&lt;style id="http://www.zotero.org/styles/ices-journal-of-marine-science" hasBibliography="1" bibliographyStyleHasBeenSet="1"/&gt;&lt;prefs&gt;&lt;pref name="fieldType" value="Field"/&gt;&lt;/prefs&gt;&lt;/data</vt:lpwstr>
  </property>
  <property fmtid="{D5CDD505-2E9C-101B-9397-08002B2CF9AE}" pid="3" name="ZOTERO_PREF_2">
    <vt:lpwstr>&gt;</vt:lpwstr>
  </property>
</Properties>
</file>